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848E2" w14:textId="77777777" w:rsidR="002506EA" w:rsidRPr="005D4C28" w:rsidRDefault="00551D82" w:rsidP="005D4C28">
      <w:pPr>
        <w:pBdr>
          <w:top w:val="nil"/>
          <w:left w:val="nil"/>
          <w:bottom w:val="nil"/>
          <w:right w:val="nil"/>
          <w:between w:val="nil"/>
        </w:pBdr>
      </w:pPr>
      <w:r w:rsidRPr="005D4C28">
        <w:rPr>
          <w:b/>
        </w:rPr>
        <w:t>TITLE:</w:t>
      </w:r>
      <w:r w:rsidRPr="005D4C28">
        <w:t xml:space="preserve"> </w:t>
      </w:r>
    </w:p>
    <w:p w14:paraId="59AAC127" w14:textId="2CFFFBAD" w:rsidR="006E4797" w:rsidRPr="005D4C28" w:rsidRDefault="003E545D" w:rsidP="005D4C28">
      <w:pPr>
        <w:pBdr>
          <w:top w:val="nil"/>
          <w:left w:val="nil"/>
          <w:bottom w:val="nil"/>
          <w:right w:val="nil"/>
          <w:between w:val="nil"/>
        </w:pBdr>
      </w:pPr>
      <w:r w:rsidRPr="005D4C28">
        <w:t xml:space="preserve">Analysis of </w:t>
      </w:r>
      <w:r w:rsidR="002506EA" w:rsidRPr="005D4C28">
        <w:t>V</w:t>
      </w:r>
      <w:r w:rsidRPr="005D4C28">
        <w:t xml:space="preserve">itamin A </w:t>
      </w:r>
      <w:r w:rsidR="002506EA" w:rsidRPr="005D4C28">
        <w:t>S</w:t>
      </w:r>
      <w:r w:rsidR="007B2204" w:rsidRPr="005D4C28">
        <w:t xml:space="preserve">table </w:t>
      </w:r>
      <w:r w:rsidR="002506EA" w:rsidRPr="005D4C28">
        <w:t>I</w:t>
      </w:r>
      <w:r w:rsidR="007B2204" w:rsidRPr="005D4C28">
        <w:t xml:space="preserve">sotope </w:t>
      </w:r>
      <w:r w:rsidR="002506EA" w:rsidRPr="005D4C28">
        <w:t>T</w:t>
      </w:r>
      <w:r w:rsidRPr="005D4C28">
        <w:t>racers using LC-MS/MS</w:t>
      </w:r>
    </w:p>
    <w:p w14:paraId="06C0C87E" w14:textId="77777777" w:rsidR="006E4797" w:rsidRPr="005D4C28" w:rsidRDefault="006E4797" w:rsidP="005D4C28">
      <w:pPr>
        <w:rPr>
          <w:b/>
        </w:rPr>
      </w:pPr>
    </w:p>
    <w:p w14:paraId="2CD8481E" w14:textId="475F1D02" w:rsidR="006E4797" w:rsidRPr="005D4C28" w:rsidRDefault="00551D82" w:rsidP="005D4C28">
      <w:r w:rsidRPr="005D4C28">
        <w:rPr>
          <w:b/>
        </w:rPr>
        <w:t>AUTHORS AND AFFILIATIONS:</w:t>
      </w:r>
    </w:p>
    <w:p w14:paraId="2C35065A" w14:textId="350BD8F5" w:rsidR="00D01698" w:rsidRPr="005D4C28" w:rsidRDefault="00055D47" w:rsidP="005D4C28">
      <w:r w:rsidRPr="005D4C28">
        <w:t>Georg Lietz</w:t>
      </w:r>
      <w:r w:rsidR="00D01698" w:rsidRPr="005D4C28">
        <w:rPr>
          <w:vertAlign w:val="superscript"/>
        </w:rPr>
        <w:t>1</w:t>
      </w:r>
      <w:r w:rsidR="003E545D" w:rsidRPr="005D4C28">
        <w:t>, Dan Astley</w:t>
      </w:r>
      <w:r w:rsidR="00D01698" w:rsidRPr="005D4C28">
        <w:rPr>
          <w:vertAlign w:val="superscript"/>
        </w:rPr>
        <w:t>2</w:t>
      </w:r>
      <w:r w:rsidR="00CC2F5F" w:rsidRPr="005D4C28">
        <w:t>, Alice Goddard</w:t>
      </w:r>
      <w:r w:rsidR="00D01698" w:rsidRPr="005D4C28">
        <w:rPr>
          <w:vertAlign w:val="superscript"/>
        </w:rPr>
        <w:t>1</w:t>
      </w:r>
      <w:r w:rsidR="00D01698" w:rsidRPr="005D4C28">
        <w:t>,</w:t>
      </w:r>
      <w:r w:rsidRPr="005D4C28">
        <w:t xml:space="preserve"> Anthony Oxley</w:t>
      </w:r>
      <w:r w:rsidR="00D01698" w:rsidRPr="005D4C28">
        <w:rPr>
          <w:vertAlign w:val="superscript"/>
        </w:rPr>
        <w:t>3</w:t>
      </w:r>
      <w:r w:rsidRPr="005D4C28">
        <w:t xml:space="preserve"> </w:t>
      </w:r>
    </w:p>
    <w:p w14:paraId="2ACF5B7A" w14:textId="77777777" w:rsidR="00D01698" w:rsidRPr="005D4C28" w:rsidRDefault="00D01698" w:rsidP="005D4C28"/>
    <w:p w14:paraId="193E8C9A" w14:textId="7025C073" w:rsidR="00B772F5" w:rsidRPr="005D4C28" w:rsidRDefault="00D01698" w:rsidP="005D4C28">
      <w:r w:rsidRPr="005D4C28">
        <w:rPr>
          <w:vertAlign w:val="superscript"/>
        </w:rPr>
        <w:t>1</w:t>
      </w:r>
      <w:r w:rsidR="00500356" w:rsidRPr="005D4C28">
        <w:t>Human Nutrition and Exercise Research Centre, Newcastle University, Newcastle Upon Tyne, UK</w:t>
      </w:r>
    </w:p>
    <w:p w14:paraId="13E5E487" w14:textId="0BE90ACA" w:rsidR="00D01698" w:rsidRPr="005D4C28" w:rsidRDefault="00D01698" w:rsidP="005D4C28">
      <w:r w:rsidRPr="005D4C28">
        <w:rPr>
          <w:vertAlign w:val="superscript"/>
        </w:rPr>
        <w:t>2</w:t>
      </w:r>
      <w:r w:rsidRPr="005D4C28">
        <w:t>Newcastle University Centre for Cancer, Newcastle Upon Tyne, UK</w:t>
      </w:r>
    </w:p>
    <w:p w14:paraId="546FB0EC" w14:textId="0E3FC6F1" w:rsidR="00D01698" w:rsidRPr="005D4C28" w:rsidRDefault="00D01698" w:rsidP="005D4C28">
      <w:r w:rsidRPr="005D4C28">
        <w:rPr>
          <w:vertAlign w:val="superscript"/>
        </w:rPr>
        <w:t>3</w:t>
      </w:r>
      <w:r w:rsidRPr="005D4C28">
        <w:t>Fera Science Ltd, Sand Hutton, York, UK</w:t>
      </w:r>
    </w:p>
    <w:p w14:paraId="19BBBC45" w14:textId="77777777" w:rsidR="00D01698" w:rsidRPr="005D4C28" w:rsidRDefault="00D01698" w:rsidP="005D4C28"/>
    <w:p w14:paraId="24A31259" w14:textId="68507E7D" w:rsidR="00D01698" w:rsidRPr="005D4C28" w:rsidRDefault="00500356" w:rsidP="005D4C28">
      <w:r w:rsidRPr="005D4C28">
        <w:t>Email</w:t>
      </w:r>
      <w:r w:rsidR="00D01698" w:rsidRPr="005D4C28">
        <w:t xml:space="preserve"> addresses of co-authors</w:t>
      </w:r>
      <w:r w:rsidRPr="005D4C28">
        <w:t>:</w:t>
      </w:r>
      <w:r w:rsidR="002506EA" w:rsidRPr="005D4C28">
        <w:t xml:space="preserve"> </w:t>
      </w:r>
    </w:p>
    <w:p w14:paraId="35D5A332" w14:textId="715AF5B4" w:rsidR="00D01698" w:rsidRPr="005D4C28" w:rsidRDefault="00D01698" w:rsidP="005D4C28">
      <w:r w:rsidRPr="005D4C28">
        <w:t>Dan Astley</w:t>
      </w:r>
      <w:r w:rsidRPr="005D4C28">
        <w:rPr>
          <w:vertAlign w:val="superscript"/>
        </w:rPr>
        <w:tab/>
      </w:r>
      <w:r w:rsidRPr="005D4C28">
        <w:rPr>
          <w:vertAlign w:val="superscript"/>
        </w:rPr>
        <w:tab/>
      </w:r>
      <w:r w:rsidRPr="005D4C28">
        <w:t>(dan.astley@newcastle.ac.uk)</w:t>
      </w:r>
    </w:p>
    <w:p w14:paraId="59F01C21" w14:textId="1EFF7322" w:rsidR="00D01698" w:rsidRPr="005D4C28" w:rsidRDefault="00D01698" w:rsidP="005D4C28">
      <w:r w:rsidRPr="005D4C28">
        <w:t>Alice Goddard</w:t>
      </w:r>
      <w:r w:rsidRPr="005D4C28">
        <w:rPr>
          <w:vertAlign w:val="superscript"/>
        </w:rPr>
        <w:tab/>
      </w:r>
      <w:r w:rsidRPr="005D4C28">
        <w:rPr>
          <w:vertAlign w:val="superscript"/>
        </w:rPr>
        <w:tab/>
      </w:r>
      <w:r w:rsidRPr="005D4C28">
        <w:t>(alice.goddard@newcastle.ac.uk)</w:t>
      </w:r>
    </w:p>
    <w:p w14:paraId="6C996C73" w14:textId="2DAAE5F6" w:rsidR="00057986" w:rsidRPr="005D4C28" w:rsidRDefault="00D01698" w:rsidP="005D4C28">
      <w:r w:rsidRPr="005D4C28">
        <w:t>Anthony Oxley</w:t>
      </w:r>
      <w:r w:rsidRPr="005D4C28">
        <w:tab/>
      </w:r>
      <w:r w:rsidRPr="005D4C28">
        <w:tab/>
        <w:t>(anthony.oxley@fera.co.uk)</w:t>
      </w:r>
      <w:r w:rsidR="00EF743A" w:rsidRPr="005D4C28">
        <w:t xml:space="preserve"> </w:t>
      </w:r>
    </w:p>
    <w:p w14:paraId="5C0D216E" w14:textId="77777777" w:rsidR="00D01698" w:rsidRPr="005D4C28" w:rsidRDefault="00D01698" w:rsidP="005D4C28"/>
    <w:p w14:paraId="28C45F7E" w14:textId="164F4701" w:rsidR="00057986" w:rsidRPr="005D4C28" w:rsidRDefault="00057986" w:rsidP="005D4C28">
      <w:r w:rsidRPr="005D4C28">
        <w:t>Corresponding</w:t>
      </w:r>
      <w:r w:rsidR="00EF743A" w:rsidRPr="005D4C28">
        <w:t xml:space="preserve"> author</w:t>
      </w:r>
      <w:r w:rsidR="00D01698" w:rsidRPr="005D4C28">
        <w:t>:</w:t>
      </w:r>
    </w:p>
    <w:p w14:paraId="495176F5" w14:textId="104EF4B9" w:rsidR="00330ECC" w:rsidRPr="005D4C28" w:rsidRDefault="00D01698" w:rsidP="005D4C28">
      <w:r w:rsidRPr="005D4C28">
        <w:t>Georg Lietz</w:t>
      </w:r>
      <w:r w:rsidRPr="005D4C28">
        <w:rPr>
          <w:vertAlign w:val="superscript"/>
        </w:rPr>
        <w:tab/>
      </w:r>
      <w:r w:rsidRPr="005D4C28">
        <w:rPr>
          <w:vertAlign w:val="superscript"/>
        </w:rPr>
        <w:tab/>
      </w:r>
      <w:r w:rsidRPr="005D4C28">
        <w:t>(georg.lietz@newcastle.ac.uk)</w:t>
      </w:r>
    </w:p>
    <w:p w14:paraId="141ABDE5" w14:textId="77777777" w:rsidR="006E4797" w:rsidRPr="005D4C28" w:rsidRDefault="006E4797" w:rsidP="005D4C28">
      <w:pPr>
        <w:pBdr>
          <w:top w:val="nil"/>
          <w:left w:val="nil"/>
          <w:bottom w:val="nil"/>
          <w:right w:val="nil"/>
          <w:between w:val="nil"/>
        </w:pBdr>
      </w:pPr>
    </w:p>
    <w:p w14:paraId="60F3B8D4" w14:textId="4E02DB50" w:rsidR="006E4797" w:rsidRPr="005D4C28" w:rsidRDefault="00551D82" w:rsidP="005D4C28">
      <w:r w:rsidRPr="005D4C28">
        <w:rPr>
          <w:b/>
        </w:rPr>
        <w:t>SUMMARY:</w:t>
      </w:r>
    </w:p>
    <w:p w14:paraId="11EE2703" w14:textId="7AD10FB7" w:rsidR="00562B13" w:rsidRPr="005D4C28" w:rsidRDefault="00562B13" w:rsidP="005D4C28">
      <w:r w:rsidRPr="005D4C28">
        <w:t xml:space="preserve">Here, we present a protocol to simultaneously </w:t>
      </w:r>
      <w:r w:rsidR="00D95C62" w:rsidRPr="005D4C28">
        <w:t xml:space="preserve">quantify </w:t>
      </w:r>
      <w:r w:rsidRPr="005D4C28">
        <w:t xml:space="preserve">both </w:t>
      </w:r>
      <w:r w:rsidR="00EC7B5D" w:rsidRPr="005D4C28">
        <w:t>isotopically labeled</w:t>
      </w:r>
      <w:r w:rsidRPr="005D4C28">
        <w:t xml:space="preserve"> and </w:t>
      </w:r>
      <w:r w:rsidR="000671B9" w:rsidRPr="005D4C28">
        <w:t>native</w:t>
      </w:r>
      <w:r w:rsidRPr="005D4C28">
        <w:t xml:space="preserve"> retinoids</w:t>
      </w:r>
      <w:r w:rsidR="00B64D58" w:rsidRPr="005D4C28">
        <w:t xml:space="preserve"> in human plasma</w:t>
      </w:r>
      <w:r w:rsidR="001D1A70" w:rsidRPr="005D4C28">
        <w:t>,</w:t>
      </w:r>
      <w:r w:rsidRPr="005D4C28">
        <w:t xml:space="preserve"> using LC-MS/MS</w:t>
      </w:r>
      <w:r w:rsidR="001D1A70" w:rsidRPr="005D4C28">
        <w:t>,</w:t>
      </w:r>
      <w:r w:rsidRPr="005D4C28">
        <w:t xml:space="preserve"> with detection limits of 6 </w:t>
      </w:r>
      <w:proofErr w:type="spellStart"/>
      <w:r w:rsidRPr="005D4C28">
        <w:t>fmol</w:t>
      </w:r>
      <w:proofErr w:type="spellEnd"/>
      <w:r w:rsidR="0005672C" w:rsidRPr="005D4C28">
        <w:t xml:space="preserve"> on-column</w:t>
      </w:r>
      <w:r w:rsidRPr="005D4C28">
        <w:t xml:space="preserve">. The method incorporates a simple </w:t>
      </w:r>
      <w:r w:rsidR="00F26F61" w:rsidRPr="005D4C28">
        <w:t xml:space="preserve">sample </w:t>
      </w:r>
      <w:r w:rsidRPr="005D4C28">
        <w:t xml:space="preserve">extraction procedure and a short </w:t>
      </w:r>
      <w:r w:rsidR="003919ED" w:rsidRPr="005D4C28">
        <w:t xml:space="preserve">analytical </w:t>
      </w:r>
      <w:r w:rsidRPr="005D4C28">
        <w:t>run time, enabling a high throughput of samples.</w:t>
      </w:r>
    </w:p>
    <w:p w14:paraId="507B0459" w14:textId="77777777" w:rsidR="00E462B3" w:rsidRPr="005D4C28" w:rsidRDefault="00E462B3" w:rsidP="005D4C28"/>
    <w:p w14:paraId="2DF8E628" w14:textId="2ED7831D" w:rsidR="006E4797" w:rsidRPr="005D4C28" w:rsidRDefault="00551D82" w:rsidP="005D4C28">
      <w:r w:rsidRPr="005D4C28">
        <w:rPr>
          <w:b/>
        </w:rPr>
        <w:t>ABSTRACT:</w:t>
      </w:r>
    </w:p>
    <w:p w14:paraId="40A249E6" w14:textId="1D60F908" w:rsidR="006E4797" w:rsidRPr="005D4C28" w:rsidRDefault="00CC0A5D" w:rsidP="005D4C28">
      <w:r w:rsidRPr="005D4C28">
        <w:t xml:space="preserve">The </w:t>
      </w:r>
      <w:r w:rsidR="007B2204" w:rsidRPr="005D4C28">
        <w:t>retinol isotope dilution (</w:t>
      </w:r>
      <w:r w:rsidRPr="005D4C28">
        <w:t>RID</w:t>
      </w:r>
      <w:r w:rsidR="007B2204" w:rsidRPr="005D4C28">
        <w:t>)</w:t>
      </w:r>
      <w:r w:rsidRPr="005D4C28">
        <w:t xml:space="preserve"> method estimates the total body </w:t>
      </w:r>
      <w:r w:rsidR="00623626" w:rsidRPr="005D4C28">
        <w:t xml:space="preserve">stores (TBS) of </w:t>
      </w:r>
      <w:r w:rsidRPr="005D4C28">
        <w:t xml:space="preserve">vitamin A in humans through stable isotope dilution with the body’s vitamin A pool. For this, it is critical to accurately and efficiently determine the plasma isotopic ratio of labeled to non-labeled retinol through </w:t>
      </w:r>
      <w:r w:rsidR="005D4C28">
        <w:t>mass spectrometry</w:t>
      </w:r>
      <w:r w:rsidRPr="005D4C28">
        <w:t xml:space="preserve">. </w:t>
      </w:r>
      <w:r w:rsidR="00EA54B4" w:rsidRPr="005D4C28">
        <w:t xml:space="preserve">To avoid extensive and time-consuming extraction and/or purification procedures, such as preparative HPLC and </w:t>
      </w:r>
      <w:r w:rsidR="007A05B4" w:rsidRPr="005D4C28">
        <w:t>derivatization</w:t>
      </w:r>
      <w:r w:rsidR="00EA54B4" w:rsidRPr="005D4C28">
        <w:t xml:space="preserve">, LC-MS/MS </w:t>
      </w:r>
      <w:r w:rsidR="00D60D9A" w:rsidRPr="005D4C28">
        <w:t xml:space="preserve">is </w:t>
      </w:r>
      <w:r w:rsidR="00EA54B4" w:rsidRPr="005D4C28">
        <w:t xml:space="preserve">employed to conduct fast, sensitive, and simultaneous analysis of </w:t>
      </w:r>
      <w:r w:rsidR="00403FA3" w:rsidRPr="005D4C28">
        <w:t>labeled</w:t>
      </w:r>
      <w:r w:rsidR="00EA54B4" w:rsidRPr="005D4C28">
        <w:t xml:space="preserve"> and non-</w:t>
      </w:r>
      <w:r w:rsidR="00403FA3" w:rsidRPr="005D4C28">
        <w:t>labeled</w:t>
      </w:r>
      <w:r w:rsidR="00EA54B4" w:rsidRPr="005D4C28">
        <w:t xml:space="preserve"> retinoids. The method</w:t>
      </w:r>
      <w:r w:rsidR="00D60D9A" w:rsidRPr="005D4C28">
        <w:t xml:space="preserve"> </w:t>
      </w:r>
      <w:r w:rsidR="004C1A0B" w:rsidRPr="005D4C28">
        <w:t>utilizes two levels</w:t>
      </w:r>
      <w:r w:rsidR="00C74477" w:rsidRPr="005D4C28">
        <w:t xml:space="preserve"> </w:t>
      </w:r>
      <w:r w:rsidR="00EA54B4" w:rsidRPr="005D4C28">
        <w:t xml:space="preserve">of </w:t>
      </w:r>
      <w:r w:rsidR="007E5F89" w:rsidRPr="005D4C28">
        <w:t>detection:</w:t>
      </w:r>
      <w:r w:rsidR="00EA54B4" w:rsidRPr="005D4C28">
        <w:t xml:space="preserve"> (i) an initial mass/charge (m/z) separation of parent (precursor) ions</w:t>
      </w:r>
      <w:r w:rsidR="00D01698" w:rsidRPr="005D4C28">
        <w:t>,</w:t>
      </w:r>
      <w:r w:rsidR="00EA54B4" w:rsidRPr="005D4C28">
        <w:t xml:space="preserve"> followed by (ii) detection of fragmented daughter (product) ions.</w:t>
      </w:r>
      <w:r w:rsidR="00D60D9A" w:rsidRPr="005D4C28">
        <w:t xml:space="preserve"> This results in high sensitivity, with retinol detection limits as low as 6 </w:t>
      </w:r>
      <w:proofErr w:type="spellStart"/>
      <w:r w:rsidR="00D60D9A" w:rsidRPr="005D4C28">
        <w:t>fmol</w:t>
      </w:r>
      <w:proofErr w:type="spellEnd"/>
      <w:r w:rsidR="0005672C" w:rsidRPr="005D4C28">
        <w:t xml:space="preserve"> on-column</w:t>
      </w:r>
      <w:r w:rsidR="00641F69" w:rsidRPr="005D4C28">
        <w:t xml:space="preserve">. </w:t>
      </w:r>
      <w:r w:rsidR="00700E23" w:rsidRPr="005D4C28">
        <w:t>Despite the advantages of tandem mass spectrometry</w:t>
      </w:r>
      <w:r w:rsidR="00F97EDB" w:rsidRPr="005D4C28">
        <w:t xml:space="preserve">, a liquid chromatographic separation is required </w:t>
      </w:r>
      <w:r w:rsidR="00700E23" w:rsidRPr="005D4C28">
        <w:t xml:space="preserve">to separate retinol from retinyl esters </w:t>
      </w:r>
      <w:r w:rsidR="00F97EDB" w:rsidRPr="005D4C28">
        <w:t xml:space="preserve">since the terminal functional groups are lost during </w:t>
      </w:r>
      <w:r w:rsidR="00C83DAB" w:rsidRPr="005D4C28">
        <w:t>ionization</w:t>
      </w:r>
      <w:r w:rsidR="00F97EDB" w:rsidRPr="005D4C28">
        <w:t xml:space="preserve">, resulting in </w:t>
      </w:r>
      <w:r w:rsidR="00A352ED" w:rsidRPr="005D4C28">
        <w:t xml:space="preserve">similar </w:t>
      </w:r>
      <w:r w:rsidR="00F97EDB" w:rsidRPr="005D4C28">
        <w:t>parent</w:t>
      </w:r>
      <w:r w:rsidR="004C1A0B" w:rsidRPr="005D4C28">
        <w:t xml:space="preserve"> (</w:t>
      </w:r>
      <w:r w:rsidR="00F97EDB" w:rsidRPr="005D4C28">
        <w:t>m/z of 269</w:t>
      </w:r>
      <w:r w:rsidR="004C1A0B" w:rsidRPr="005D4C28">
        <w:t>)</w:t>
      </w:r>
      <w:r w:rsidR="00A352ED" w:rsidRPr="005D4C28">
        <w:t xml:space="preserve"> </w:t>
      </w:r>
      <w:r w:rsidR="004C1A0B" w:rsidRPr="005D4C28">
        <w:t xml:space="preserve">and </w:t>
      </w:r>
      <w:r w:rsidR="00F97EDB" w:rsidRPr="005D4C28">
        <w:t>daughter ion fragmentation patterns. The article describes the isolation of endogenous and labeled (</w:t>
      </w:r>
      <w:r w:rsidR="00F97EDB" w:rsidRPr="005D4C28">
        <w:rPr>
          <w:vertAlign w:val="superscript"/>
        </w:rPr>
        <w:t>13</w:t>
      </w:r>
      <w:r w:rsidR="00F97EDB" w:rsidRPr="005D4C28">
        <w:t xml:space="preserve">C or </w:t>
      </w:r>
      <w:r w:rsidR="00F97EDB" w:rsidRPr="005D4C28">
        <w:rPr>
          <w:vertAlign w:val="superscript"/>
        </w:rPr>
        <w:t>2</w:t>
      </w:r>
      <w:r w:rsidR="00F97EDB" w:rsidRPr="005D4C28">
        <w:t>H) retinol from plasma by solvent extraction</w:t>
      </w:r>
      <w:r w:rsidR="00A352ED" w:rsidRPr="005D4C28">
        <w:t>, followed by</w:t>
      </w:r>
      <w:r w:rsidR="00F97EDB" w:rsidRPr="005D4C28">
        <w:t xml:space="preserve"> quantification by LC-MS/MS under atmospheric pressure chemical </w:t>
      </w:r>
      <w:r w:rsidR="007A05B4" w:rsidRPr="005D4C28">
        <w:t>ionization</w:t>
      </w:r>
      <w:r w:rsidR="00F97EDB" w:rsidRPr="005D4C28">
        <w:t xml:space="preserve"> (APCI) in positive ion mode.</w:t>
      </w:r>
    </w:p>
    <w:p w14:paraId="2CF9CD54" w14:textId="77777777" w:rsidR="006E4797" w:rsidRPr="005D4C28" w:rsidRDefault="006E4797" w:rsidP="005D4C28"/>
    <w:p w14:paraId="0646E204" w14:textId="41610E9B" w:rsidR="006E4797" w:rsidRPr="005D4C28" w:rsidRDefault="00551D82" w:rsidP="005D4C28">
      <w:r w:rsidRPr="005D4C28">
        <w:rPr>
          <w:b/>
        </w:rPr>
        <w:t>INTRODUCTION:</w:t>
      </w:r>
      <w:r w:rsidRPr="005D4C28">
        <w:t xml:space="preserve"> </w:t>
      </w:r>
    </w:p>
    <w:p w14:paraId="06CAC1BD" w14:textId="1ADD452E" w:rsidR="00CC2D19" w:rsidRDefault="00B3672C" w:rsidP="005D4C28">
      <w:r w:rsidRPr="005D4C28">
        <w:t>Vitamin A is a fat-soluble nutrient essential for human health</w:t>
      </w:r>
      <w:r w:rsidR="00B67C06" w:rsidRPr="005D4C28">
        <w:fldChar w:fldCharType="begin">
          <w:fldData xml:space="preserve">PEVuZE5vdGU+PENpdGU+PEF1dGhvcj5UYW51bWloYXJkam88L0F1dGhvcj48WWVhcj4yMDE2PC9Z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</w:fldData>
        </w:fldChar>
      </w:r>
      <w:r w:rsidR="00B67C06" w:rsidRPr="005D4C28">
        <w:instrText xml:space="preserve"> ADDIN EN.CITE </w:instrText>
      </w:r>
      <w:r w:rsidR="00B67C06" w:rsidRPr="005D4C28">
        <w:fldChar w:fldCharType="begin">
          <w:fldData xml:space="preserve">PEVuZE5vdGU+PENpdGU+PEF1dGhvcj5UYW51bWloYXJkam88L0F1dGhvcj48WWVhcj4yMDE2PC9Z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</w:fldData>
        </w:fldChar>
      </w:r>
      <w:r w:rsidR="00B67C06" w:rsidRPr="005D4C28">
        <w:instrText xml:space="preserve"> ADDIN EN.CITE.DATA </w:instrText>
      </w:r>
      <w:r w:rsidR="00B67C06" w:rsidRPr="005D4C28">
        <w:fldChar w:fldCharType="end"/>
      </w:r>
      <w:r w:rsidR="00B67C06" w:rsidRPr="005D4C28">
        <w:fldChar w:fldCharType="separate"/>
      </w:r>
      <w:r w:rsidR="00B67C06" w:rsidRPr="005D4C28">
        <w:rPr>
          <w:vertAlign w:val="superscript"/>
        </w:rPr>
        <w:t>1</w:t>
      </w:r>
      <w:r w:rsidR="00B67C06" w:rsidRPr="005D4C28">
        <w:fldChar w:fldCharType="end"/>
      </w:r>
      <w:r w:rsidRPr="005D4C28">
        <w:t>.</w:t>
      </w:r>
      <w:r w:rsidR="002506EA" w:rsidRPr="005D4C28">
        <w:t xml:space="preserve"> </w:t>
      </w:r>
      <w:r w:rsidRPr="005D4C28">
        <w:t xml:space="preserve">Vitamin A deficiency increases the susceptibility to severe infectious morbidity and mortality and </w:t>
      </w:r>
      <w:r w:rsidR="00C43EBD" w:rsidRPr="005D4C28">
        <w:t xml:space="preserve">is estimated to have a global </w:t>
      </w:r>
      <w:r w:rsidR="00C43EBD" w:rsidRPr="005D4C28">
        <w:lastRenderedPageBreak/>
        <w:t>prevalence of 29%, with higher levels in sub-Saharan Africa (48%) and South Asia (44%)</w:t>
      </w:r>
      <w:r w:rsidR="00B67C06" w:rsidRPr="005D4C28">
        <w:fldChar w:fldCharType="begin"/>
      </w:r>
      <w:r w:rsidR="00B67C06" w:rsidRPr="005D4C28">
        <w:instrText xml:space="preserve"> ADDIN EN.CITE &lt;EndNote&gt;&lt;Cite&gt;&lt;Author&gt;Stevens&lt;/Author&gt;&lt;Year&gt;2015&lt;/Year&gt;&lt;RecNum&gt;93&lt;/RecNum&gt;&lt;DisplayText&gt;&lt;style face="superscript"&gt;2&lt;/style&gt;&lt;/DisplayText&gt;&lt;record&gt;&lt;rec-number&gt;93&lt;/rec-number&gt;&lt;foreign-keys&gt;&lt;key app="EN" db-id="50zf92v2jx50drettrivdae7d2psvp9e9r5a" timestamp="1600856075"&gt;93&lt;/key&gt;&lt;/foreign-keys&gt;&lt;ref-type name="Journal Article"&gt;17&lt;/ref-type&gt;&lt;contributors&gt;&lt;authors&gt;&lt;author&gt;Stevens, G. A.&lt;/author&gt;&lt;author&gt;Bennett, J. E.&lt;/author&gt;&lt;author&gt;Hennocq, Q.&lt;/author&gt;&lt;author&gt;Lu, Y.&lt;/author&gt;&lt;author&gt;De-Regil, L. M.&lt;/author&gt;&lt;author&gt;Rogers, L.&lt;/author&gt;&lt;author&gt;Danaei, G.&lt;/author&gt;&lt;author&gt;Li, G. Q.&lt;/author&gt;&lt;author&gt;White, R. A.&lt;/author&gt;&lt;author&gt;Flaxman, S. R.&lt;/author&gt;&lt;author&gt;Oehrle, S. P.&lt;/author&gt;&lt;author&gt;Finucane, M. M.&lt;/author&gt;&lt;author&gt;Guerrero, R.&lt;/author&gt;&lt;author&gt;Bhutta, Z. A.&lt;/author&gt;&lt;author&gt;Then-Paulino, A.&lt;/author&gt;&lt;author&gt;Fawzi, W.&lt;/author&gt;&lt;author&gt;Black, R. E.&lt;/author&gt;&lt;author&gt;Ezzati, M.&lt;/author&gt;&lt;/authors&gt;&lt;/contributors&gt;&lt;titles&gt;&lt;title&gt;Trends and mortality effects of vitamin A deficiency in children in 138 low-income and middle-income countries between 1991 and 2013: a pooled analysis of population-based surveys&lt;/title&gt;&lt;secondary-title&gt;Lancet Global Health&lt;/secondary-title&gt;&lt;/titles&gt;&lt;periodical&gt;&lt;full-title&gt;Lancet Global Health&lt;/full-title&gt;&lt;/periodical&gt;&lt;pages&gt;E528-E536&lt;/pages&gt;&lt;volume&gt;3&lt;/volume&gt;&lt;number&gt;9&lt;/number&gt;&lt;dates&gt;&lt;year&gt;2015&lt;/year&gt;&lt;pub-dates&gt;&lt;date&gt;Sep&lt;/date&gt;&lt;/pub-dates&gt;&lt;/dates&gt;&lt;isbn&gt;2214-109X&lt;/isbn&gt;&lt;accession-num&gt;WOS:000360559500018&lt;/accession-num&gt;&lt;urls&gt;&lt;related-urls&gt;&lt;url&gt;&amp;lt;Go to ISI&amp;gt;://WOS:000360559500018&lt;/url&gt;&lt;/related-urls&gt;&lt;/urls&gt;&lt;electronic-resource-num&gt;10.1016/s2214-109x(15)00039-x&lt;/electronic-resource-num&gt;&lt;/record&gt;&lt;/Cite&gt;&lt;/EndNote&gt;</w:instrText>
      </w:r>
      <w:r w:rsidR="00B67C06" w:rsidRPr="005D4C28">
        <w:fldChar w:fldCharType="separate"/>
      </w:r>
      <w:r w:rsidR="00B67C06" w:rsidRPr="005D4C28">
        <w:rPr>
          <w:vertAlign w:val="superscript"/>
        </w:rPr>
        <w:t>2</w:t>
      </w:r>
      <w:r w:rsidR="00B67C06" w:rsidRPr="005D4C28">
        <w:fldChar w:fldCharType="end"/>
      </w:r>
      <w:r w:rsidR="00C43EBD" w:rsidRPr="005D4C28">
        <w:t>.</w:t>
      </w:r>
      <w:r w:rsidR="005E714C" w:rsidRPr="005D4C28">
        <w:t xml:space="preserve"> Vitamin A supplementation</w:t>
      </w:r>
      <w:r w:rsidR="009B3B11" w:rsidRPr="005D4C28">
        <w:t xml:space="preserve"> is an effective </w:t>
      </w:r>
      <w:r w:rsidR="00905C55" w:rsidRPr="005D4C28">
        <w:t>strategy</w:t>
      </w:r>
      <w:r w:rsidR="009B3B11" w:rsidRPr="005D4C28">
        <w:t xml:space="preserve"> </w:t>
      </w:r>
      <w:r w:rsidR="006606FB" w:rsidRPr="005D4C28">
        <w:t>to</w:t>
      </w:r>
      <w:r w:rsidR="00905C55" w:rsidRPr="005D4C28">
        <w:t xml:space="preserve"> reduc</w:t>
      </w:r>
      <w:r w:rsidR="006606FB" w:rsidRPr="005D4C28">
        <w:t>e</w:t>
      </w:r>
      <w:r w:rsidR="00905C55" w:rsidRPr="005D4C28">
        <w:t xml:space="preserve"> </w:t>
      </w:r>
      <w:r w:rsidR="001E3293" w:rsidRPr="005D4C28">
        <w:t>excess child morta</w:t>
      </w:r>
      <w:r w:rsidR="00102687" w:rsidRPr="005D4C28">
        <w:t>lity</w:t>
      </w:r>
      <w:r w:rsidR="00905C55" w:rsidRPr="005D4C28">
        <w:t>,</w:t>
      </w:r>
      <w:r w:rsidR="007A54C0" w:rsidRPr="005D4C28">
        <w:t xml:space="preserve"> particularly</w:t>
      </w:r>
      <w:r w:rsidR="001B017B" w:rsidRPr="005D4C28">
        <w:t xml:space="preserve"> in high-risk</w:t>
      </w:r>
      <w:r w:rsidR="004F3C2A" w:rsidRPr="005D4C28">
        <w:t xml:space="preserve"> areas such as sub-Saharan Africa</w:t>
      </w:r>
      <w:r w:rsidR="00C40816" w:rsidRPr="005D4C28">
        <w:fldChar w:fldCharType="begin">
          <w:fldData xml:space="preserve">PEVuZE5vdGU+PENpdGU+PEF1dGhvcj5CYXllPC9BdXRob3I+PFllYXI+MjAyMjwvWWVhcj48UmVj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</w:fldData>
        </w:fldChar>
      </w:r>
      <w:r w:rsidR="00C40816" w:rsidRPr="005D4C28">
        <w:instrText xml:space="preserve"> ADDIN EN.CITE </w:instrText>
      </w:r>
      <w:r w:rsidR="00C40816" w:rsidRPr="005D4C28">
        <w:fldChar w:fldCharType="begin">
          <w:fldData xml:space="preserve">PEVuZE5vdGU+PENpdGU+PEF1dGhvcj5CYXllPC9BdXRob3I+PFllYXI+MjAyMjwvWWVhcj48UmVj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</w:fldData>
        </w:fldChar>
      </w:r>
      <w:r w:rsidR="00C40816" w:rsidRPr="005D4C28">
        <w:instrText xml:space="preserve"> ADDIN EN.CITE.DATA </w:instrText>
      </w:r>
      <w:r w:rsidR="00C40816" w:rsidRPr="005D4C28">
        <w:fldChar w:fldCharType="end"/>
      </w:r>
      <w:r w:rsidR="00C40816" w:rsidRPr="005D4C28">
        <w:fldChar w:fldCharType="separate"/>
      </w:r>
      <w:r w:rsidR="00C40816" w:rsidRPr="005D4C28">
        <w:rPr>
          <w:vertAlign w:val="superscript"/>
        </w:rPr>
        <w:t>3</w:t>
      </w:r>
      <w:r w:rsidR="00C40816" w:rsidRPr="005D4C28">
        <w:fldChar w:fldCharType="end"/>
      </w:r>
      <w:r w:rsidR="00025801" w:rsidRPr="005D4C28">
        <w:t>.</w:t>
      </w:r>
      <w:r w:rsidR="00C43EBD" w:rsidRPr="005D4C28">
        <w:t xml:space="preserve"> However, the introduction of semi-annual </w:t>
      </w:r>
      <w:r w:rsidR="00751D35" w:rsidRPr="005D4C28">
        <w:t xml:space="preserve">vitamin A supplementation together with large-scale vitamin A fortification of staple foods and distribution of micronutrient powder, which are often managed through different public and private entities, </w:t>
      </w:r>
      <w:r w:rsidR="00503A5A" w:rsidRPr="005D4C28">
        <w:t>has</w:t>
      </w:r>
      <w:r w:rsidR="00751D35" w:rsidRPr="005D4C28">
        <w:t xml:space="preserve"> the potential to expose individuals to excessive vitamin A intake</w:t>
      </w:r>
      <w:r w:rsidR="00B67C06" w:rsidRPr="005D4C28">
        <w:fldChar w:fldCharType="begin">
          <w:fldData xml:space="preserve">PEVuZE5vdGU+PENpdGU+PEF1dGhvcj5CaWVsZGVybWFuPC9BdXRob3I+PFllYXI+MjAxNjwvWWVh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</w:fldData>
        </w:fldChar>
      </w:r>
      <w:r w:rsidR="00C40816" w:rsidRPr="005D4C28">
        <w:instrText xml:space="preserve"> ADDIN EN.CITE </w:instrText>
      </w:r>
      <w:r w:rsidR="00C40816" w:rsidRPr="005D4C28">
        <w:fldChar w:fldCharType="begin">
          <w:fldData xml:space="preserve">PEVuZE5vdGU+PENpdGU+PEF1dGhvcj5CaWVsZGVybWFuPC9BdXRob3I+PFllYXI+MjAxNjwvWWVh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</w:fldData>
        </w:fldChar>
      </w:r>
      <w:r w:rsidR="00C40816" w:rsidRPr="005D4C28">
        <w:instrText xml:space="preserve"> ADDIN EN.CITE.DATA </w:instrText>
      </w:r>
      <w:r w:rsidR="00C40816" w:rsidRPr="005D4C28">
        <w:fldChar w:fldCharType="end"/>
      </w:r>
      <w:r w:rsidR="00B67C06" w:rsidRPr="005D4C28">
        <w:fldChar w:fldCharType="separate"/>
      </w:r>
      <w:r w:rsidR="00C40816" w:rsidRPr="005D4C28">
        <w:rPr>
          <w:vertAlign w:val="superscript"/>
        </w:rPr>
        <w:t>4-10</w:t>
      </w:r>
      <w:r w:rsidR="00B67C06" w:rsidRPr="005D4C28">
        <w:fldChar w:fldCharType="end"/>
      </w:r>
      <w:r w:rsidR="00751D35" w:rsidRPr="005D4C28">
        <w:t xml:space="preserve">. </w:t>
      </w:r>
      <w:r w:rsidR="00CE2A89" w:rsidRPr="005D4C28">
        <w:t>Thus, biomarkers of vitamin A should ideally be able to cover the whole spectrum of vitamin A status, from deficiency to toxicity.</w:t>
      </w:r>
      <w:r w:rsidR="002506EA" w:rsidRPr="005D4C28">
        <w:t xml:space="preserve"> </w:t>
      </w:r>
      <w:r w:rsidR="00CE2A89" w:rsidRPr="005D4C28">
        <w:t>The retinol isotope dilution</w:t>
      </w:r>
      <w:r w:rsidRPr="005D4C28">
        <w:t xml:space="preserve"> </w:t>
      </w:r>
      <w:r w:rsidR="00CE2A89" w:rsidRPr="005D4C28">
        <w:t>(</w:t>
      </w:r>
      <w:r w:rsidR="00563523" w:rsidRPr="005D4C28">
        <w:t>RID</w:t>
      </w:r>
      <w:r w:rsidR="00CE2A89" w:rsidRPr="005D4C28">
        <w:t>)</w:t>
      </w:r>
      <w:r w:rsidR="005D0125" w:rsidRPr="005D4C28">
        <w:t xml:space="preserve"> </w:t>
      </w:r>
      <w:r w:rsidR="00CE2A89" w:rsidRPr="005D4C28">
        <w:t xml:space="preserve">method </w:t>
      </w:r>
      <w:r w:rsidR="005D0125" w:rsidRPr="005D4C28">
        <w:t xml:space="preserve">is currently the most accurate </w:t>
      </w:r>
      <w:r w:rsidR="007E2001" w:rsidRPr="005D4C28">
        <w:t xml:space="preserve">indirect method for assessing </w:t>
      </w:r>
      <w:r w:rsidR="005D4C28">
        <w:t>total vitamin A body stores in humans</w:t>
      </w:r>
      <w:r w:rsidR="005D4C28" w:rsidRPr="005D4C28">
        <w:rPr>
          <w:vertAlign w:val="superscript"/>
        </w:rPr>
        <w:t>11-13</w:t>
      </w:r>
      <w:r w:rsidR="005D4C28">
        <w:t xml:space="preserve"> and has been validated against hepatic vitamin A concentrations, considered </w:t>
      </w:r>
      <w:r w:rsidR="00E77704" w:rsidRPr="005D4C28">
        <w:t>the best biochemical marker of vitamin A status</w:t>
      </w:r>
      <w:r w:rsidR="00B67C06" w:rsidRPr="005D4C28">
        <w:fldChar w:fldCharType="begin">
          <w:fldData xml:space="preserve">PEVuZE5vdGU+PENpdGU+PEF1dGhvcj5GdXJyPC9BdXRob3I+PFllYXI+MTk4OTwvWWVhcj48UmVj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</w:fldData>
        </w:fldChar>
      </w:r>
      <w:r w:rsidR="00C40816" w:rsidRPr="005D4C28">
        <w:instrText xml:space="preserve"> ADDIN EN.CITE </w:instrText>
      </w:r>
      <w:r w:rsidR="00C40816" w:rsidRPr="005D4C28">
        <w:fldChar w:fldCharType="begin">
          <w:fldData xml:space="preserve">PEVuZE5vdGU+PENpdGU+PEF1dGhvcj5GdXJyPC9BdXRob3I+PFllYXI+MTk4OTwvWWVhcj48UmVj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</w:fldData>
        </w:fldChar>
      </w:r>
      <w:r w:rsidR="00C40816" w:rsidRPr="005D4C28">
        <w:instrText xml:space="preserve"> ADDIN EN.CITE.DATA </w:instrText>
      </w:r>
      <w:r w:rsidR="00C40816" w:rsidRPr="005D4C28">
        <w:fldChar w:fldCharType="end"/>
      </w:r>
      <w:r w:rsidR="00B67C06" w:rsidRPr="005D4C28">
        <w:fldChar w:fldCharType="separate"/>
      </w:r>
      <w:r w:rsidR="00C40816" w:rsidRPr="005D4C28">
        <w:rPr>
          <w:vertAlign w:val="superscript"/>
        </w:rPr>
        <w:t>14,15</w:t>
      </w:r>
      <w:r w:rsidR="00B67C06" w:rsidRPr="005D4C28">
        <w:fldChar w:fldCharType="end"/>
      </w:r>
      <w:r w:rsidR="003E2F5E" w:rsidRPr="005D4C28">
        <w:t xml:space="preserve">. </w:t>
      </w:r>
      <w:r w:rsidR="00563523" w:rsidRPr="005D4C28">
        <w:t xml:space="preserve">The method is based on the principle that an oral tracer dose of </w:t>
      </w:r>
      <w:r w:rsidR="006169FA" w:rsidRPr="005D4C28">
        <w:t>stable</w:t>
      </w:r>
      <w:r w:rsidR="00855FCF" w:rsidRPr="005D4C28">
        <w:t xml:space="preserve"> </w:t>
      </w:r>
      <w:r w:rsidR="00503A5A" w:rsidRPr="005D4C28">
        <w:t>isotope-labeled</w:t>
      </w:r>
      <w:r w:rsidR="00855FCF" w:rsidRPr="005D4C28">
        <w:t xml:space="preserve"> vitamin A</w:t>
      </w:r>
      <w:r w:rsidR="00563523" w:rsidRPr="005D4C28">
        <w:t xml:space="preserve"> mixes with </w:t>
      </w:r>
      <w:r w:rsidR="00D238BF" w:rsidRPr="005D4C28">
        <w:t>unlabeled</w:t>
      </w:r>
      <w:r w:rsidR="00563523" w:rsidRPr="005D4C28">
        <w:t xml:space="preserve"> </w:t>
      </w:r>
      <w:r w:rsidR="00D238BF" w:rsidRPr="005D4C28">
        <w:t xml:space="preserve">vitamin A </w:t>
      </w:r>
      <w:r w:rsidR="00563523" w:rsidRPr="005D4C28">
        <w:t xml:space="preserve">(the </w:t>
      </w:r>
      <w:proofErr w:type="spellStart"/>
      <w:r w:rsidR="00563523" w:rsidRPr="005D4C28">
        <w:t>tracee</w:t>
      </w:r>
      <w:proofErr w:type="spellEnd"/>
      <w:r w:rsidR="00563523" w:rsidRPr="005D4C28">
        <w:t>) in exchangeable body pools</w:t>
      </w:r>
      <w:r w:rsidR="00121F44" w:rsidRPr="005D4C28">
        <w:t>.</w:t>
      </w:r>
      <w:r w:rsidR="00D238BF" w:rsidRPr="005D4C28">
        <w:t xml:space="preserve"> </w:t>
      </w:r>
      <w:r w:rsidR="00121F44" w:rsidRPr="005D4C28">
        <w:t xml:space="preserve">The </w:t>
      </w:r>
      <w:r w:rsidR="00563523" w:rsidRPr="005D4C28">
        <w:t>measurement of plasma retinol speciﬁc activity (i.e.</w:t>
      </w:r>
      <w:r w:rsidR="00503A5A" w:rsidRPr="005D4C28">
        <w:t>,</w:t>
      </w:r>
      <w:r w:rsidR="00563523" w:rsidRPr="005D4C28">
        <w:t xml:space="preserve"> the ratio of labeled retinol</w:t>
      </w:r>
      <w:r w:rsidR="00D238BF" w:rsidRPr="005D4C28">
        <w:t xml:space="preserve"> tracer</w:t>
      </w:r>
      <w:r w:rsidR="00563523" w:rsidRPr="005D4C28">
        <w:t xml:space="preserve"> to total retinol in plasma (tracer/</w:t>
      </w:r>
      <w:proofErr w:type="spellStart"/>
      <w:r w:rsidR="00563523" w:rsidRPr="005D4C28">
        <w:t>tracee</w:t>
      </w:r>
      <w:proofErr w:type="spellEnd"/>
      <w:r w:rsidR="00563523" w:rsidRPr="005D4C28">
        <w:t xml:space="preserve"> in plasma)) at a specified time</w:t>
      </w:r>
      <w:r w:rsidR="00121F44" w:rsidRPr="005D4C28">
        <w:t xml:space="preserve"> post</w:t>
      </w:r>
      <w:r w:rsidR="00DC7A03" w:rsidRPr="005D4C28">
        <w:t>-</w:t>
      </w:r>
      <w:r w:rsidR="00121F44" w:rsidRPr="005D4C28">
        <w:t>dosing</w:t>
      </w:r>
      <w:r w:rsidR="006850CC" w:rsidRPr="005D4C28">
        <w:t xml:space="preserve"> </w:t>
      </w:r>
      <w:r w:rsidR="00346304" w:rsidRPr="005D4C28">
        <w:t xml:space="preserve">allows </w:t>
      </w:r>
      <w:r w:rsidR="00121F44" w:rsidRPr="005D4C28">
        <w:t xml:space="preserve">for </w:t>
      </w:r>
      <w:r w:rsidR="00346304" w:rsidRPr="005D4C28">
        <w:t xml:space="preserve">the estimation of vitamin A status </w:t>
      </w:r>
      <w:r w:rsidR="009F7775" w:rsidRPr="005D4C28">
        <w:t>using an RID equation</w:t>
      </w:r>
      <w:r w:rsidR="00B67C06" w:rsidRPr="005D4C28">
        <w:fldChar w:fldCharType="begin">
          <w:fldData xml:space="preserve">PEVuZE5vdGU+PENpdGU+PEF1dGhvcj5HYW5ub248L0F1dGhvcj48WWVhcj4yMDE1PC9ZZWFyPjxS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</w:fldData>
        </w:fldChar>
      </w:r>
      <w:r w:rsidR="00C40816" w:rsidRPr="005D4C28">
        <w:instrText xml:space="preserve"> ADDIN EN.CITE </w:instrText>
      </w:r>
      <w:r w:rsidR="00C40816" w:rsidRPr="005D4C28">
        <w:fldChar w:fldCharType="begin">
          <w:fldData xml:space="preserve">PEVuZE5vdGU+PENpdGU+PEF1dGhvcj5HYW5ub248L0F1dGhvcj48WWVhcj4yMDE1PC9ZZWFyPjxS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</w:fldData>
        </w:fldChar>
      </w:r>
      <w:r w:rsidR="00C40816" w:rsidRPr="005D4C28">
        <w:instrText xml:space="preserve"> ADDIN EN.CITE.DATA </w:instrText>
      </w:r>
      <w:r w:rsidR="00C40816" w:rsidRPr="005D4C28">
        <w:fldChar w:fldCharType="end"/>
      </w:r>
      <w:r w:rsidR="00B67C06" w:rsidRPr="005D4C28">
        <w:fldChar w:fldCharType="separate"/>
      </w:r>
      <w:r w:rsidR="00C40816" w:rsidRPr="005D4C28">
        <w:rPr>
          <w:vertAlign w:val="superscript"/>
        </w:rPr>
        <w:t>11-13</w:t>
      </w:r>
      <w:r w:rsidR="00B67C06" w:rsidRPr="005D4C28">
        <w:fldChar w:fldCharType="end"/>
      </w:r>
      <w:r w:rsidR="00563523" w:rsidRPr="005D4C28">
        <w:t>.</w:t>
      </w:r>
      <w:r w:rsidR="00154357" w:rsidRPr="005D4C28">
        <w:t xml:space="preserve"> </w:t>
      </w:r>
    </w:p>
    <w:p w14:paraId="327EB564" w14:textId="77777777" w:rsidR="005D4C28" w:rsidRPr="005D4C28" w:rsidRDefault="005D4C28" w:rsidP="005D4C28"/>
    <w:p w14:paraId="2C35D705" w14:textId="47C49972" w:rsidR="005D0125" w:rsidRPr="005D4C28" w:rsidRDefault="00B54FF0" w:rsidP="005D4C28">
      <w:r w:rsidRPr="005D4C28">
        <w:t xml:space="preserve">To determine accurate and precise concentrations of both retinol tracer and </w:t>
      </w:r>
      <w:proofErr w:type="spellStart"/>
      <w:r w:rsidRPr="005D4C28">
        <w:t>tracee</w:t>
      </w:r>
      <w:proofErr w:type="spellEnd"/>
      <w:r w:rsidRPr="005D4C28">
        <w:t xml:space="preserve"> in plasma</w:t>
      </w:r>
      <w:r w:rsidR="00503A5A" w:rsidRPr="005D4C28">
        <w:t>,</w:t>
      </w:r>
      <w:r w:rsidRPr="005D4C28">
        <w:t xml:space="preserve"> v</w:t>
      </w:r>
      <w:r w:rsidR="00C55336" w:rsidRPr="005D4C28">
        <w:t xml:space="preserve">arious methods have been applied to quantify stable </w:t>
      </w:r>
      <w:r w:rsidR="00503A5A" w:rsidRPr="005D4C28">
        <w:t>isotope-labeled</w:t>
      </w:r>
      <w:r w:rsidR="00C55336" w:rsidRPr="005D4C28">
        <w:t xml:space="preserve"> vitamin A, including gas chromatography–mass spectrometry (GC-MS), isotope ratio mass spectrometry (IRMS), and liquid chromatography tandem mass spectrometry (LC-MS/MS)</w:t>
      </w:r>
      <w:r w:rsidR="00B67C06" w:rsidRPr="005D4C28">
        <w:fldChar w:fldCharType="begin">
          <w:fldData xml:space="preserve">PEVuZE5vdGU+PENpdGU+PEF1dGhvcj5GbGVzaG1hbjwvQXV0aG9yPjxZZWFyPjIwMTI8L1llYXI+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</w:fldData>
        </w:fldChar>
      </w:r>
      <w:r w:rsidR="00C40816" w:rsidRPr="005D4C28">
        <w:instrText xml:space="preserve"> ADDIN EN.CITE </w:instrText>
      </w:r>
      <w:r w:rsidR="00C40816" w:rsidRPr="005D4C28">
        <w:fldChar w:fldCharType="begin">
          <w:fldData xml:space="preserve">PEVuZE5vdGU+PENpdGU+PEF1dGhvcj5GbGVzaG1hbjwvQXV0aG9yPjxZZWFyPjIwMTI8L1llYXI+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</w:fldData>
        </w:fldChar>
      </w:r>
      <w:r w:rsidR="00C40816" w:rsidRPr="005D4C28">
        <w:instrText xml:space="preserve"> ADDIN EN.CITE.DATA </w:instrText>
      </w:r>
      <w:r w:rsidR="00C40816" w:rsidRPr="005D4C28">
        <w:fldChar w:fldCharType="end"/>
      </w:r>
      <w:r w:rsidR="00B67C06" w:rsidRPr="005D4C28">
        <w:fldChar w:fldCharType="separate"/>
      </w:r>
      <w:r w:rsidR="00C40816" w:rsidRPr="005D4C28">
        <w:rPr>
          <w:vertAlign w:val="superscript"/>
        </w:rPr>
        <w:t>16-26</w:t>
      </w:r>
      <w:r w:rsidR="00B67C06" w:rsidRPr="005D4C28">
        <w:fldChar w:fldCharType="end"/>
      </w:r>
      <w:r w:rsidR="00C55336" w:rsidRPr="005D4C28">
        <w:t>.</w:t>
      </w:r>
      <w:r w:rsidR="002506EA" w:rsidRPr="005D4C28">
        <w:t xml:space="preserve"> </w:t>
      </w:r>
      <w:r w:rsidR="000179CD" w:rsidRPr="005D4C28">
        <w:t xml:space="preserve">Importantly, </w:t>
      </w:r>
      <w:r w:rsidR="0045062D" w:rsidRPr="005D4C28">
        <w:t xml:space="preserve">LC-MS/MS combines high sensitivity, specificity, and operational simplicity with the ability to directly measure both native and labeled retinol in complex matrices. </w:t>
      </w:r>
      <w:r w:rsidR="000179CD" w:rsidRPr="005D4C28">
        <w:t>Thus</w:t>
      </w:r>
      <w:r w:rsidR="00C40816" w:rsidRPr="005D4C28">
        <w:t>, t</w:t>
      </w:r>
      <w:r w:rsidR="00A511C0" w:rsidRPr="005D4C28">
        <w:t xml:space="preserve">o </w:t>
      </w:r>
      <w:r w:rsidR="009B0CBB" w:rsidRPr="005D4C28">
        <w:t xml:space="preserve">avoid time-consuming sample preparation, such as preparative </w:t>
      </w:r>
      <w:r w:rsidR="00503A5A" w:rsidRPr="005D4C28">
        <w:t>high-performance liquid chromatography (</w:t>
      </w:r>
      <w:r w:rsidR="009B0CBB" w:rsidRPr="005D4C28">
        <w:t>HPLC</w:t>
      </w:r>
      <w:r w:rsidR="00503A5A" w:rsidRPr="005D4C28">
        <w:t>)</w:t>
      </w:r>
      <w:r w:rsidR="009B0CBB" w:rsidRPr="005D4C28">
        <w:t xml:space="preserve"> </w:t>
      </w:r>
      <w:r w:rsidR="00512978" w:rsidRPr="005D4C28">
        <w:t xml:space="preserve">for IRMS </w:t>
      </w:r>
      <w:r w:rsidR="009B0CBB" w:rsidRPr="005D4C28">
        <w:t xml:space="preserve">or derivatization </w:t>
      </w:r>
      <w:r w:rsidR="00512978" w:rsidRPr="005D4C28">
        <w:t>for</w:t>
      </w:r>
      <w:r w:rsidR="009B0CBB" w:rsidRPr="005D4C28">
        <w:t xml:space="preserve"> GC-MS, </w:t>
      </w:r>
      <w:r w:rsidR="00D0323F" w:rsidRPr="005D4C28">
        <w:t xml:space="preserve">LC-MS/MS analysis </w:t>
      </w:r>
      <w:r w:rsidR="00A511C0" w:rsidRPr="005D4C28">
        <w:t xml:space="preserve">is an ideal choice since this method </w:t>
      </w:r>
      <w:r w:rsidR="00F9204C" w:rsidRPr="005D4C28">
        <w:t xml:space="preserve">involves a simple extraction procedure, </w:t>
      </w:r>
      <w:r w:rsidR="0080309A" w:rsidRPr="005D4C28">
        <w:t>very low detection limits for</w:t>
      </w:r>
      <w:r w:rsidR="00F9204C" w:rsidRPr="005D4C28">
        <w:t xml:space="preserve"> stable isotopes</w:t>
      </w:r>
      <w:r w:rsidR="00121F44" w:rsidRPr="005D4C28">
        <w:t>,</w:t>
      </w:r>
      <w:r w:rsidR="00F9204C" w:rsidRPr="005D4C28">
        <w:t xml:space="preserve"> and short runtimes</w:t>
      </w:r>
      <w:r w:rsidR="00B67C06" w:rsidRPr="005D4C28">
        <w:fldChar w:fldCharType="begin">
          <w:fldData xml:space="preserve">PEVuZE5vdGU+PENpdGU+PEF1dGhvcj5FbmdsZS1TdG9uZTwvQXV0aG9yPjxZZWFyPjIwMjI8L1ll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</w:fldData>
        </w:fldChar>
      </w:r>
      <w:r w:rsidR="00C40816" w:rsidRPr="005D4C28">
        <w:instrText xml:space="preserve"> ADDIN EN.CITE </w:instrText>
      </w:r>
      <w:r w:rsidR="00C40816" w:rsidRPr="005D4C28">
        <w:fldChar w:fldCharType="begin">
          <w:fldData xml:space="preserve">PEVuZE5vdGU+PENpdGU+PEF1dGhvcj5FbmdsZS1TdG9uZTwvQXV0aG9yPjxZZWFyPjIwMjI8L1ll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</w:fldData>
        </w:fldChar>
      </w:r>
      <w:r w:rsidR="00C40816" w:rsidRPr="005D4C28">
        <w:instrText xml:space="preserve"> ADDIN EN.CITE.DATA </w:instrText>
      </w:r>
      <w:r w:rsidR="00C40816" w:rsidRPr="005D4C28">
        <w:fldChar w:fldCharType="end"/>
      </w:r>
      <w:r w:rsidR="00B67C06" w:rsidRPr="005D4C28">
        <w:fldChar w:fldCharType="separate"/>
      </w:r>
      <w:r w:rsidR="00C40816" w:rsidRPr="005D4C28">
        <w:rPr>
          <w:vertAlign w:val="superscript"/>
        </w:rPr>
        <w:t>7,18,19</w:t>
      </w:r>
      <w:r w:rsidR="00B67C06" w:rsidRPr="005D4C28">
        <w:fldChar w:fldCharType="end"/>
      </w:r>
      <w:r w:rsidR="000B6EA1" w:rsidRPr="005D4C28">
        <w:t>.</w:t>
      </w:r>
      <w:r w:rsidR="002506EA" w:rsidRPr="005D4C28">
        <w:t xml:space="preserve"> </w:t>
      </w:r>
      <w:r w:rsidR="00C40816" w:rsidRPr="005D4C28">
        <w:t>Here</w:t>
      </w:r>
      <w:r w:rsidR="00503A5A" w:rsidRPr="005D4C28">
        <w:t xml:space="preserve">, we present an updated LC-MS/MS method </w:t>
      </w:r>
      <w:r w:rsidR="0045062D" w:rsidRPr="005D4C28">
        <w:t xml:space="preserve">with shorter run time, simple workflows combined with high sensitivity and selectivity </w:t>
      </w:r>
      <w:r w:rsidR="00503A5A" w:rsidRPr="005D4C28">
        <w:t xml:space="preserve">as a highly suitable method for high-throughput analysis of samples from </w:t>
      </w:r>
      <w:r w:rsidR="0045062D" w:rsidRPr="005D4C28">
        <w:t xml:space="preserve">large-scale </w:t>
      </w:r>
      <w:r w:rsidR="00503A5A" w:rsidRPr="005D4C28">
        <w:t xml:space="preserve">human intervention and observational studies, where the </w:t>
      </w:r>
      <w:r w:rsidR="00C40816" w:rsidRPr="005D4C28">
        <w:t>determination of total body stores of vitamin A is required</w:t>
      </w:r>
      <w:r w:rsidR="00F9204C" w:rsidRPr="005D4C28">
        <w:t xml:space="preserve">. </w:t>
      </w:r>
    </w:p>
    <w:p w14:paraId="124F3D35" w14:textId="77777777" w:rsidR="007532A4" w:rsidRPr="005D4C28" w:rsidRDefault="007532A4" w:rsidP="005D4C28"/>
    <w:p w14:paraId="32A92E82" w14:textId="004B4DD9" w:rsidR="006E4797" w:rsidRPr="005D4C28" w:rsidRDefault="00551D82" w:rsidP="005D4C28">
      <w:pPr>
        <w:rPr>
          <w:b/>
        </w:rPr>
      </w:pPr>
      <w:r w:rsidRPr="005D4C28">
        <w:rPr>
          <w:b/>
        </w:rPr>
        <w:t>PROTOCOL:</w:t>
      </w:r>
    </w:p>
    <w:p w14:paraId="55F76FB0" w14:textId="6D10F1A6" w:rsidR="00690D7F" w:rsidRPr="005D4C28" w:rsidRDefault="00AB7A4E" w:rsidP="005D4C28">
      <w:r w:rsidRPr="005D4C28">
        <w:t>The study was approved by the Research Ethics Board of the University of the Philippines, Manila (IRB ID: UPMREB 2016-282-01), the Institutional Review Board at UC, Davis (IRB ID: 903681-2)</w:t>
      </w:r>
      <w:r w:rsidR="005D4C28">
        <w:t>,</w:t>
      </w:r>
      <w:r w:rsidRPr="005D4C28">
        <w:t xml:space="preserve"> and was registered at ClinicalTrials.gov (ID: NCT03030339). </w:t>
      </w:r>
      <w:r w:rsidRPr="005D4C28">
        <w:rPr>
          <w:bCs/>
        </w:rPr>
        <w:t>The study was approved by the Ethical Review Committee of the Ghana Health Services (GHS-ERC 012/07/20</w:t>
      </w:r>
      <w:r w:rsidR="005D4C28" w:rsidRPr="005D4C28">
        <w:rPr>
          <w:bCs/>
        </w:rPr>
        <w:t>),</w:t>
      </w:r>
      <w:r w:rsidRPr="005D4C28">
        <w:rPr>
          <w:bCs/>
        </w:rPr>
        <w:t xml:space="preserve"> and the trial was registered at https://clinicaltrials.gov as NCT04632771. </w:t>
      </w:r>
    </w:p>
    <w:p w14:paraId="2210478E" w14:textId="77777777" w:rsidR="00AB7A4E" w:rsidRPr="005D4C28" w:rsidRDefault="00AB7A4E" w:rsidP="005D4C28"/>
    <w:p w14:paraId="64FF989E" w14:textId="435C0C55" w:rsidR="001F54AE" w:rsidRPr="005D4C28" w:rsidRDefault="00704197"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Preparation of internal standards</w:t>
      </w:r>
    </w:p>
    <w:p w14:paraId="5E08A31E" w14:textId="77777777" w:rsidR="00503A5A" w:rsidRPr="005D4C28" w:rsidRDefault="00503A5A"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462F56C2" w14:textId="0EF56468" w:rsidR="005F6C3B" w:rsidRPr="005D4C28" w:rsidRDefault="00704197" w:rsidP="005D4C28">
      <w:pPr>
        <w:pBdr>
          <w:top w:val="nil"/>
          <w:left w:val="nil"/>
          <w:bottom w:val="nil"/>
          <w:right w:val="nil"/>
          <w:between w:val="nil"/>
        </w:pBdr>
        <w:rPr>
          <w:bCs/>
        </w:rPr>
      </w:pPr>
      <w:r w:rsidRPr="005D4C28">
        <w:rPr>
          <w:bCs/>
        </w:rPr>
        <w:t xml:space="preserve">1.1. </w:t>
      </w:r>
      <w:r w:rsidR="005F6C3B" w:rsidRPr="005D4C28">
        <w:rPr>
          <w:bCs/>
        </w:rPr>
        <w:t>Internal standard stock solution</w:t>
      </w:r>
      <w:r w:rsidR="00540837" w:rsidRPr="005D4C28">
        <w:rPr>
          <w:bCs/>
        </w:rPr>
        <w:t xml:space="preserve">: </w:t>
      </w:r>
      <w:r w:rsidR="00F83903" w:rsidRPr="005D4C28">
        <w:rPr>
          <w:bCs/>
        </w:rPr>
        <w:t>Prepare the internal stock solution at a concentration of 1 mg/</w:t>
      </w:r>
      <w:r w:rsidR="009B39D2" w:rsidRPr="005D4C28">
        <w:rPr>
          <w:bCs/>
        </w:rPr>
        <w:t xml:space="preserve">mL </w:t>
      </w:r>
      <w:r w:rsidR="00F83903" w:rsidRPr="005D4C28">
        <w:rPr>
          <w:bCs/>
        </w:rPr>
        <w:t xml:space="preserve">retinyl acetate </w:t>
      </w:r>
      <w:r w:rsidR="00D85AD5" w:rsidRPr="005D4C28">
        <w:rPr>
          <w:bCs/>
        </w:rPr>
        <w:t xml:space="preserve">in ethanol </w:t>
      </w:r>
      <w:r w:rsidR="00F83903" w:rsidRPr="005D4C28">
        <w:rPr>
          <w:bCs/>
        </w:rPr>
        <w:t xml:space="preserve">containing 0.1% </w:t>
      </w:r>
      <w:r w:rsidR="00F07BE5" w:rsidRPr="005D4C28">
        <w:rPr>
          <w:bCs/>
        </w:rPr>
        <w:t>butylated hydroxytoluene (</w:t>
      </w:r>
      <w:r w:rsidR="00F83903" w:rsidRPr="005D4C28">
        <w:rPr>
          <w:bCs/>
        </w:rPr>
        <w:t>BHT</w:t>
      </w:r>
      <w:r w:rsidR="001633F0" w:rsidRPr="005D4C28">
        <w:rPr>
          <w:bCs/>
        </w:rPr>
        <w:t xml:space="preserve">; </w:t>
      </w:r>
      <w:r w:rsidR="00F83903" w:rsidRPr="005D4C28">
        <w:rPr>
          <w:bCs/>
        </w:rPr>
        <w:t>w/v).</w:t>
      </w:r>
      <w:r w:rsidR="00503A5A" w:rsidRPr="005D4C28">
        <w:rPr>
          <w:bCs/>
        </w:rPr>
        <w:t xml:space="preserve"> </w:t>
      </w:r>
      <w:r w:rsidR="005F6C3B" w:rsidRPr="005D4C28">
        <w:rPr>
          <w:bCs/>
        </w:rPr>
        <w:t xml:space="preserve">Divide </w:t>
      </w:r>
      <w:r w:rsidR="00503A5A" w:rsidRPr="005D4C28">
        <w:rPr>
          <w:bCs/>
        </w:rPr>
        <w:t>the stock solutions into aliquots and store them</w:t>
      </w:r>
      <w:r w:rsidR="005F6C3B" w:rsidRPr="005D4C28">
        <w:rPr>
          <w:bCs/>
        </w:rPr>
        <w:t xml:space="preserve"> at -80</w:t>
      </w:r>
      <w:r w:rsidR="00D90568" w:rsidRPr="005D4C28">
        <w:rPr>
          <w:bCs/>
        </w:rPr>
        <w:t xml:space="preserve"> </w:t>
      </w:r>
      <w:r w:rsidR="005F6C3B" w:rsidRPr="005D4C28">
        <w:rPr>
          <w:bCs/>
        </w:rPr>
        <w:t>°C</w:t>
      </w:r>
      <w:r w:rsidR="003232AD" w:rsidRPr="005D4C28">
        <w:rPr>
          <w:bCs/>
        </w:rPr>
        <w:t xml:space="preserve"> for up to 3 months</w:t>
      </w:r>
      <w:r w:rsidR="005F6C3B" w:rsidRPr="005D4C28">
        <w:rPr>
          <w:bCs/>
        </w:rPr>
        <w:t>.</w:t>
      </w:r>
      <w:r w:rsidR="00540837" w:rsidRPr="005D4C28">
        <w:rPr>
          <w:bCs/>
        </w:rPr>
        <w:t xml:space="preserve"> </w:t>
      </w:r>
    </w:p>
    <w:p w14:paraId="4EB0EEFE" w14:textId="77777777" w:rsidR="00540837" w:rsidRPr="005D4C28" w:rsidRDefault="00540837" w:rsidP="005D4C28">
      <w:pPr>
        <w:pBdr>
          <w:top w:val="nil"/>
          <w:left w:val="nil"/>
          <w:bottom w:val="nil"/>
          <w:right w:val="nil"/>
          <w:between w:val="nil"/>
        </w:pBdr>
        <w:rPr>
          <w:bCs/>
        </w:rPr>
      </w:pPr>
    </w:p>
    <w:p w14:paraId="0F3361FB" w14:textId="72A87959" w:rsidR="005E3CB7" w:rsidRPr="005D4C28" w:rsidRDefault="005E3CB7" w:rsidP="005D4C28">
      <w:pPr>
        <w:pBdr>
          <w:top w:val="nil"/>
          <w:left w:val="nil"/>
          <w:bottom w:val="nil"/>
          <w:right w:val="nil"/>
          <w:between w:val="nil"/>
        </w:pBdr>
        <w:rPr>
          <w:bCs/>
        </w:rPr>
      </w:pPr>
      <w:r w:rsidRPr="005D4C28">
        <w:rPr>
          <w:bCs/>
        </w:rPr>
        <w:t>N</w:t>
      </w:r>
      <w:r w:rsidR="00503A5A" w:rsidRPr="005D4C28">
        <w:rPr>
          <w:bCs/>
        </w:rPr>
        <w:t>OTE</w:t>
      </w:r>
      <w:r w:rsidRPr="005D4C28">
        <w:rPr>
          <w:bCs/>
        </w:rPr>
        <w:t xml:space="preserve">: </w:t>
      </w:r>
      <w:r w:rsidR="00503A5A" w:rsidRPr="005D4C28">
        <w:rPr>
          <w:bCs/>
        </w:rPr>
        <w:t>For the internal standard,</w:t>
      </w:r>
      <w:r w:rsidRPr="005D4C28">
        <w:rPr>
          <w:bCs/>
        </w:rPr>
        <w:t xml:space="preserve"> it is feasible to use either non-labeled retinyl-acetate or </w:t>
      </w:r>
      <w:r w:rsidR="00E951BA" w:rsidRPr="005D4C28">
        <w:rPr>
          <w:bCs/>
        </w:rPr>
        <w:t xml:space="preserve">labeled </w:t>
      </w:r>
      <w:r w:rsidRPr="005D4C28">
        <w:rPr>
          <w:bCs/>
        </w:rPr>
        <w:lastRenderedPageBreak/>
        <w:t xml:space="preserve">retinyl acetate. </w:t>
      </w:r>
      <w:r w:rsidR="00B90694" w:rsidRPr="005D4C28">
        <w:rPr>
          <w:bCs/>
        </w:rPr>
        <w:t xml:space="preserve">If a non-labeled retinyl-acetate standard is used, it is vital </w:t>
      </w:r>
      <w:r w:rsidR="003267CC" w:rsidRPr="005D4C28">
        <w:rPr>
          <w:bCs/>
        </w:rPr>
        <w:t xml:space="preserve">that baseline resolution of </w:t>
      </w:r>
      <w:r w:rsidR="007640C9" w:rsidRPr="005D4C28">
        <w:rPr>
          <w:bCs/>
        </w:rPr>
        <w:t xml:space="preserve">the </w:t>
      </w:r>
      <w:r w:rsidR="00B90694" w:rsidRPr="005D4C28">
        <w:rPr>
          <w:bCs/>
        </w:rPr>
        <w:t>retinyl</w:t>
      </w:r>
      <w:r w:rsidR="00403FA3" w:rsidRPr="005D4C28">
        <w:rPr>
          <w:bCs/>
        </w:rPr>
        <w:t xml:space="preserve"> </w:t>
      </w:r>
      <w:r w:rsidR="00B90694" w:rsidRPr="005D4C28">
        <w:rPr>
          <w:bCs/>
        </w:rPr>
        <w:t xml:space="preserve">acetate and retinol </w:t>
      </w:r>
      <w:r w:rsidR="007640C9" w:rsidRPr="005D4C28">
        <w:rPr>
          <w:bCs/>
        </w:rPr>
        <w:t xml:space="preserve">peaks </w:t>
      </w:r>
      <w:r w:rsidR="005B238E" w:rsidRPr="005D4C28">
        <w:rPr>
          <w:bCs/>
        </w:rPr>
        <w:t>is</w:t>
      </w:r>
      <w:r w:rsidR="007640C9" w:rsidRPr="005D4C28">
        <w:rPr>
          <w:bCs/>
        </w:rPr>
        <w:t xml:space="preserve"> obtained</w:t>
      </w:r>
      <w:r w:rsidR="00326CBD" w:rsidRPr="005D4C28">
        <w:rPr>
          <w:bCs/>
        </w:rPr>
        <w:t xml:space="preserve"> (see </w:t>
      </w:r>
      <w:r w:rsidR="00326CBD" w:rsidRPr="005D4C28">
        <w:rPr>
          <w:b/>
        </w:rPr>
        <w:t xml:space="preserve">Figure </w:t>
      </w:r>
      <w:r w:rsidR="00FF6AFE" w:rsidRPr="005D4C28">
        <w:rPr>
          <w:b/>
        </w:rPr>
        <w:t>1</w:t>
      </w:r>
      <w:r w:rsidR="00326CBD" w:rsidRPr="005D4C28">
        <w:rPr>
          <w:bCs/>
        </w:rPr>
        <w:t>)</w:t>
      </w:r>
      <w:r w:rsidR="007640C9" w:rsidRPr="005D4C28">
        <w:rPr>
          <w:bCs/>
        </w:rPr>
        <w:t>.</w:t>
      </w:r>
      <w:r w:rsidRPr="005D4C28">
        <w:rPr>
          <w:bCs/>
        </w:rPr>
        <w:t xml:space="preserve"> </w:t>
      </w:r>
    </w:p>
    <w:p w14:paraId="36481405" w14:textId="77777777" w:rsidR="005E3CB7" w:rsidRPr="005D4C28" w:rsidRDefault="005E3CB7" w:rsidP="005D4C28">
      <w:pPr>
        <w:pBdr>
          <w:top w:val="nil"/>
          <w:left w:val="nil"/>
          <w:bottom w:val="nil"/>
          <w:right w:val="nil"/>
          <w:between w:val="nil"/>
        </w:pBdr>
        <w:rPr>
          <w:bCs/>
        </w:rPr>
      </w:pPr>
    </w:p>
    <w:p w14:paraId="48778463" w14:textId="787A425A" w:rsidR="00AE5E1C" w:rsidRPr="005D4C28" w:rsidRDefault="00540837" w:rsidP="005D4C28">
      <w:pPr>
        <w:pBdr>
          <w:top w:val="nil"/>
          <w:left w:val="nil"/>
          <w:bottom w:val="nil"/>
          <w:right w:val="nil"/>
          <w:between w:val="nil"/>
        </w:pBdr>
        <w:rPr>
          <w:bCs/>
        </w:rPr>
      </w:pPr>
      <w:r w:rsidRPr="006F6403">
        <w:rPr>
          <w:bCs/>
          <w:highlight w:val="yellow"/>
        </w:rPr>
        <w:t>1.</w:t>
      </w:r>
      <w:r w:rsidR="00503A5A" w:rsidRPr="006F6403">
        <w:rPr>
          <w:bCs/>
          <w:highlight w:val="yellow"/>
        </w:rPr>
        <w:t>2.</w:t>
      </w:r>
      <w:r w:rsidRPr="006F6403">
        <w:rPr>
          <w:bCs/>
          <w:highlight w:val="yellow"/>
        </w:rPr>
        <w:t xml:space="preserve"> Internal standard working solution:</w:t>
      </w:r>
      <w:r w:rsidR="00DC43EE" w:rsidRPr="006F6403">
        <w:rPr>
          <w:bCs/>
          <w:highlight w:val="yellow"/>
        </w:rPr>
        <w:t xml:space="preserve"> </w:t>
      </w:r>
      <w:r w:rsidR="00203325" w:rsidRPr="006F6403">
        <w:rPr>
          <w:bCs/>
          <w:highlight w:val="yellow"/>
        </w:rPr>
        <w:t xml:space="preserve">Prepare </w:t>
      </w:r>
      <w:r w:rsidR="00D85AD5" w:rsidRPr="006F6403">
        <w:rPr>
          <w:bCs/>
          <w:highlight w:val="yellow"/>
        </w:rPr>
        <w:t xml:space="preserve">an internal standard working solution </w:t>
      </w:r>
      <w:r w:rsidR="00CC4C92" w:rsidRPr="006F6403">
        <w:rPr>
          <w:bCs/>
          <w:highlight w:val="yellow"/>
        </w:rPr>
        <w:t>by diluting the stock standard (1 mg/m</w:t>
      </w:r>
      <w:r w:rsidR="009B39D2" w:rsidRPr="006F6403">
        <w:rPr>
          <w:bCs/>
          <w:highlight w:val="yellow"/>
        </w:rPr>
        <w:t>L</w:t>
      </w:r>
      <w:r w:rsidR="00CC4C92" w:rsidRPr="006F6403">
        <w:rPr>
          <w:bCs/>
          <w:highlight w:val="yellow"/>
        </w:rPr>
        <w:t>) to 1 µg/</w:t>
      </w:r>
      <w:proofErr w:type="spellStart"/>
      <w:r w:rsidR="009B39D2" w:rsidRPr="006F6403">
        <w:rPr>
          <w:bCs/>
          <w:highlight w:val="yellow"/>
        </w:rPr>
        <w:t>mL</w:t>
      </w:r>
      <w:r w:rsidR="00CC4C92" w:rsidRPr="006F6403">
        <w:rPr>
          <w:bCs/>
          <w:highlight w:val="yellow"/>
        </w:rPr>
        <w:t>.</w:t>
      </w:r>
      <w:proofErr w:type="spellEnd"/>
      <w:r w:rsidR="002506EA" w:rsidRPr="006F6403">
        <w:rPr>
          <w:bCs/>
          <w:highlight w:val="yellow"/>
        </w:rPr>
        <w:t xml:space="preserve"> </w:t>
      </w:r>
      <w:r w:rsidR="00503A5A" w:rsidRPr="006F6403">
        <w:rPr>
          <w:bCs/>
          <w:highlight w:val="yellow"/>
        </w:rPr>
        <w:t>F</w:t>
      </w:r>
      <w:r w:rsidR="00561D15" w:rsidRPr="006F6403">
        <w:rPr>
          <w:bCs/>
          <w:highlight w:val="yellow"/>
        </w:rPr>
        <w:t>irst</w:t>
      </w:r>
      <w:r w:rsidR="00503A5A" w:rsidRPr="006F6403">
        <w:rPr>
          <w:bCs/>
          <w:highlight w:val="yellow"/>
        </w:rPr>
        <w:t>,</w:t>
      </w:r>
      <w:r w:rsidR="00561D15" w:rsidRPr="006F6403">
        <w:rPr>
          <w:bCs/>
          <w:highlight w:val="yellow"/>
        </w:rPr>
        <w:t xml:space="preserve"> dilut</w:t>
      </w:r>
      <w:r w:rsidR="00503A5A" w:rsidRPr="006F6403">
        <w:rPr>
          <w:bCs/>
          <w:highlight w:val="yellow"/>
        </w:rPr>
        <w:t>e</w:t>
      </w:r>
      <w:r w:rsidR="00561D15" w:rsidRPr="006F6403">
        <w:rPr>
          <w:bCs/>
          <w:highlight w:val="yellow"/>
        </w:rPr>
        <w:t xml:space="preserve"> 60</w:t>
      </w:r>
      <w:r w:rsidR="00D90568" w:rsidRPr="006F6403">
        <w:rPr>
          <w:bCs/>
          <w:highlight w:val="yellow"/>
        </w:rPr>
        <w:t xml:space="preserve"> </w:t>
      </w:r>
      <w:r w:rsidR="007249D9" w:rsidRPr="006F6403">
        <w:rPr>
          <w:bCs/>
          <w:highlight w:val="yellow"/>
        </w:rPr>
        <w:t>µ</w:t>
      </w:r>
      <w:r w:rsidR="009B39D2" w:rsidRPr="006F6403">
        <w:rPr>
          <w:bCs/>
          <w:highlight w:val="yellow"/>
        </w:rPr>
        <w:t>L</w:t>
      </w:r>
      <w:r w:rsidR="00561D15" w:rsidRPr="006F6403">
        <w:rPr>
          <w:bCs/>
          <w:highlight w:val="yellow"/>
        </w:rPr>
        <w:t xml:space="preserve"> of the stock standard with 300</w:t>
      </w:r>
      <w:r w:rsidR="00D90568" w:rsidRPr="006F6403">
        <w:rPr>
          <w:bCs/>
          <w:highlight w:val="yellow"/>
        </w:rPr>
        <w:t xml:space="preserve"> </w:t>
      </w:r>
      <w:r w:rsidR="009B39D2" w:rsidRPr="006F6403">
        <w:rPr>
          <w:bCs/>
          <w:highlight w:val="yellow"/>
        </w:rPr>
        <w:t xml:space="preserve">µL </w:t>
      </w:r>
      <w:r w:rsidR="00561D15" w:rsidRPr="006F6403">
        <w:rPr>
          <w:bCs/>
          <w:highlight w:val="yellow"/>
        </w:rPr>
        <w:t xml:space="preserve">of ethanol, followed by </w:t>
      </w:r>
      <w:r w:rsidR="00D90A24" w:rsidRPr="006F6403">
        <w:rPr>
          <w:bCs/>
          <w:highlight w:val="yellow"/>
        </w:rPr>
        <w:t>diluting</w:t>
      </w:r>
      <w:r w:rsidR="00561D15" w:rsidRPr="006F6403">
        <w:rPr>
          <w:bCs/>
          <w:highlight w:val="yellow"/>
        </w:rPr>
        <w:t xml:space="preserve"> 60</w:t>
      </w:r>
      <w:r w:rsidR="00D90568" w:rsidRPr="006F6403">
        <w:rPr>
          <w:bCs/>
          <w:highlight w:val="yellow"/>
        </w:rPr>
        <w:t xml:space="preserve"> </w:t>
      </w:r>
      <w:r w:rsidR="007249D9" w:rsidRPr="006F6403">
        <w:rPr>
          <w:bCs/>
          <w:highlight w:val="yellow"/>
        </w:rPr>
        <w:t>µ</w:t>
      </w:r>
      <w:r w:rsidR="009B39D2" w:rsidRPr="006F6403">
        <w:rPr>
          <w:bCs/>
          <w:highlight w:val="yellow"/>
        </w:rPr>
        <w:t>L</w:t>
      </w:r>
      <w:r w:rsidR="00561D15" w:rsidRPr="006F6403">
        <w:rPr>
          <w:bCs/>
          <w:highlight w:val="yellow"/>
        </w:rPr>
        <w:t xml:space="preserve"> of this solution </w:t>
      </w:r>
      <w:r w:rsidR="00D90A24" w:rsidRPr="006F6403">
        <w:rPr>
          <w:bCs/>
          <w:highlight w:val="yellow"/>
        </w:rPr>
        <w:t xml:space="preserve">in </w:t>
      </w:r>
      <w:r w:rsidR="009B39D2" w:rsidRPr="006F6403">
        <w:rPr>
          <w:bCs/>
          <w:highlight w:val="yellow"/>
        </w:rPr>
        <w:t>10,000 µL</w:t>
      </w:r>
      <w:r w:rsidR="00D90A24" w:rsidRPr="006F6403">
        <w:rPr>
          <w:bCs/>
          <w:highlight w:val="yellow"/>
        </w:rPr>
        <w:t xml:space="preserve"> of ethanol.</w:t>
      </w:r>
      <w:r w:rsidR="002506EA" w:rsidRPr="006F6403">
        <w:rPr>
          <w:bCs/>
          <w:highlight w:val="yellow"/>
        </w:rPr>
        <w:t xml:space="preserve"> </w:t>
      </w:r>
      <w:r w:rsidR="00D90A24" w:rsidRPr="006F6403">
        <w:rPr>
          <w:bCs/>
          <w:highlight w:val="yellow"/>
        </w:rPr>
        <w:t>For each sample, 20</w:t>
      </w:r>
      <w:r w:rsidR="00D90568" w:rsidRPr="006F6403">
        <w:rPr>
          <w:bCs/>
          <w:highlight w:val="yellow"/>
        </w:rPr>
        <w:t xml:space="preserve"> </w:t>
      </w:r>
      <w:r w:rsidR="007249D9" w:rsidRPr="006F6403">
        <w:rPr>
          <w:bCs/>
          <w:highlight w:val="yellow"/>
        </w:rPr>
        <w:t>µ</w:t>
      </w:r>
      <w:r w:rsidR="009B39D2" w:rsidRPr="006F6403">
        <w:rPr>
          <w:bCs/>
          <w:highlight w:val="yellow"/>
        </w:rPr>
        <w:t>L</w:t>
      </w:r>
      <w:r w:rsidR="00D90A24" w:rsidRPr="006F6403">
        <w:rPr>
          <w:bCs/>
          <w:highlight w:val="yellow"/>
        </w:rPr>
        <w:t xml:space="preserve"> of the working internal standard solution is added</w:t>
      </w:r>
      <w:r w:rsidR="00503A5A" w:rsidRPr="006F6403">
        <w:rPr>
          <w:bCs/>
          <w:highlight w:val="yellow"/>
        </w:rPr>
        <w:t>,</w:t>
      </w:r>
      <w:r w:rsidR="00D90A24" w:rsidRPr="006F6403">
        <w:rPr>
          <w:bCs/>
          <w:highlight w:val="yellow"/>
        </w:rPr>
        <w:t xml:space="preserve"> containing 20</w:t>
      </w:r>
      <w:r w:rsidR="00D90568" w:rsidRPr="006F6403">
        <w:rPr>
          <w:bCs/>
          <w:highlight w:val="yellow"/>
        </w:rPr>
        <w:t xml:space="preserve"> </w:t>
      </w:r>
      <w:r w:rsidR="00D90A24" w:rsidRPr="006F6403">
        <w:rPr>
          <w:bCs/>
          <w:highlight w:val="yellow"/>
        </w:rPr>
        <w:t>ng of retinyl-acetate.</w:t>
      </w:r>
      <w:r w:rsidR="002506EA" w:rsidRPr="005D4C28">
        <w:rPr>
          <w:bCs/>
        </w:rPr>
        <w:t xml:space="preserve"> </w:t>
      </w:r>
    </w:p>
    <w:p w14:paraId="49C28FE5" w14:textId="3222BC82" w:rsidR="00F769C3" w:rsidRPr="005D4C28" w:rsidRDefault="00F769C3" w:rsidP="005D4C28">
      <w:pPr>
        <w:pBdr>
          <w:top w:val="nil"/>
          <w:left w:val="nil"/>
          <w:bottom w:val="nil"/>
          <w:right w:val="nil"/>
          <w:between w:val="nil"/>
        </w:pBdr>
        <w:rPr>
          <w:bCs/>
        </w:rPr>
      </w:pPr>
    </w:p>
    <w:p w14:paraId="7AB7B97B" w14:textId="312B42E3" w:rsidR="009E0B32" w:rsidRPr="005D4C28" w:rsidRDefault="00F769C3" w:rsidP="005D4C28">
      <w:pPr>
        <w:pBdr>
          <w:top w:val="nil"/>
          <w:left w:val="nil"/>
          <w:bottom w:val="nil"/>
          <w:right w:val="nil"/>
          <w:between w:val="nil"/>
        </w:pBdr>
        <w:rPr>
          <w:bCs/>
        </w:rPr>
      </w:pPr>
      <w:r w:rsidRPr="005D4C28">
        <w:rPr>
          <w:bCs/>
        </w:rPr>
        <w:t>N</w:t>
      </w:r>
      <w:r w:rsidR="00503A5A" w:rsidRPr="005D4C28">
        <w:rPr>
          <w:bCs/>
        </w:rPr>
        <w:t>OTE</w:t>
      </w:r>
      <w:r w:rsidRPr="005D4C28">
        <w:rPr>
          <w:bCs/>
        </w:rPr>
        <w:t>: Internal standard</w:t>
      </w:r>
      <w:r w:rsidR="00AE5E1C" w:rsidRPr="005D4C28">
        <w:rPr>
          <w:bCs/>
        </w:rPr>
        <w:t xml:space="preserve"> working solutions </w:t>
      </w:r>
      <w:r w:rsidRPr="005D4C28">
        <w:rPr>
          <w:bCs/>
        </w:rPr>
        <w:t xml:space="preserve">can be stored </w:t>
      </w:r>
      <w:r w:rsidR="00AE5E1C" w:rsidRPr="005D4C28">
        <w:rPr>
          <w:bCs/>
        </w:rPr>
        <w:t>at -20</w:t>
      </w:r>
      <w:r w:rsidR="00D90568" w:rsidRPr="005D4C28">
        <w:rPr>
          <w:bCs/>
        </w:rPr>
        <w:t xml:space="preserve"> </w:t>
      </w:r>
      <w:r w:rsidR="00AE5E1C" w:rsidRPr="005D4C28">
        <w:rPr>
          <w:bCs/>
        </w:rPr>
        <w:t xml:space="preserve">°C </w:t>
      </w:r>
      <w:r w:rsidRPr="005D4C28">
        <w:rPr>
          <w:bCs/>
        </w:rPr>
        <w:t>for up to</w:t>
      </w:r>
      <w:r w:rsidR="00AE5E1C" w:rsidRPr="005D4C28">
        <w:rPr>
          <w:bCs/>
        </w:rPr>
        <w:t xml:space="preserve"> 1 week.</w:t>
      </w:r>
    </w:p>
    <w:p w14:paraId="66B679BE" w14:textId="77777777" w:rsidR="00704197" w:rsidRPr="005D4C28" w:rsidRDefault="00704197" w:rsidP="005D4C28">
      <w:pPr>
        <w:pBdr>
          <w:top w:val="nil"/>
          <w:left w:val="nil"/>
          <w:bottom w:val="nil"/>
          <w:right w:val="nil"/>
          <w:between w:val="nil"/>
        </w:pBdr>
        <w:rPr>
          <w:bCs/>
        </w:rPr>
      </w:pPr>
    </w:p>
    <w:p w14:paraId="0E75D6CB" w14:textId="2B1EF61E" w:rsidR="00207F0F" w:rsidRPr="005D4C28" w:rsidRDefault="009F705B"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 xml:space="preserve">Preparation of </w:t>
      </w:r>
      <w:r w:rsidR="00503A5A" w:rsidRPr="005D4C28">
        <w:rPr>
          <w:rFonts w:ascii="Calibri" w:hAnsi="Calibri" w:cs="Calibri"/>
          <w:b/>
          <w:sz w:val="24"/>
          <w:szCs w:val="24"/>
        </w:rPr>
        <w:t>c</w:t>
      </w:r>
      <w:r w:rsidR="0075432A" w:rsidRPr="005D4C28">
        <w:rPr>
          <w:rFonts w:ascii="Calibri" w:hAnsi="Calibri" w:cs="Calibri"/>
          <w:b/>
          <w:sz w:val="24"/>
          <w:szCs w:val="24"/>
        </w:rPr>
        <w:t>alibration standards</w:t>
      </w:r>
    </w:p>
    <w:p w14:paraId="6BFF37D2" w14:textId="77777777" w:rsidR="00503A5A" w:rsidRPr="005D4C28" w:rsidRDefault="00503A5A"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1A299360" w14:textId="10A958A5" w:rsidR="004C1A0B" w:rsidRPr="005D4C28" w:rsidRDefault="00503A5A" w:rsidP="005D4C28">
      <w:pPr>
        <w:pBdr>
          <w:top w:val="nil"/>
          <w:left w:val="nil"/>
          <w:bottom w:val="nil"/>
          <w:right w:val="nil"/>
          <w:between w:val="nil"/>
        </w:pBdr>
        <w:rPr>
          <w:bCs/>
        </w:rPr>
      </w:pPr>
      <w:r w:rsidRPr="005D4C28">
        <w:rPr>
          <w:bCs/>
        </w:rPr>
        <w:t>2.1.</w:t>
      </w:r>
      <w:r w:rsidR="001E7139" w:rsidRPr="005D4C28">
        <w:rPr>
          <w:bCs/>
        </w:rPr>
        <w:t xml:space="preserve"> Calibration stock standard</w:t>
      </w:r>
      <w:r w:rsidRPr="005D4C28">
        <w:rPr>
          <w:bCs/>
        </w:rPr>
        <w:t>: P</w:t>
      </w:r>
      <w:r w:rsidR="00CC4C92" w:rsidRPr="005D4C28">
        <w:rPr>
          <w:bCs/>
        </w:rPr>
        <w:t xml:space="preserve">repare the calibration </w:t>
      </w:r>
      <w:r w:rsidR="00E951BA" w:rsidRPr="005D4C28">
        <w:rPr>
          <w:bCs/>
        </w:rPr>
        <w:t xml:space="preserve">stock </w:t>
      </w:r>
      <w:r w:rsidR="00CC4C92" w:rsidRPr="005D4C28">
        <w:rPr>
          <w:bCs/>
        </w:rPr>
        <w:t>standard solution</w:t>
      </w:r>
      <w:r w:rsidR="00D35D85" w:rsidRPr="005D4C28">
        <w:rPr>
          <w:bCs/>
        </w:rPr>
        <w:t>s</w:t>
      </w:r>
      <w:r w:rsidR="00CC4C92" w:rsidRPr="005D4C28">
        <w:rPr>
          <w:bCs/>
        </w:rPr>
        <w:t xml:space="preserve"> at a concentration of 1 mg/m</w:t>
      </w:r>
      <w:r w:rsidR="009B39D2" w:rsidRPr="005D4C28">
        <w:rPr>
          <w:bCs/>
        </w:rPr>
        <w:t>L</w:t>
      </w:r>
      <w:r w:rsidR="00CC4C92" w:rsidRPr="005D4C28">
        <w:rPr>
          <w:bCs/>
        </w:rPr>
        <w:t xml:space="preserve"> retinol in ethanol containing 0.1% BHT (w/v)</w:t>
      </w:r>
      <w:r w:rsidR="001A77CC" w:rsidRPr="005D4C28">
        <w:rPr>
          <w:bCs/>
        </w:rPr>
        <w:t xml:space="preserve"> for both the </w:t>
      </w:r>
      <w:proofErr w:type="spellStart"/>
      <w:r w:rsidR="001A77CC" w:rsidRPr="005D4C28">
        <w:rPr>
          <w:bCs/>
        </w:rPr>
        <w:t>tracee</w:t>
      </w:r>
      <w:proofErr w:type="spellEnd"/>
      <w:r w:rsidR="001A77CC" w:rsidRPr="005D4C28">
        <w:rPr>
          <w:bCs/>
        </w:rPr>
        <w:t xml:space="preserve"> and the tracer</w:t>
      </w:r>
      <w:r w:rsidR="00CC4C92" w:rsidRPr="005D4C28">
        <w:rPr>
          <w:bCs/>
        </w:rPr>
        <w:t>.</w:t>
      </w:r>
      <w:r w:rsidR="005E086C" w:rsidRPr="005D4C28">
        <w:rPr>
          <w:bCs/>
        </w:rPr>
        <w:t xml:space="preserve"> </w:t>
      </w:r>
      <w:r w:rsidR="004C1A0B" w:rsidRPr="005D4C28">
        <w:rPr>
          <w:bCs/>
        </w:rPr>
        <w:t xml:space="preserve">Aliquot stock solutions and store at </w:t>
      </w:r>
      <w:r w:rsidR="00907648" w:rsidRPr="005D4C28">
        <w:rPr>
          <w:bCs/>
        </w:rPr>
        <w:t>-</w:t>
      </w:r>
      <w:r w:rsidR="004C1A0B" w:rsidRPr="005D4C28">
        <w:rPr>
          <w:bCs/>
        </w:rPr>
        <w:t>80</w:t>
      </w:r>
      <w:r w:rsidR="00D90568" w:rsidRPr="005D4C28">
        <w:rPr>
          <w:bCs/>
        </w:rPr>
        <w:t xml:space="preserve"> </w:t>
      </w:r>
      <w:r w:rsidR="004C1A0B" w:rsidRPr="005D4C28">
        <w:rPr>
          <w:bCs/>
        </w:rPr>
        <w:t>°C</w:t>
      </w:r>
      <w:r w:rsidR="00FA35D9" w:rsidRPr="005D4C28">
        <w:rPr>
          <w:bCs/>
        </w:rPr>
        <w:t xml:space="preserve"> for up to 3 months</w:t>
      </w:r>
      <w:r w:rsidR="004C1A0B" w:rsidRPr="005D4C28">
        <w:rPr>
          <w:bCs/>
        </w:rPr>
        <w:t>.</w:t>
      </w:r>
      <w:r w:rsidR="00CC20F6" w:rsidRPr="005D4C28">
        <w:rPr>
          <w:bCs/>
        </w:rPr>
        <w:t xml:space="preserve"> Only use each aliquot once to avoid </w:t>
      </w:r>
      <w:r w:rsidRPr="005D4C28">
        <w:rPr>
          <w:bCs/>
        </w:rPr>
        <w:t>freeze-thaw</w:t>
      </w:r>
      <w:r w:rsidR="00CC20F6" w:rsidRPr="005D4C28">
        <w:rPr>
          <w:bCs/>
        </w:rPr>
        <w:t xml:space="preserve"> cycles.</w:t>
      </w:r>
      <w:r w:rsidR="002506EA" w:rsidRPr="005D4C28">
        <w:rPr>
          <w:bCs/>
        </w:rPr>
        <w:t xml:space="preserve"> </w:t>
      </w:r>
    </w:p>
    <w:p w14:paraId="7D60102F" w14:textId="77777777" w:rsidR="00917AA0" w:rsidRPr="005D4C28" w:rsidRDefault="00917AA0" w:rsidP="005D4C28">
      <w:pPr>
        <w:pBdr>
          <w:top w:val="nil"/>
          <w:left w:val="nil"/>
          <w:bottom w:val="nil"/>
          <w:right w:val="nil"/>
          <w:between w:val="nil"/>
        </w:pBdr>
        <w:rPr>
          <w:bCs/>
        </w:rPr>
      </w:pPr>
    </w:p>
    <w:p w14:paraId="35F76007" w14:textId="55498E5E" w:rsidR="0046183B" w:rsidRPr="00445E2C" w:rsidRDefault="00EF2249"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445E2C">
        <w:rPr>
          <w:rFonts w:ascii="Calibri" w:hAnsi="Calibri" w:cs="Calibri"/>
          <w:bCs/>
          <w:sz w:val="24"/>
          <w:szCs w:val="24"/>
          <w:highlight w:val="yellow"/>
        </w:rPr>
        <w:t>Calibration standard working solution</w:t>
      </w:r>
      <w:r w:rsidR="007F6827" w:rsidRPr="00445E2C">
        <w:rPr>
          <w:rFonts w:ascii="Calibri" w:hAnsi="Calibri" w:cs="Calibri"/>
          <w:bCs/>
          <w:sz w:val="24"/>
          <w:szCs w:val="24"/>
          <w:highlight w:val="yellow"/>
        </w:rPr>
        <w:t>:</w:t>
      </w:r>
      <w:r w:rsidRPr="00445E2C">
        <w:rPr>
          <w:rFonts w:ascii="Calibri" w:hAnsi="Calibri" w:cs="Calibri"/>
          <w:bCs/>
          <w:sz w:val="24"/>
          <w:szCs w:val="24"/>
          <w:highlight w:val="yellow"/>
        </w:rPr>
        <w:t xml:space="preserve"> </w:t>
      </w:r>
      <w:r w:rsidR="0046183B" w:rsidRPr="00445E2C">
        <w:rPr>
          <w:rFonts w:ascii="Calibri" w:hAnsi="Calibri" w:cs="Calibri"/>
          <w:bCs/>
          <w:sz w:val="24"/>
          <w:szCs w:val="24"/>
          <w:highlight w:val="yellow"/>
        </w:rPr>
        <w:t>Take out 100</w:t>
      </w:r>
      <w:r w:rsidR="007E04FC" w:rsidRPr="00445E2C">
        <w:rPr>
          <w:rFonts w:ascii="Calibri" w:hAnsi="Calibri" w:cs="Calibri"/>
          <w:bCs/>
          <w:sz w:val="24"/>
          <w:szCs w:val="24"/>
          <w:highlight w:val="yellow"/>
        </w:rPr>
        <w:t xml:space="preserve"> </w:t>
      </w:r>
      <w:r w:rsidR="0046183B" w:rsidRPr="00445E2C">
        <w:rPr>
          <w:rFonts w:ascii="Calibri" w:hAnsi="Calibri" w:cs="Calibri"/>
          <w:bCs/>
          <w:sz w:val="24"/>
          <w:szCs w:val="24"/>
          <w:highlight w:val="yellow"/>
        </w:rPr>
        <w:t>µ</w:t>
      </w:r>
      <w:r w:rsidR="009B39D2" w:rsidRPr="00445E2C">
        <w:rPr>
          <w:rFonts w:ascii="Calibri" w:hAnsi="Calibri" w:cs="Calibri"/>
          <w:bCs/>
          <w:sz w:val="24"/>
          <w:szCs w:val="24"/>
          <w:highlight w:val="yellow"/>
        </w:rPr>
        <w:t>L</w:t>
      </w:r>
      <w:r w:rsidR="0046183B" w:rsidRPr="00445E2C">
        <w:rPr>
          <w:rFonts w:ascii="Calibri" w:hAnsi="Calibri" w:cs="Calibri"/>
          <w:bCs/>
          <w:sz w:val="24"/>
          <w:szCs w:val="24"/>
          <w:highlight w:val="yellow"/>
        </w:rPr>
        <w:t xml:space="preserve"> of the </w:t>
      </w:r>
      <w:r w:rsidR="00503A5A" w:rsidRPr="00445E2C">
        <w:rPr>
          <w:rFonts w:ascii="Calibri" w:hAnsi="Calibri" w:cs="Calibri"/>
          <w:bCs/>
          <w:sz w:val="24"/>
          <w:szCs w:val="24"/>
          <w:highlight w:val="yellow"/>
        </w:rPr>
        <w:t>c</w:t>
      </w:r>
      <w:r w:rsidR="0046183B" w:rsidRPr="00445E2C">
        <w:rPr>
          <w:rFonts w:ascii="Calibri" w:hAnsi="Calibri" w:cs="Calibri"/>
          <w:bCs/>
          <w:sz w:val="24"/>
          <w:szCs w:val="24"/>
          <w:highlight w:val="yellow"/>
        </w:rPr>
        <w:t xml:space="preserve">alibration stock </w:t>
      </w:r>
      <w:r w:rsidR="00E951BA" w:rsidRPr="00445E2C">
        <w:rPr>
          <w:rFonts w:ascii="Calibri" w:hAnsi="Calibri" w:cs="Calibri"/>
          <w:bCs/>
          <w:sz w:val="24"/>
          <w:szCs w:val="24"/>
          <w:highlight w:val="yellow"/>
        </w:rPr>
        <w:t xml:space="preserve">standard </w:t>
      </w:r>
      <w:r w:rsidR="0046183B" w:rsidRPr="00445E2C">
        <w:rPr>
          <w:rFonts w:ascii="Calibri" w:hAnsi="Calibri" w:cs="Calibri"/>
          <w:bCs/>
          <w:sz w:val="24"/>
          <w:szCs w:val="24"/>
          <w:highlight w:val="yellow"/>
        </w:rPr>
        <w:t xml:space="preserve">solution and dilute with </w:t>
      </w:r>
      <w:r w:rsidR="009B39D2" w:rsidRPr="00445E2C">
        <w:rPr>
          <w:rFonts w:ascii="Calibri" w:hAnsi="Calibri" w:cs="Calibri"/>
          <w:bCs/>
          <w:sz w:val="24"/>
          <w:szCs w:val="24"/>
          <w:highlight w:val="yellow"/>
        </w:rPr>
        <w:t>10,000 µL</w:t>
      </w:r>
      <w:r w:rsidR="0046183B" w:rsidRPr="00445E2C">
        <w:rPr>
          <w:rFonts w:ascii="Calibri" w:hAnsi="Calibri" w:cs="Calibri"/>
          <w:bCs/>
          <w:sz w:val="24"/>
          <w:szCs w:val="24"/>
          <w:highlight w:val="yellow"/>
        </w:rPr>
        <w:t xml:space="preserve"> of ethanol in a volumetric flask. </w:t>
      </w:r>
      <w:r w:rsidR="00256C15" w:rsidRPr="00445E2C">
        <w:rPr>
          <w:rFonts w:ascii="Calibri" w:hAnsi="Calibri" w:cs="Calibri"/>
          <w:bCs/>
          <w:sz w:val="24"/>
          <w:szCs w:val="24"/>
          <w:highlight w:val="yellow"/>
        </w:rPr>
        <w:t>Determine the concentration of the diluted calibration stock solution at 325</w:t>
      </w:r>
      <w:r w:rsidR="00D90568" w:rsidRPr="00445E2C">
        <w:rPr>
          <w:rFonts w:ascii="Calibri" w:hAnsi="Calibri" w:cs="Calibri"/>
          <w:bCs/>
          <w:sz w:val="24"/>
          <w:szCs w:val="24"/>
          <w:highlight w:val="yellow"/>
        </w:rPr>
        <w:t xml:space="preserve"> </w:t>
      </w:r>
      <w:r w:rsidR="00256C15" w:rsidRPr="00445E2C">
        <w:rPr>
          <w:rFonts w:ascii="Calibri" w:hAnsi="Calibri" w:cs="Calibri"/>
          <w:bCs/>
          <w:sz w:val="24"/>
          <w:szCs w:val="24"/>
          <w:highlight w:val="yellow"/>
        </w:rPr>
        <w:t>nm in a spectrophotometer using a quartz cuvette</w:t>
      </w:r>
      <w:r w:rsidR="004B7331" w:rsidRPr="00445E2C">
        <w:rPr>
          <w:rFonts w:ascii="Calibri" w:hAnsi="Calibri" w:cs="Calibri"/>
          <w:bCs/>
          <w:sz w:val="24"/>
          <w:szCs w:val="24"/>
          <w:highlight w:val="yellow"/>
        </w:rPr>
        <w:t xml:space="preserve"> (</w:t>
      </w:r>
      <w:r w:rsidR="007E04FC" w:rsidRPr="00445E2C">
        <w:rPr>
          <w:rFonts w:ascii="Calibri" w:hAnsi="Calibri" w:cs="Calibri"/>
          <w:bCs/>
          <w:sz w:val="24"/>
          <w:szCs w:val="24"/>
          <w:highlight w:val="yellow"/>
        </w:rPr>
        <w:t xml:space="preserve">see </w:t>
      </w:r>
      <w:r w:rsidR="004B7331" w:rsidRPr="00445E2C">
        <w:rPr>
          <w:rFonts w:ascii="Calibri" w:hAnsi="Calibri" w:cs="Calibri"/>
          <w:b/>
          <w:sz w:val="24"/>
          <w:szCs w:val="24"/>
          <w:highlight w:val="yellow"/>
        </w:rPr>
        <w:t>Table 1</w:t>
      </w:r>
      <w:r w:rsidR="007E04FC" w:rsidRPr="00445E2C">
        <w:rPr>
          <w:rFonts w:ascii="Calibri" w:hAnsi="Calibri" w:cs="Calibri"/>
          <w:bCs/>
          <w:sz w:val="24"/>
          <w:szCs w:val="24"/>
          <w:highlight w:val="yellow"/>
        </w:rPr>
        <w:t xml:space="preserve"> for </w:t>
      </w:r>
      <w:r w:rsidR="00503A5A" w:rsidRPr="00445E2C">
        <w:rPr>
          <w:rFonts w:ascii="Calibri" w:hAnsi="Calibri" w:cs="Calibri"/>
          <w:bCs/>
          <w:sz w:val="24"/>
          <w:szCs w:val="24"/>
          <w:highlight w:val="yellow"/>
        </w:rPr>
        <w:t>details</w:t>
      </w:r>
      <w:r w:rsidR="004B7331" w:rsidRPr="00445E2C">
        <w:rPr>
          <w:rFonts w:ascii="Calibri" w:hAnsi="Calibri" w:cs="Calibri"/>
          <w:bCs/>
          <w:sz w:val="24"/>
          <w:szCs w:val="24"/>
          <w:highlight w:val="yellow"/>
        </w:rPr>
        <w:t>)</w:t>
      </w:r>
      <w:r w:rsidR="00256C15" w:rsidRPr="00445E2C">
        <w:rPr>
          <w:rFonts w:ascii="Calibri" w:hAnsi="Calibri" w:cs="Calibri"/>
          <w:bCs/>
          <w:sz w:val="24"/>
          <w:szCs w:val="24"/>
          <w:highlight w:val="yellow"/>
        </w:rPr>
        <w:t>.</w:t>
      </w:r>
    </w:p>
    <w:p w14:paraId="3EFEBC02" w14:textId="77777777" w:rsidR="00503A5A" w:rsidRPr="005D4C28" w:rsidRDefault="00503A5A" w:rsidP="005D4C28">
      <w:pPr>
        <w:pStyle w:val="ListParagraph"/>
        <w:pBdr>
          <w:top w:val="nil"/>
          <w:left w:val="nil"/>
          <w:bottom w:val="nil"/>
          <w:right w:val="nil"/>
          <w:between w:val="nil"/>
        </w:pBdr>
        <w:spacing w:after="0" w:line="240" w:lineRule="auto"/>
        <w:ind w:left="0"/>
        <w:contextualSpacing w:val="0"/>
        <w:jc w:val="both"/>
        <w:rPr>
          <w:rFonts w:ascii="Calibri" w:hAnsi="Calibri" w:cs="Calibri"/>
          <w:bCs/>
          <w:sz w:val="24"/>
          <w:szCs w:val="24"/>
        </w:rPr>
      </w:pPr>
    </w:p>
    <w:p w14:paraId="1977AEB2" w14:textId="5D4CECBA" w:rsidR="007F6827" w:rsidRPr="00445E2C" w:rsidRDefault="00DB53DA"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445E2C">
        <w:rPr>
          <w:rFonts w:ascii="Calibri" w:hAnsi="Calibri" w:cs="Calibri"/>
          <w:bCs/>
          <w:sz w:val="24"/>
          <w:szCs w:val="24"/>
          <w:highlight w:val="yellow"/>
        </w:rPr>
        <w:t xml:space="preserve">Take </w:t>
      </w:r>
      <w:r w:rsidR="0017549F" w:rsidRPr="00445E2C">
        <w:rPr>
          <w:rFonts w:ascii="Calibri" w:hAnsi="Calibri" w:cs="Calibri"/>
          <w:bCs/>
          <w:sz w:val="24"/>
          <w:szCs w:val="24"/>
          <w:highlight w:val="yellow"/>
        </w:rPr>
        <w:t>an</w:t>
      </w:r>
      <w:r w:rsidRPr="00445E2C">
        <w:rPr>
          <w:rFonts w:ascii="Calibri" w:hAnsi="Calibri" w:cs="Calibri"/>
          <w:bCs/>
          <w:sz w:val="24"/>
          <w:szCs w:val="24"/>
          <w:highlight w:val="yellow"/>
        </w:rPr>
        <w:t xml:space="preserve"> aliquot</w:t>
      </w:r>
      <w:r w:rsidR="005A1EFD" w:rsidRPr="00445E2C">
        <w:rPr>
          <w:rFonts w:ascii="Calibri" w:hAnsi="Calibri" w:cs="Calibri"/>
          <w:bCs/>
          <w:sz w:val="24"/>
          <w:szCs w:val="24"/>
          <w:highlight w:val="yellow"/>
        </w:rPr>
        <w:t xml:space="preserve"> of the diluted calibration stock standard</w:t>
      </w:r>
      <w:r w:rsidRPr="00445E2C">
        <w:rPr>
          <w:rFonts w:ascii="Calibri" w:hAnsi="Calibri" w:cs="Calibri"/>
          <w:bCs/>
          <w:sz w:val="24"/>
          <w:szCs w:val="24"/>
          <w:highlight w:val="yellow"/>
        </w:rPr>
        <w:t xml:space="preserve"> and a</w:t>
      </w:r>
      <w:r w:rsidR="007F6827" w:rsidRPr="00445E2C">
        <w:rPr>
          <w:rFonts w:ascii="Calibri" w:hAnsi="Calibri" w:cs="Calibri"/>
          <w:bCs/>
          <w:sz w:val="24"/>
          <w:szCs w:val="24"/>
          <w:highlight w:val="yellow"/>
        </w:rPr>
        <w:t xml:space="preserve">djust the concentration to </w:t>
      </w:r>
      <w:r w:rsidR="00A75162" w:rsidRPr="00445E2C">
        <w:rPr>
          <w:rFonts w:ascii="Calibri" w:hAnsi="Calibri" w:cs="Calibri"/>
          <w:bCs/>
          <w:sz w:val="24"/>
          <w:szCs w:val="24"/>
          <w:highlight w:val="yellow"/>
        </w:rPr>
        <w:t xml:space="preserve">8 </w:t>
      </w:r>
      <w:r w:rsidR="005D3041" w:rsidRPr="00445E2C">
        <w:rPr>
          <w:rFonts w:ascii="Calibri" w:hAnsi="Calibri" w:cs="Calibri"/>
          <w:bCs/>
          <w:sz w:val="24"/>
          <w:szCs w:val="24"/>
          <w:highlight w:val="yellow"/>
        </w:rPr>
        <w:t xml:space="preserve">µM </w:t>
      </w:r>
      <w:r w:rsidR="00D35D85" w:rsidRPr="00445E2C">
        <w:rPr>
          <w:rFonts w:ascii="Calibri" w:hAnsi="Calibri" w:cs="Calibri"/>
          <w:bCs/>
          <w:sz w:val="24"/>
          <w:szCs w:val="24"/>
          <w:highlight w:val="yellow"/>
        </w:rPr>
        <w:t xml:space="preserve">for the </w:t>
      </w:r>
      <w:proofErr w:type="spellStart"/>
      <w:r w:rsidR="00D35D85" w:rsidRPr="00445E2C">
        <w:rPr>
          <w:rFonts w:ascii="Calibri" w:hAnsi="Calibri" w:cs="Calibri"/>
          <w:bCs/>
          <w:sz w:val="24"/>
          <w:szCs w:val="24"/>
          <w:highlight w:val="yellow"/>
        </w:rPr>
        <w:t>tracee</w:t>
      </w:r>
      <w:proofErr w:type="spellEnd"/>
      <w:r w:rsidR="00D35D85" w:rsidRPr="00445E2C">
        <w:rPr>
          <w:rFonts w:ascii="Calibri" w:hAnsi="Calibri" w:cs="Calibri"/>
          <w:bCs/>
          <w:sz w:val="24"/>
          <w:szCs w:val="24"/>
          <w:highlight w:val="yellow"/>
        </w:rPr>
        <w:t xml:space="preserve"> and to 2 µM for the tracer </w:t>
      </w:r>
      <w:r w:rsidR="005D3041" w:rsidRPr="00445E2C">
        <w:rPr>
          <w:rFonts w:ascii="Calibri" w:hAnsi="Calibri" w:cs="Calibri"/>
          <w:bCs/>
          <w:sz w:val="24"/>
          <w:szCs w:val="24"/>
          <w:highlight w:val="yellow"/>
        </w:rPr>
        <w:t xml:space="preserve">using </w:t>
      </w:r>
      <w:r w:rsidR="00500F03" w:rsidRPr="00445E2C">
        <w:rPr>
          <w:rFonts w:ascii="Calibri" w:hAnsi="Calibri" w:cs="Calibri"/>
          <w:bCs/>
          <w:sz w:val="24"/>
          <w:szCs w:val="24"/>
          <w:highlight w:val="yellow"/>
        </w:rPr>
        <w:t xml:space="preserve">50% </w:t>
      </w:r>
      <w:r w:rsidR="005D3041" w:rsidRPr="00445E2C">
        <w:rPr>
          <w:rFonts w:ascii="Calibri" w:hAnsi="Calibri" w:cs="Calibri"/>
          <w:bCs/>
          <w:sz w:val="24"/>
          <w:szCs w:val="24"/>
          <w:highlight w:val="yellow"/>
        </w:rPr>
        <w:t>ethanol</w:t>
      </w:r>
      <w:r w:rsidR="00F159AE" w:rsidRPr="00445E2C">
        <w:rPr>
          <w:rFonts w:ascii="Calibri" w:hAnsi="Calibri" w:cs="Calibri"/>
          <w:bCs/>
          <w:sz w:val="24"/>
          <w:szCs w:val="24"/>
          <w:highlight w:val="yellow"/>
        </w:rPr>
        <w:t xml:space="preserve"> and </w:t>
      </w:r>
      <w:r w:rsidR="00500F03" w:rsidRPr="00445E2C">
        <w:rPr>
          <w:rFonts w:ascii="Calibri" w:hAnsi="Calibri" w:cs="Calibri"/>
          <w:bCs/>
          <w:sz w:val="24"/>
          <w:szCs w:val="24"/>
          <w:highlight w:val="yellow"/>
        </w:rPr>
        <w:t xml:space="preserve">50% </w:t>
      </w:r>
      <w:r w:rsidR="00F159AE" w:rsidRPr="00445E2C">
        <w:rPr>
          <w:rFonts w:ascii="Calibri" w:hAnsi="Calibri" w:cs="Calibri"/>
          <w:bCs/>
          <w:sz w:val="24"/>
          <w:szCs w:val="24"/>
          <w:highlight w:val="yellow"/>
        </w:rPr>
        <w:t>acetonitrile/dH</w:t>
      </w:r>
      <w:r w:rsidR="00F159AE" w:rsidRPr="00445E2C">
        <w:rPr>
          <w:rFonts w:ascii="Calibri" w:hAnsi="Calibri" w:cs="Calibri"/>
          <w:bCs/>
          <w:sz w:val="24"/>
          <w:szCs w:val="24"/>
          <w:highlight w:val="yellow"/>
          <w:vertAlign w:val="subscript"/>
        </w:rPr>
        <w:t>2</w:t>
      </w:r>
      <w:r w:rsidR="00F159AE" w:rsidRPr="00445E2C">
        <w:rPr>
          <w:rFonts w:ascii="Calibri" w:hAnsi="Calibri" w:cs="Calibri"/>
          <w:bCs/>
          <w:sz w:val="24"/>
          <w:szCs w:val="24"/>
          <w:highlight w:val="yellow"/>
        </w:rPr>
        <w:t>O (70:30</w:t>
      </w:r>
      <w:r w:rsidR="00500F03" w:rsidRPr="00445E2C">
        <w:rPr>
          <w:rFonts w:ascii="Calibri" w:hAnsi="Calibri" w:cs="Calibri"/>
          <w:bCs/>
          <w:sz w:val="24"/>
          <w:szCs w:val="24"/>
          <w:highlight w:val="yellow"/>
        </w:rPr>
        <w:t xml:space="preserve"> (v/v)</w:t>
      </w:r>
      <w:r w:rsidR="005D3041" w:rsidRPr="00445E2C">
        <w:rPr>
          <w:rFonts w:ascii="Calibri" w:hAnsi="Calibri" w:cs="Calibri"/>
          <w:bCs/>
          <w:sz w:val="24"/>
          <w:szCs w:val="24"/>
          <w:highlight w:val="yellow"/>
        </w:rPr>
        <w:t xml:space="preserve">. </w:t>
      </w:r>
    </w:p>
    <w:p w14:paraId="31009158" w14:textId="77777777" w:rsidR="00503A5A" w:rsidRPr="005D4C28" w:rsidRDefault="00503A5A" w:rsidP="005D4C28">
      <w:pPr>
        <w:pBdr>
          <w:top w:val="nil"/>
          <w:left w:val="nil"/>
          <w:bottom w:val="nil"/>
          <w:right w:val="nil"/>
          <w:between w:val="nil"/>
        </w:pBdr>
        <w:rPr>
          <w:bCs/>
        </w:rPr>
      </w:pPr>
    </w:p>
    <w:p w14:paraId="0A2DFEC4" w14:textId="53CC20FC" w:rsidR="00DB53DA" w:rsidRPr="006E4BE1" w:rsidRDefault="00503A5A"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6E4BE1">
        <w:rPr>
          <w:rFonts w:ascii="Calibri" w:hAnsi="Calibri" w:cs="Calibri"/>
          <w:bCs/>
          <w:sz w:val="24"/>
          <w:szCs w:val="24"/>
          <w:highlight w:val="yellow"/>
        </w:rPr>
        <w:t>P</w:t>
      </w:r>
      <w:r w:rsidR="005A7C18" w:rsidRPr="006E4BE1">
        <w:rPr>
          <w:rFonts w:ascii="Calibri" w:hAnsi="Calibri" w:cs="Calibri"/>
          <w:bCs/>
          <w:sz w:val="24"/>
          <w:szCs w:val="24"/>
          <w:highlight w:val="yellow"/>
        </w:rPr>
        <w:t xml:space="preserve">repare </w:t>
      </w:r>
      <w:r w:rsidR="001372D8" w:rsidRPr="006E4BE1">
        <w:rPr>
          <w:rFonts w:ascii="Calibri" w:hAnsi="Calibri" w:cs="Calibri"/>
          <w:bCs/>
          <w:sz w:val="24"/>
          <w:szCs w:val="24"/>
          <w:highlight w:val="yellow"/>
        </w:rPr>
        <w:t xml:space="preserve">duplicate </w:t>
      </w:r>
      <w:r w:rsidR="005A7C18" w:rsidRPr="006E4BE1">
        <w:rPr>
          <w:rFonts w:ascii="Calibri" w:hAnsi="Calibri" w:cs="Calibri"/>
          <w:bCs/>
          <w:sz w:val="24"/>
          <w:szCs w:val="24"/>
          <w:highlight w:val="yellow"/>
        </w:rPr>
        <w:t xml:space="preserve">calibration standards at </w:t>
      </w:r>
      <w:r w:rsidR="009B39D2" w:rsidRPr="006E4BE1">
        <w:rPr>
          <w:rFonts w:ascii="Calibri" w:hAnsi="Calibri" w:cs="Calibri"/>
          <w:bCs/>
          <w:sz w:val="24"/>
          <w:szCs w:val="24"/>
          <w:highlight w:val="yellow"/>
        </w:rPr>
        <w:t xml:space="preserve">seven </w:t>
      </w:r>
      <w:r w:rsidR="001372D8" w:rsidRPr="006E4BE1">
        <w:rPr>
          <w:rFonts w:ascii="Calibri" w:hAnsi="Calibri" w:cs="Calibri"/>
          <w:bCs/>
          <w:sz w:val="24"/>
          <w:szCs w:val="24"/>
          <w:highlight w:val="yellow"/>
        </w:rPr>
        <w:t xml:space="preserve">different </w:t>
      </w:r>
      <w:r w:rsidR="005A7C18" w:rsidRPr="006E4BE1">
        <w:rPr>
          <w:rFonts w:ascii="Calibri" w:hAnsi="Calibri" w:cs="Calibri"/>
          <w:bCs/>
          <w:sz w:val="24"/>
          <w:szCs w:val="24"/>
          <w:highlight w:val="yellow"/>
        </w:rPr>
        <w:t>concentrations</w:t>
      </w:r>
      <w:r w:rsidR="000B6734" w:rsidRPr="006E4BE1">
        <w:rPr>
          <w:rFonts w:ascii="Calibri" w:hAnsi="Calibri" w:cs="Calibri"/>
          <w:bCs/>
          <w:sz w:val="24"/>
          <w:szCs w:val="24"/>
          <w:highlight w:val="yellow"/>
        </w:rPr>
        <w:t xml:space="preserve"> using 50% ethanol and 50% acetonitrile/dH</w:t>
      </w:r>
      <w:r w:rsidR="000B6734" w:rsidRPr="006E4BE1">
        <w:rPr>
          <w:rFonts w:ascii="Calibri" w:hAnsi="Calibri" w:cs="Calibri"/>
          <w:bCs/>
          <w:sz w:val="24"/>
          <w:szCs w:val="24"/>
          <w:highlight w:val="yellow"/>
          <w:vertAlign w:val="subscript"/>
        </w:rPr>
        <w:t>2</w:t>
      </w:r>
      <w:r w:rsidR="000B6734" w:rsidRPr="006E4BE1">
        <w:rPr>
          <w:rFonts w:ascii="Calibri" w:hAnsi="Calibri" w:cs="Calibri"/>
          <w:bCs/>
          <w:sz w:val="24"/>
          <w:szCs w:val="24"/>
          <w:highlight w:val="yellow"/>
        </w:rPr>
        <w:t>O (70:30 (v/v)</w:t>
      </w:r>
      <w:r w:rsidR="007E04FC" w:rsidRPr="006E4BE1">
        <w:rPr>
          <w:rFonts w:ascii="Calibri" w:hAnsi="Calibri" w:cs="Calibri"/>
          <w:bCs/>
          <w:sz w:val="24"/>
          <w:szCs w:val="24"/>
          <w:highlight w:val="yellow"/>
        </w:rPr>
        <w:t>. If 200 µ</w:t>
      </w:r>
      <w:r w:rsidR="009B39D2" w:rsidRPr="006E4BE1">
        <w:rPr>
          <w:rFonts w:ascii="Calibri" w:hAnsi="Calibri" w:cs="Calibri"/>
          <w:bCs/>
          <w:sz w:val="24"/>
          <w:szCs w:val="24"/>
          <w:highlight w:val="yellow"/>
        </w:rPr>
        <w:t>L</w:t>
      </w:r>
      <w:r w:rsidR="007E04FC" w:rsidRPr="006E4BE1">
        <w:rPr>
          <w:rFonts w:ascii="Calibri" w:hAnsi="Calibri" w:cs="Calibri"/>
          <w:bCs/>
          <w:sz w:val="24"/>
          <w:szCs w:val="24"/>
          <w:highlight w:val="yellow"/>
        </w:rPr>
        <w:t xml:space="preserve"> of plasma </w:t>
      </w:r>
      <w:r w:rsidR="00D774E3" w:rsidRPr="006E4BE1">
        <w:rPr>
          <w:rFonts w:ascii="Calibri" w:hAnsi="Calibri" w:cs="Calibri"/>
          <w:bCs/>
          <w:sz w:val="24"/>
          <w:szCs w:val="24"/>
          <w:highlight w:val="yellow"/>
        </w:rPr>
        <w:t xml:space="preserve">is </w:t>
      </w:r>
      <w:r w:rsidR="007E04FC" w:rsidRPr="006E4BE1">
        <w:rPr>
          <w:rFonts w:ascii="Calibri" w:hAnsi="Calibri" w:cs="Calibri"/>
          <w:bCs/>
          <w:sz w:val="24"/>
          <w:szCs w:val="24"/>
          <w:highlight w:val="yellow"/>
        </w:rPr>
        <w:t xml:space="preserve">extracted, the </w:t>
      </w:r>
      <w:proofErr w:type="spellStart"/>
      <w:r w:rsidR="00D35D85" w:rsidRPr="006E4BE1">
        <w:rPr>
          <w:rFonts w:ascii="Calibri" w:hAnsi="Calibri" w:cs="Calibri"/>
          <w:bCs/>
          <w:sz w:val="24"/>
          <w:szCs w:val="24"/>
          <w:highlight w:val="yellow"/>
        </w:rPr>
        <w:t>tracee</w:t>
      </w:r>
      <w:proofErr w:type="spellEnd"/>
      <w:r w:rsidR="00D35D85" w:rsidRPr="006E4BE1">
        <w:rPr>
          <w:rFonts w:ascii="Calibri" w:hAnsi="Calibri" w:cs="Calibri"/>
          <w:bCs/>
          <w:sz w:val="24"/>
          <w:szCs w:val="24"/>
          <w:highlight w:val="yellow"/>
        </w:rPr>
        <w:t xml:space="preserve"> </w:t>
      </w:r>
      <w:r w:rsidR="007E04FC" w:rsidRPr="006E4BE1">
        <w:rPr>
          <w:rFonts w:ascii="Calibri" w:hAnsi="Calibri" w:cs="Calibri"/>
          <w:bCs/>
          <w:sz w:val="24"/>
          <w:szCs w:val="24"/>
          <w:highlight w:val="yellow"/>
        </w:rPr>
        <w:t>calibration standards should</w:t>
      </w:r>
      <w:r w:rsidR="005A7C18" w:rsidRPr="006E4BE1">
        <w:rPr>
          <w:rFonts w:ascii="Calibri" w:hAnsi="Calibri" w:cs="Calibri"/>
          <w:bCs/>
          <w:sz w:val="24"/>
          <w:szCs w:val="24"/>
          <w:highlight w:val="yellow"/>
        </w:rPr>
        <w:t xml:space="preserve"> rang</w:t>
      </w:r>
      <w:r w:rsidR="007E04FC" w:rsidRPr="006E4BE1">
        <w:rPr>
          <w:rFonts w:ascii="Calibri" w:hAnsi="Calibri" w:cs="Calibri"/>
          <w:bCs/>
          <w:sz w:val="24"/>
          <w:szCs w:val="24"/>
          <w:highlight w:val="yellow"/>
        </w:rPr>
        <w:t>e</w:t>
      </w:r>
      <w:r w:rsidR="005A7C18" w:rsidRPr="006E4BE1">
        <w:rPr>
          <w:rFonts w:ascii="Calibri" w:hAnsi="Calibri" w:cs="Calibri"/>
          <w:bCs/>
          <w:sz w:val="24"/>
          <w:szCs w:val="24"/>
          <w:highlight w:val="yellow"/>
        </w:rPr>
        <w:t xml:space="preserve"> from </w:t>
      </w:r>
      <w:r w:rsidR="0091348B" w:rsidRPr="006E4BE1">
        <w:rPr>
          <w:rFonts w:ascii="Calibri" w:hAnsi="Calibri" w:cs="Calibri"/>
          <w:bCs/>
          <w:sz w:val="24"/>
          <w:szCs w:val="24"/>
          <w:highlight w:val="yellow"/>
        </w:rPr>
        <w:t xml:space="preserve">6 </w:t>
      </w:r>
      <w:r w:rsidR="005A7C18" w:rsidRPr="006E4BE1">
        <w:rPr>
          <w:rFonts w:ascii="Calibri" w:hAnsi="Calibri" w:cs="Calibri"/>
          <w:bCs/>
          <w:sz w:val="24"/>
          <w:szCs w:val="24"/>
          <w:highlight w:val="yellow"/>
        </w:rPr>
        <w:t xml:space="preserve">µM to </w:t>
      </w:r>
      <w:r w:rsidR="001372D8" w:rsidRPr="006E4BE1">
        <w:rPr>
          <w:rFonts w:ascii="Calibri" w:hAnsi="Calibri" w:cs="Calibri"/>
          <w:bCs/>
          <w:sz w:val="24"/>
          <w:szCs w:val="24"/>
          <w:highlight w:val="yellow"/>
        </w:rPr>
        <w:t>0.</w:t>
      </w:r>
      <w:r w:rsidR="000429C7" w:rsidRPr="006E4BE1">
        <w:rPr>
          <w:rFonts w:ascii="Calibri" w:hAnsi="Calibri" w:cs="Calibri"/>
          <w:bCs/>
          <w:sz w:val="24"/>
          <w:szCs w:val="24"/>
          <w:highlight w:val="yellow"/>
        </w:rPr>
        <w:t xml:space="preserve">03 </w:t>
      </w:r>
      <w:r w:rsidR="001372D8" w:rsidRPr="006E4BE1">
        <w:rPr>
          <w:rFonts w:ascii="Calibri" w:hAnsi="Calibri" w:cs="Calibri"/>
          <w:bCs/>
          <w:sz w:val="24"/>
          <w:szCs w:val="24"/>
          <w:highlight w:val="yellow"/>
        </w:rPr>
        <w:t>µM</w:t>
      </w:r>
      <w:r w:rsidRPr="006E4BE1">
        <w:rPr>
          <w:rFonts w:ascii="Calibri" w:hAnsi="Calibri" w:cs="Calibri"/>
          <w:bCs/>
          <w:sz w:val="24"/>
          <w:szCs w:val="24"/>
          <w:highlight w:val="yellow"/>
        </w:rPr>
        <w:t>,</w:t>
      </w:r>
      <w:r w:rsidR="00D35D85" w:rsidRPr="006E4BE1">
        <w:rPr>
          <w:rFonts w:ascii="Calibri" w:hAnsi="Calibri" w:cs="Calibri"/>
          <w:bCs/>
          <w:sz w:val="24"/>
          <w:szCs w:val="24"/>
          <w:highlight w:val="yellow"/>
        </w:rPr>
        <w:t xml:space="preserve"> and the tracer calibration standards should range from </w:t>
      </w:r>
      <w:r w:rsidR="00AF142C" w:rsidRPr="006E4BE1">
        <w:rPr>
          <w:rFonts w:ascii="Calibri" w:hAnsi="Calibri" w:cs="Calibri"/>
          <w:bCs/>
          <w:sz w:val="24"/>
          <w:szCs w:val="24"/>
          <w:highlight w:val="yellow"/>
        </w:rPr>
        <w:t>0.5 µM to 0.004 µM.</w:t>
      </w:r>
      <w:r w:rsidR="00DC43EE" w:rsidRPr="006E4BE1">
        <w:rPr>
          <w:rFonts w:ascii="Calibri" w:hAnsi="Calibri" w:cs="Calibri"/>
          <w:bCs/>
          <w:sz w:val="24"/>
          <w:szCs w:val="24"/>
          <w:highlight w:val="yellow"/>
        </w:rPr>
        <w:t xml:space="preserve"> </w:t>
      </w:r>
    </w:p>
    <w:p w14:paraId="2AE42DF0" w14:textId="77777777" w:rsidR="007F6827" w:rsidRPr="005D4C28" w:rsidRDefault="007F6827" w:rsidP="005D4C28">
      <w:pPr>
        <w:pBdr>
          <w:top w:val="nil"/>
          <w:left w:val="nil"/>
          <w:bottom w:val="nil"/>
          <w:right w:val="nil"/>
          <w:between w:val="nil"/>
        </w:pBdr>
        <w:rPr>
          <w:bCs/>
        </w:rPr>
      </w:pPr>
    </w:p>
    <w:p w14:paraId="5CEA699C" w14:textId="49AA65F2" w:rsidR="007A2FEB" w:rsidRPr="005D4C28" w:rsidRDefault="00610B1C" w:rsidP="005D4C28">
      <w:pPr>
        <w:pBdr>
          <w:top w:val="nil"/>
          <w:left w:val="nil"/>
          <w:bottom w:val="nil"/>
          <w:right w:val="nil"/>
          <w:between w:val="nil"/>
        </w:pBdr>
        <w:rPr>
          <w:bCs/>
        </w:rPr>
      </w:pPr>
      <w:r w:rsidRPr="005D4C28">
        <w:rPr>
          <w:bCs/>
        </w:rPr>
        <w:t>N</w:t>
      </w:r>
      <w:r w:rsidR="00503A5A" w:rsidRPr="005D4C28">
        <w:rPr>
          <w:bCs/>
        </w:rPr>
        <w:t>OTE</w:t>
      </w:r>
      <w:r w:rsidRPr="005D4C28">
        <w:rPr>
          <w:bCs/>
        </w:rPr>
        <w:t xml:space="preserve">: </w:t>
      </w:r>
      <w:r w:rsidR="007A2FEB" w:rsidRPr="005D4C28">
        <w:rPr>
          <w:bCs/>
        </w:rPr>
        <w:t xml:space="preserve">For accurate quantification, isotopically </w:t>
      </w:r>
      <w:r w:rsidR="00403FA3" w:rsidRPr="005D4C28">
        <w:rPr>
          <w:bCs/>
        </w:rPr>
        <w:t>labeled</w:t>
      </w:r>
      <w:r w:rsidR="007A2FEB" w:rsidRPr="005D4C28">
        <w:rPr>
          <w:bCs/>
        </w:rPr>
        <w:t xml:space="preserve"> retinol and retinyl esters in plasma are quantified using </w:t>
      </w:r>
      <w:r w:rsidR="00D774E3" w:rsidRPr="005D4C28">
        <w:rPr>
          <w:bCs/>
        </w:rPr>
        <w:t xml:space="preserve">duplicated </w:t>
      </w:r>
      <w:r w:rsidR="007A2FEB" w:rsidRPr="005D4C28">
        <w:rPr>
          <w:bCs/>
        </w:rPr>
        <w:t>7-point calibration curves</w:t>
      </w:r>
      <w:r w:rsidR="008505F0" w:rsidRPr="005D4C28">
        <w:rPr>
          <w:bCs/>
        </w:rPr>
        <w:fldChar w:fldCharType="begin"/>
      </w:r>
      <w:r w:rsidR="008505F0" w:rsidRPr="005D4C28">
        <w:rPr>
          <w:bCs/>
        </w:rPr>
        <w:instrText xml:space="preserve"> ADDIN EN.CITE &lt;EndNote&gt;&lt;Cite&gt;&lt;Author&gt;Fu&lt;/Author&gt;&lt;Year&gt;2019&lt;/Year&gt;&lt;RecNum&gt;499&lt;/RecNum&gt;&lt;DisplayText&gt;&lt;style face="superscript"&gt;27&lt;/style&gt;&lt;/DisplayText&gt;&lt;record&gt;&lt;rec-number&gt;499&lt;/rec-number&gt;&lt;foreign-keys&gt;&lt;key app="EN" db-id="50zf92v2jx50drettrivdae7d2psvp9e9r5a" timestamp="1764245496"&gt;499&lt;/key&gt;&lt;/foreign-keys&gt;&lt;ref-type name="Journal Article"&gt;17&lt;/ref-type&gt;&lt;contributors&gt;&lt;authors&gt;&lt;author&gt;Fu, Y.&lt;/author&gt;&lt;author&gt;Li, W.&lt;/author&gt;&lt;author&gt;Flarakos, J.&lt;/author&gt;&lt;/authors&gt;&lt;/contributors&gt;&lt;auth-address&gt;Pharmacokinetic Sciences, Novartis Institutes for BioMedical Research, East Hanover, NJ 07936, USA.&lt;/auth-address&gt;&lt;titles&gt;&lt;title&gt;Recommendations and best practices for calibration curves in quantitative LC-MS bioanalysis&lt;/title&gt;&lt;secondary-title&gt;Bioanalysis&lt;/secondary-title&gt;&lt;/titles&gt;&lt;periodical&gt;&lt;full-title&gt;Bioanalysis&lt;/full-title&gt;&lt;/periodical&gt;&lt;pages&gt;1375-1377&lt;/pages&gt;&lt;volume&gt;11&lt;/volume&gt;&lt;number&gt;15&lt;/number&gt;&lt;keywords&gt;&lt;keyword&gt;Calibration&lt;/keyword&gt;&lt;keyword&gt;Chromatography, Liquid/*methods&lt;/keyword&gt;&lt;keyword&gt;Mass Spectrometry/*methods&lt;/keyword&gt;&lt;keyword&gt;Regression Analysis&lt;/keyword&gt;&lt;keyword&gt;Lc–ms/ms&lt;/keyword&gt;&lt;keyword&gt;calibration curve&lt;/keyword&gt;&lt;keyword&gt;calibration standard&lt;/keyword&gt;&lt;keyword&gt;curve range&lt;/keyword&gt;&lt;keyword&gt;regression&lt;/keyword&gt;&lt;/keywords&gt;&lt;dates&gt;&lt;year&gt;2019&lt;/year&gt;&lt;pub-dates&gt;&lt;date&gt;Aug&lt;/date&gt;&lt;/pub-dates&gt;&lt;/dates&gt;&lt;isbn&gt;1757-6180&lt;/isbn&gt;&lt;accession-num&gt;31490108&lt;/accession-num&gt;&lt;urls&gt;&lt;/urls&gt;&lt;electronic-resource-num&gt;10.4155/bio-2019-0149&lt;/electronic-resource-num&gt;&lt;remote-database-provider&gt;NLM&lt;/remote-database-provider&gt;&lt;language&gt;eng&lt;/language&gt;&lt;/record&gt;&lt;/Cite&gt;&lt;/EndNote&gt;</w:instrText>
      </w:r>
      <w:r w:rsidR="008505F0" w:rsidRPr="005D4C28">
        <w:rPr>
          <w:bCs/>
        </w:rPr>
        <w:fldChar w:fldCharType="separate"/>
      </w:r>
      <w:r w:rsidR="008505F0" w:rsidRPr="005D4C28">
        <w:rPr>
          <w:bCs/>
          <w:noProof/>
          <w:vertAlign w:val="superscript"/>
        </w:rPr>
        <w:t>27</w:t>
      </w:r>
      <w:r w:rsidR="008505F0" w:rsidRPr="005D4C28">
        <w:rPr>
          <w:bCs/>
        </w:rPr>
        <w:fldChar w:fldCharType="end"/>
      </w:r>
      <w:r w:rsidR="007A2FEB" w:rsidRPr="005D4C28">
        <w:rPr>
          <w:bCs/>
        </w:rPr>
        <w:t xml:space="preserve">. The highest point on the calibration curve </w:t>
      </w:r>
      <w:r w:rsidR="00D774E3" w:rsidRPr="005D4C28">
        <w:rPr>
          <w:bCs/>
        </w:rPr>
        <w:t>(</w:t>
      </w:r>
      <w:r w:rsidR="007A2FEB" w:rsidRPr="005D4C28">
        <w:rPr>
          <w:bCs/>
        </w:rPr>
        <w:t xml:space="preserve">double the highest expected concentration of the </w:t>
      </w:r>
      <w:proofErr w:type="spellStart"/>
      <w:r w:rsidR="007F1AA4" w:rsidRPr="005D4C28">
        <w:rPr>
          <w:bCs/>
        </w:rPr>
        <w:t>tracee</w:t>
      </w:r>
      <w:proofErr w:type="spellEnd"/>
      <w:r w:rsidR="007F1AA4" w:rsidRPr="005D4C28">
        <w:rPr>
          <w:bCs/>
        </w:rPr>
        <w:t xml:space="preserve"> </w:t>
      </w:r>
      <w:r w:rsidR="00881D01" w:rsidRPr="005D4C28">
        <w:rPr>
          <w:bCs/>
        </w:rPr>
        <w:t xml:space="preserve">and tracer </w:t>
      </w:r>
      <w:r w:rsidR="007A2FEB" w:rsidRPr="005D4C28">
        <w:rPr>
          <w:bCs/>
        </w:rPr>
        <w:t xml:space="preserve">in </w:t>
      </w:r>
      <w:r w:rsidR="00306335" w:rsidRPr="005D4C28">
        <w:rPr>
          <w:bCs/>
        </w:rPr>
        <w:t>plasma) considers</w:t>
      </w:r>
      <w:r w:rsidR="00D774E3" w:rsidRPr="005D4C28">
        <w:rPr>
          <w:bCs/>
        </w:rPr>
        <w:t xml:space="preserve"> the </w:t>
      </w:r>
      <w:r w:rsidR="007A2FEB" w:rsidRPr="005D4C28">
        <w:rPr>
          <w:bCs/>
        </w:rPr>
        <w:t>concentration factor of the reconstituted extract from the original plasma volume.</w:t>
      </w:r>
    </w:p>
    <w:p w14:paraId="6AFBFAA1" w14:textId="77777777" w:rsidR="00891E2B" w:rsidRPr="005D4C28" w:rsidRDefault="00891E2B" w:rsidP="005D4C28">
      <w:pPr>
        <w:pBdr>
          <w:top w:val="nil"/>
          <w:left w:val="nil"/>
          <w:bottom w:val="nil"/>
          <w:right w:val="nil"/>
          <w:between w:val="nil"/>
        </w:pBdr>
        <w:rPr>
          <w:bCs/>
        </w:rPr>
      </w:pPr>
    </w:p>
    <w:p w14:paraId="0D6804AB" w14:textId="32AB7C13" w:rsidR="00EE6C02" w:rsidRPr="0022023F" w:rsidRDefault="00DA1601"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highlight w:val="yellow"/>
        </w:rPr>
      </w:pPr>
      <w:r w:rsidRPr="0022023F">
        <w:rPr>
          <w:rFonts w:ascii="Calibri" w:hAnsi="Calibri" w:cs="Calibri"/>
          <w:b/>
          <w:sz w:val="24"/>
          <w:szCs w:val="24"/>
          <w:highlight w:val="yellow"/>
        </w:rPr>
        <w:t>Extraction of retinoids from plasma</w:t>
      </w:r>
    </w:p>
    <w:p w14:paraId="33053330" w14:textId="77777777" w:rsidR="00351F83" w:rsidRPr="0022023F" w:rsidRDefault="00351F83"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highlight w:val="yellow"/>
        </w:rPr>
      </w:pPr>
    </w:p>
    <w:p w14:paraId="28B63EE3" w14:textId="39659BB4" w:rsidR="00DA1601" w:rsidRPr="0022023F" w:rsidRDefault="00351F83" w:rsidP="005D4C28">
      <w:pPr>
        <w:pBdr>
          <w:top w:val="nil"/>
          <w:left w:val="nil"/>
          <w:bottom w:val="nil"/>
          <w:right w:val="nil"/>
          <w:between w:val="nil"/>
        </w:pBdr>
        <w:rPr>
          <w:highlight w:val="yellow"/>
        </w:rPr>
      </w:pPr>
      <w:r w:rsidRPr="0022023F">
        <w:rPr>
          <w:bCs/>
          <w:highlight w:val="yellow"/>
        </w:rPr>
        <w:t>3.1.</w:t>
      </w:r>
      <w:r w:rsidRPr="0022023F">
        <w:rPr>
          <w:bCs/>
          <w:highlight w:val="yellow"/>
        </w:rPr>
        <w:tab/>
      </w:r>
      <w:r w:rsidR="00306335" w:rsidRPr="0022023F">
        <w:rPr>
          <w:highlight w:val="yellow"/>
        </w:rPr>
        <w:t>Remove</w:t>
      </w:r>
      <w:r w:rsidR="00D774E3" w:rsidRPr="0022023F">
        <w:rPr>
          <w:highlight w:val="yellow"/>
        </w:rPr>
        <w:t xml:space="preserve"> </w:t>
      </w:r>
      <w:r w:rsidR="000C62BF" w:rsidRPr="0022023F">
        <w:rPr>
          <w:highlight w:val="yellow"/>
        </w:rPr>
        <w:t>plasma samples from -80</w:t>
      </w:r>
      <w:r w:rsidRPr="0022023F">
        <w:rPr>
          <w:highlight w:val="yellow"/>
        </w:rPr>
        <w:t xml:space="preserve"> </w:t>
      </w:r>
      <w:r w:rsidR="000C62BF" w:rsidRPr="0022023F">
        <w:rPr>
          <w:highlight w:val="yellow"/>
        </w:rPr>
        <w:t>°C freezer and defrost at room temperature (approx</w:t>
      </w:r>
      <w:r w:rsidRPr="0022023F">
        <w:rPr>
          <w:highlight w:val="yellow"/>
        </w:rPr>
        <w:t>imately</w:t>
      </w:r>
      <w:r w:rsidR="000C62BF" w:rsidRPr="0022023F">
        <w:rPr>
          <w:highlight w:val="yellow"/>
        </w:rPr>
        <w:t xml:space="preserve"> 30 min).</w:t>
      </w:r>
    </w:p>
    <w:p w14:paraId="49E0B814" w14:textId="77777777" w:rsidR="00351F83" w:rsidRPr="0022023F" w:rsidRDefault="00351F83" w:rsidP="005D4C28">
      <w:pPr>
        <w:pBdr>
          <w:top w:val="nil"/>
          <w:left w:val="nil"/>
          <w:bottom w:val="nil"/>
          <w:right w:val="nil"/>
          <w:between w:val="nil"/>
        </w:pBdr>
        <w:rPr>
          <w:highlight w:val="yellow"/>
        </w:rPr>
      </w:pPr>
    </w:p>
    <w:p w14:paraId="3B72D5D8" w14:textId="2436CCAC" w:rsidR="0099575F" w:rsidRPr="0022023F" w:rsidRDefault="00817024"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Once defrosted, vortex each sample and spin for a few seconds to make sure no plasma is left in the lid.</w:t>
      </w:r>
      <w:r w:rsidR="00C2127E" w:rsidRPr="0022023F">
        <w:rPr>
          <w:rFonts w:ascii="Calibri" w:hAnsi="Calibri" w:cs="Calibri"/>
          <w:sz w:val="24"/>
          <w:szCs w:val="24"/>
          <w:highlight w:val="yellow"/>
        </w:rPr>
        <w:t xml:space="preserve"> Thereafter, place samples on ice.</w:t>
      </w:r>
    </w:p>
    <w:p w14:paraId="16ECAFC7" w14:textId="77777777" w:rsidR="00351F83" w:rsidRPr="0022023F" w:rsidRDefault="00351F83" w:rsidP="005D4C28">
      <w:pPr>
        <w:pBdr>
          <w:top w:val="nil"/>
          <w:left w:val="nil"/>
          <w:bottom w:val="nil"/>
          <w:right w:val="nil"/>
          <w:between w:val="nil"/>
        </w:pBdr>
        <w:rPr>
          <w:highlight w:val="yellow"/>
        </w:rPr>
      </w:pPr>
    </w:p>
    <w:p w14:paraId="334FF034" w14:textId="45CABE4A" w:rsidR="004930CA" w:rsidRPr="0022023F" w:rsidRDefault="004930CA"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lastRenderedPageBreak/>
        <w:t xml:space="preserve">Turn on </w:t>
      </w:r>
      <w:r w:rsidR="009B39D2" w:rsidRPr="0022023F">
        <w:rPr>
          <w:rFonts w:ascii="Calibri" w:hAnsi="Calibri" w:cs="Calibri"/>
          <w:sz w:val="24"/>
          <w:szCs w:val="24"/>
          <w:highlight w:val="yellow"/>
        </w:rPr>
        <w:t xml:space="preserve">a </w:t>
      </w:r>
      <w:r w:rsidRPr="0022023F">
        <w:rPr>
          <w:rFonts w:ascii="Calibri" w:hAnsi="Calibri" w:cs="Calibri"/>
          <w:sz w:val="24"/>
          <w:szCs w:val="24"/>
          <w:highlight w:val="yellow"/>
        </w:rPr>
        <w:t xml:space="preserve">refrigerated centrifuge and allow </w:t>
      </w:r>
      <w:r w:rsidR="00351F83" w:rsidRPr="0022023F">
        <w:rPr>
          <w:rFonts w:ascii="Calibri" w:hAnsi="Calibri" w:cs="Calibri"/>
          <w:sz w:val="24"/>
          <w:szCs w:val="24"/>
          <w:highlight w:val="yellow"/>
        </w:rPr>
        <w:t xml:space="preserve">it </w:t>
      </w:r>
      <w:r w:rsidRPr="0022023F">
        <w:rPr>
          <w:rFonts w:ascii="Calibri" w:hAnsi="Calibri" w:cs="Calibri"/>
          <w:sz w:val="24"/>
          <w:szCs w:val="24"/>
          <w:highlight w:val="yellow"/>
        </w:rPr>
        <w:t>to cool to 4</w:t>
      </w:r>
      <w:r w:rsidR="009B39D2" w:rsidRPr="0022023F">
        <w:rPr>
          <w:rFonts w:ascii="Calibri" w:hAnsi="Calibri" w:cs="Calibri"/>
          <w:sz w:val="24"/>
          <w:szCs w:val="24"/>
          <w:highlight w:val="yellow"/>
        </w:rPr>
        <w:t xml:space="preserve"> </w:t>
      </w:r>
      <w:r w:rsidRPr="0022023F">
        <w:rPr>
          <w:rFonts w:ascii="Calibri" w:hAnsi="Calibri" w:cs="Calibri"/>
          <w:sz w:val="24"/>
          <w:szCs w:val="24"/>
          <w:highlight w:val="yellow"/>
        </w:rPr>
        <w:t>°C.</w:t>
      </w:r>
      <w:r w:rsidR="00351F83" w:rsidRPr="0022023F">
        <w:rPr>
          <w:rFonts w:ascii="Calibri" w:hAnsi="Calibri" w:cs="Calibri"/>
          <w:sz w:val="24"/>
          <w:szCs w:val="24"/>
          <w:highlight w:val="yellow"/>
        </w:rPr>
        <w:t xml:space="preserve"> </w:t>
      </w:r>
      <w:r w:rsidR="00F503F1" w:rsidRPr="0022023F">
        <w:rPr>
          <w:rFonts w:ascii="Calibri" w:hAnsi="Calibri" w:cs="Calibri"/>
          <w:sz w:val="24"/>
          <w:szCs w:val="24"/>
          <w:highlight w:val="yellow"/>
        </w:rPr>
        <w:t>Label 15 m</w:t>
      </w:r>
      <w:r w:rsidR="009B39D2" w:rsidRPr="0022023F">
        <w:rPr>
          <w:rFonts w:ascii="Calibri" w:hAnsi="Calibri" w:cs="Calibri"/>
          <w:sz w:val="24"/>
          <w:szCs w:val="24"/>
          <w:highlight w:val="yellow"/>
        </w:rPr>
        <w:t>L</w:t>
      </w:r>
      <w:r w:rsidR="00F503F1" w:rsidRPr="0022023F">
        <w:rPr>
          <w:rFonts w:ascii="Calibri" w:hAnsi="Calibri" w:cs="Calibri"/>
          <w:sz w:val="24"/>
          <w:szCs w:val="24"/>
          <w:highlight w:val="yellow"/>
        </w:rPr>
        <w:t xml:space="preserve"> glass tubes</w:t>
      </w:r>
      <w:r w:rsidR="00D774E3" w:rsidRPr="0022023F">
        <w:rPr>
          <w:rFonts w:ascii="Calibri" w:hAnsi="Calibri" w:cs="Calibri"/>
          <w:sz w:val="24"/>
          <w:szCs w:val="24"/>
          <w:highlight w:val="yellow"/>
        </w:rPr>
        <w:t xml:space="preserve"> with screw caps</w:t>
      </w:r>
      <w:r w:rsidR="00F503F1" w:rsidRPr="0022023F">
        <w:rPr>
          <w:rFonts w:ascii="Calibri" w:hAnsi="Calibri" w:cs="Calibri"/>
          <w:sz w:val="24"/>
          <w:szCs w:val="24"/>
          <w:highlight w:val="yellow"/>
        </w:rPr>
        <w:t xml:space="preserve"> (subject ID and time point) and pipette 200</w:t>
      </w:r>
      <w:r w:rsidR="00D774E3" w:rsidRPr="0022023F">
        <w:rPr>
          <w:rFonts w:ascii="Calibri" w:hAnsi="Calibri" w:cs="Calibri"/>
          <w:sz w:val="24"/>
          <w:szCs w:val="24"/>
          <w:highlight w:val="yellow"/>
        </w:rPr>
        <w:t xml:space="preserve"> </w:t>
      </w:r>
      <w:r w:rsidR="00F503F1" w:rsidRPr="0022023F">
        <w:rPr>
          <w:rFonts w:ascii="Calibri" w:hAnsi="Calibri" w:cs="Calibri"/>
          <w:sz w:val="24"/>
          <w:szCs w:val="24"/>
          <w:highlight w:val="yellow"/>
        </w:rPr>
        <w:t>µ</w:t>
      </w:r>
      <w:r w:rsidR="009B39D2" w:rsidRPr="0022023F">
        <w:rPr>
          <w:rFonts w:ascii="Calibri" w:hAnsi="Calibri" w:cs="Calibri"/>
          <w:sz w:val="24"/>
          <w:szCs w:val="24"/>
          <w:highlight w:val="yellow"/>
        </w:rPr>
        <w:t>L</w:t>
      </w:r>
      <w:r w:rsidR="00F503F1" w:rsidRPr="0022023F">
        <w:rPr>
          <w:rFonts w:ascii="Calibri" w:hAnsi="Calibri" w:cs="Calibri"/>
          <w:sz w:val="24"/>
          <w:szCs w:val="24"/>
          <w:highlight w:val="yellow"/>
        </w:rPr>
        <w:t xml:space="preserve"> of </w:t>
      </w:r>
      <w:r w:rsidR="009B39D2" w:rsidRPr="0022023F">
        <w:rPr>
          <w:rFonts w:ascii="Calibri" w:hAnsi="Calibri" w:cs="Calibri"/>
          <w:sz w:val="24"/>
          <w:szCs w:val="24"/>
          <w:highlight w:val="yellow"/>
        </w:rPr>
        <w:t>d</w:t>
      </w:r>
      <w:r w:rsidR="007731DF" w:rsidRPr="0022023F">
        <w:rPr>
          <w:rFonts w:ascii="Calibri" w:hAnsi="Calibri" w:cs="Calibri"/>
          <w:sz w:val="24"/>
          <w:szCs w:val="24"/>
          <w:highlight w:val="yellow"/>
        </w:rPr>
        <w:t>eionized</w:t>
      </w:r>
      <w:r w:rsidR="009B39D2" w:rsidRPr="0022023F">
        <w:rPr>
          <w:rFonts w:ascii="Calibri" w:hAnsi="Calibri" w:cs="Calibri"/>
          <w:sz w:val="24"/>
          <w:szCs w:val="24"/>
          <w:highlight w:val="yellow"/>
        </w:rPr>
        <w:t xml:space="preserve"> water (</w:t>
      </w:r>
      <w:r w:rsidR="00F503F1" w:rsidRPr="0022023F">
        <w:rPr>
          <w:rFonts w:ascii="Calibri" w:hAnsi="Calibri" w:cs="Calibri"/>
          <w:sz w:val="24"/>
          <w:szCs w:val="24"/>
          <w:highlight w:val="yellow"/>
        </w:rPr>
        <w:t>dH</w:t>
      </w:r>
      <w:r w:rsidR="00F503F1" w:rsidRPr="0022023F">
        <w:rPr>
          <w:rFonts w:ascii="Calibri" w:hAnsi="Calibri" w:cs="Calibri"/>
          <w:sz w:val="24"/>
          <w:szCs w:val="24"/>
          <w:highlight w:val="yellow"/>
          <w:vertAlign w:val="subscript"/>
        </w:rPr>
        <w:t>2</w:t>
      </w:r>
      <w:r w:rsidR="00F503F1" w:rsidRPr="0022023F">
        <w:rPr>
          <w:rFonts w:ascii="Calibri" w:hAnsi="Calibri" w:cs="Calibri"/>
          <w:sz w:val="24"/>
          <w:szCs w:val="24"/>
          <w:highlight w:val="yellow"/>
        </w:rPr>
        <w:t>O</w:t>
      </w:r>
      <w:r w:rsidR="009B39D2" w:rsidRPr="0022023F">
        <w:rPr>
          <w:rFonts w:ascii="Calibri" w:hAnsi="Calibri" w:cs="Calibri"/>
          <w:sz w:val="24"/>
          <w:szCs w:val="24"/>
          <w:highlight w:val="yellow"/>
        </w:rPr>
        <w:t>)</w:t>
      </w:r>
      <w:r w:rsidR="00F503F1" w:rsidRPr="0022023F">
        <w:rPr>
          <w:rFonts w:ascii="Calibri" w:hAnsi="Calibri" w:cs="Calibri"/>
          <w:sz w:val="24"/>
          <w:szCs w:val="24"/>
          <w:highlight w:val="yellow"/>
        </w:rPr>
        <w:t xml:space="preserve"> into each sample tube.</w:t>
      </w:r>
    </w:p>
    <w:p w14:paraId="11A97FAE" w14:textId="77777777" w:rsidR="00351F83" w:rsidRPr="0022023F" w:rsidRDefault="00351F83" w:rsidP="005D4C28">
      <w:pPr>
        <w:pBdr>
          <w:top w:val="nil"/>
          <w:left w:val="nil"/>
          <w:bottom w:val="nil"/>
          <w:right w:val="nil"/>
          <w:between w:val="nil"/>
        </w:pBdr>
        <w:rPr>
          <w:highlight w:val="yellow"/>
        </w:rPr>
      </w:pPr>
    </w:p>
    <w:p w14:paraId="59E255E6" w14:textId="2EE8EEF9" w:rsidR="00F503F1" w:rsidRPr="0022023F" w:rsidRDefault="004D0E67"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From the internal standard working solution, pipette 20</w:t>
      </w:r>
      <w:r w:rsidR="00D774E3" w:rsidRPr="0022023F">
        <w:rPr>
          <w:rFonts w:ascii="Calibri" w:hAnsi="Calibri" w:cs="Calibri"/>
          <w:sz w:val="24"/>
          <w:szCs w:val="24"/>
          <w:highlight w:val="yellow"/>
        </w:rPr>
        <w:t xml:space="preserve"> </w:t>
      </w:r>
      <w:r w:rsidRPr="0022023F">
        <w:rPr>
          <w:rFonts w:ascii="Calibri" w:hAnsi="Calibri" w:cs="Calibri"/>
          <w:sz w:val="24"/>
          <w:szCs w:val="24"/>
          <w:highlight w:val="yellow"/>
        </w:rPr>
        <w:t>µ</w:t>
      </w:r>
      <w:r w:rsidR="009B39D2" w:rsidRPr="0022023F">
        <w:rPr>
          <w:rFonts w:ascii="Calibri" w:hAnsi="Calibri" w:cs="Calibri"/>
          <w:sz w:val="24"/>
          <w:szCs w:val="24"/>
          <w:highlight w:val="yellow"/>
        </w:rPr>
        <w:t>L</w:t>
      </w:r>
      <w:r w:rsidRPr="0022023F">
        <w:rPr>
          <w:rFonts w:ascii="Calibri" w:hAnsi="Calibri" w:cs="Calibri"/>
          <w:sz w:val="24"/>
          <w:szCs w:val="24"/>
          <w:highlight w:val="yellow"/>
        </w:rPr>
        <w:t xml:space="preserve"> of the internal standard mixture into the glass tube.</w:t>
      </w:r>
    </w:p>
    <w:p w14:paraId="2B2DE6FD" w14:textId="77777777" w:rsidR="00351F83" w:rsidRPr="0022023F" w:rsidRDefault="00351F83" w:rsidP="005D4C28">
      <w:pPr>
        <w:pBdr>
          <w:top w:val="nil"/>
          <w:left w:val="nil"/>
          <w:bottom w:val="nil"/>
          <w:right w:val="nil"/>
          <w:between w:val="nil"/>
        </w:pBdr>
        <w:rPr>
          <w:highlight w:val="yellow"/>
        </w:rPr>
      </w:pPr>
    </w:p>
    <w:p w14:paraId="4DE24287" w14:textId="486F1CFE" w:rsidR="004D0E67" w:rsidRPr="0022023F" w:rsidRDefault="00D774E3"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 xml:space="preserve">Using a pipette, </w:t>
      </w:r>
      <w:r w:rsidR="00F57BC6" w:rsidRPr="0022023F">
        <w:rPr>
          <w:rFonts w:ascii="Calibri" w:hAnsi="Calibri" w:cs="Calibri"/>
          <w:sz w:val="24"/>
          <w:szCs w:val="24"/>
          <w:highlight w:val="yellow"/>
        </w:rPr>
        <w:t xml:space="preserve">dispense </w:t>
      </w:r>
      <w:r w:rsidRPr="0022023F">
        <w:rPr>
          <w:rFonts w:ascii="Calibri" w:hAnsi="Calibri" w:cs="Calibri"/>
          <w:sz w:val="24"/>
          <w:szCs w:val="24"/>
          <w:highlight w:val="yellow"/>
        </w:rPr>
        <w:t>200 µL</w:t>
      </w:r>
      <w:r w:rsidR="0056582E" w:rsidRPr="0022023F">
        <w:rPr>
          <w:rFonts w:ascii="Calibri" w:hAnsi="Calibri" w:cs="Calibri"/>
          <w:sz w:val="24"/>
          <w:szCs w:val="24"/>
          <w:highlight w:val="yellow"/>
        </w:rPr>
        <w:t xml:space="preserve"> of plasma</w:t>
      </w:r>
      <w:r w:rsidRPr="0022023F">
        <w:rPr>
          <w:rFonts w:ascii="Calibri" w:hAnsi="Calibri" w:cs="Calibri"/>
          <w:sz w:val="24"/>
          <w:szCs w:val="24"/>
          <w:highlight w:val="yellow"/>
        </w:rPr>
        <w:t xml:space="preserve"> </w:t>
      </w:r>
      <w:r w:rsidR="00057C80" w:rsidRPr="0022023F">
        <w:rPr>
          <w:rFonts w:ascii="Calibri" w:hAnsi="Calibri" w:cs="Calibri"/>
          <w:sz w:val="24"/>
          <w:szCs w:val="24"/>
          <w:highlight w:val="yellow"/>
        </w:rPr>
        <w:t>into the respective tube containing the internal standard and dH</w:t>
      </w:r>
      <w:r w:rsidR="00057C80" w:rsidRPr="0022023F">
        <w:rPr>
          <w:rFonts w:ascii="Calibri" w:hAnsi="Calibri" w:cs="Calibri"/>
          <w:sz w:val="24"/>
          <w:szCs w:val="24"/>
          <w:highlight w:val="yellow"/>
          <w:vertAlign w:val="subscript"/>
        </w:rPr>
        <w:t>2</w:t>
      </w:r>
      <w:r w:rsidR="00057C80" w:rsidRPr="0022023F">
        <w:rPr>
          <w:rFonts w:ascii="Calibri" w:hAnsi="Calibri" w:cs="Calibri"/>
          <w:sz w:val="24"/>
          <w:szCs w:val="24"/>
          <w:highlight w:val="yellow"/>
        </w:rPr>
        <w:t xml:space="preserve">O. </w:t>
      </w:r>
    </w:p>
    <w:p w14:paraId="6DA39EE3" w14:textId="77777777" w:rsidR="00351F83" w:rsidRPr="0022023F" w:rsidRDefault="00351F83" w:rsidP="005D4C28">
      <w:pPr>
        <w:pBdr>
          <w:top w:val="nil"/>
          <w:left w:val="nil"/>
          <w:bottom w:val="nil"/>
          <w:right w:val="nil"/>
          <w:between w:val="nil"/>
        </w:pBdr>
        <w:rPr>
          <w:highlight w:val="yellow"/>
        </w:rPr>
      </w:pPr>
    </w:p>
    <w:p w14:paraId="51B355D4" w14:textId="2F1C7AB8" w:rsidR="002C7511" w:rsidRPr="0022023F" w:rsidRDefault="00280AF8"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Pipette 400</w:t>
      </w:r>
      <w:r w:rsidR="00D774E3" w:rsidRPr="0022023F">
        <w:rPr>
          <w:rFonts w:ascii="Calibri" w:hAnsi="Calibri" w:cs="Calibri"/>
          <w:sz w:val="24"/>
          <w:szCs w:val="24"/>
          <w:highlight w:val="yellow"/>
        </w:rPr>
        <w:t xml:space="preserve"> </w:t>
      </w:r>
      <w:r w:rsidRPr="0022023F">
        <w:rPr>
          <w:rFonts w:ascii="Calibri" w:hAnsi="Calibri" w:cs="Calibri"/>
          <w:sz w:val="24"/>
          <w:szCs w:val="24"/>
          <w:highlight w:val="yellow"/>
        </w:rPr>
        <w:t>µ</w:t>
      </w:r>
      <w:r w:rsidR="009B39D2" w:rsidRPr="0022023F">
        <w:rPr>
          <w:rFonts w:ascii="Calibri" w:hAnsi="Calibri" w:cs="Calibri"/>
          <w:sz w:val="24"/>
          <w:szCs w:val="24"/>
          <w:highlight w:val="yellow"/>
        </w:rPr>
        <w:t>L</w:t>
      </w:r>
      <w:r w:rsidRPr="0022023F">
        <w:rPr>
          <w:rFonts w:ascii="Calibri" w:hAnsi="Calibri" w:cs="Calibri"/>
          <w:sz w:val="24"/>
          <w:szCs w:val="24"/>
          <w:highlight w:val="yellow"/>
        </w:rPr>
        <w:t xml:space="preserve"> of ethanol into each sample tube and swirl the tube to mix the ethanol with the plasma</w:t>
      </w:r>
      <w:r w:rsidR="00D774E3" w:rsidRPr="0022023F">
        <w:rPr>
          <w:rFonts w:ascii="Calibri" w:hAnsi="Calibri" w:cs="Calibri"/>
          <w:sz w:val="24"/>
          <w:szCs w:val="24"/>
          <w:highlight w:val="yellow"/>
        </w:rPr>
        <w:t>. Do not vortex</w:t>
      </w:r>
      <w:r w:rsidR="00DC792C" w:rsidRPr="0022023F">
        <w:rPr>
          <w:rFonts w:ascii="Calibri" w:hAnsi="Calibri" w:cs="Calibri"/>
          <w:sz w:val="24"/>
          <w:szCs w:val="24"/>
          <w:highlight w:val="yellow"/>
        </w:rPr>
        <w:t xml:space="preserve"> to avoid protein residues </w:t>
      </w:r>
      <w:r w:rsidR="00DC6957" w:rsidRPr="0022023F">
        <w:rPr>
          <w:rFonts w:ascii="Calibri" w:hAnsi="Calibri" w:cs="Calibri"/>
          <w:sz w:val="24"/>
          <w:szCs w:val="24"/>
          <w:highlight w:val="yellow"/>
        </w:rPr>
        <w:t>sticking</w:t>
      </w:r>
      <w:r w:rsidR="00DC792C" w:rsidRPr="0022023F">
        <w:rPr>
          <w:rFonts w:ascii="Calibri" w:hAnsi="Calibri" w:cs="Calibri"/>
          <w:sz w:val="24"/>
          <w:szCs w:val="24"/>
          <w:highlight w:val="yellow"/>
        </w:rPr>
        <w:t xml:space="preserve"> to the glass wall</w:t>
      </w:r>
      <w:r w:rsidRPr="0022023F">
        <w:rPr>
          <w:rFonts w:ascii="Calibri" w:hAnsi="Calibri" w:cs="Calibri"/>
          <w:sz w:val="24"/>
          <w:szCs w:val="24"/>
          <w:highlight w:val="yellow"/>
        </w:rPr>
        <w:t>.</w:t>
      </w:r>
    </w:p>
    <w:p w14:paraId="2905331C" w14:textId="77777777" w:rsidR="00351F83" w:rsidRPr="0022023F" w:rsidRDefault="00351F83" w:rsidP="005D4C28">
      <w:pPr>
        <w:pBdr>
          <w:top w:val="nil"/>
          <w:left w:val="nil"/>
          <w:bottom w:val="nil"/>
          <w:right w:val="nil"/>
          <w:between w:val="nil"/>
        </w:pBdr>
        <w:rPr>
          <w:highlight w:val="yellow"/>
        </w:rPr>
      </w:pPr>
    </w:p>
    <w:p w14:paraId="2A28EAB1" w14:textId="03D1EF6C" w:rsidR="00280AF8" w:rsidRPr="0022023F" w:rsidRDefault="00D373C2"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For the first hexane extraction, a</w:t>
      </w:r>
      <w:r w:rsidR="007E0B22" w:rsidRPr="0022023F">
        <w:rPr>
          <w:rFonts w:ascii="Calibri" w:hAnsi="Calibri" w:cs="Calibri"/>
          <w:sz w:val="24"/>
          <w:szCs w:val="24"/>
          <w:highlight w:val="yellow"/>
        </w:rPr>
        <w:t>dd 2</w:t>
      </w:r>
      <w:r w:rsidR="00351F83" w:rsidRPr="0022023F">
        <w:rPr>
          <w:rFonts w:ascii="Calibri" w:hAnsi="Calibri" w:cs="Calibri"/>
          <w:sz w:val="24"/>
          <w:szCs w:val="24"/>
          <w:highlight w:val="yellow"/>
        </w:rPr>
        <w:t xml:space="preserve"> m</w:t>
      </w:r>
      <w:r w:rsidR="00DC6957" w:rsidRPr="0022023F">
        <w:rPr>
          <w:rFonts w:ascii="Calibri" w:hAnsi="Calibri" w:cs="Calibri"/>
          <w:sz w:val="24"/>
          <w:szCs w:val="24"/>
          <w:highlight w:val="yellow"/>
        </w:rPr>
        <w:t>L</w:t>
      </w:r>
      <w:r w:rsidR="007E0B22" w:rsidRPr="0022023F">
        <w:rPr>
          <w:rFonts w:ascii="Calibri" w:hAnsi="Calibri" w:cs="Calibri"/>
          <w:sz w:val="24"/>
          <w:szCs w:val="24"/>
          <w:highlight w:val="yellow"/>
        </w:rPr>
        <w:t xml:space="preserve"> of hexane to each tube and tightly fasten the tube lids.</w:t>
      </w:r>
    </w:p>
    <w:p w14:paraId="56E23E84" w14:textId="77777777" w:rsidR="00351F83" w:rsidRPr="0022023F" w:rsidRDefault="00351F83" w:rsidP="005D4C28">
      <w:pPr>
        <w:pBdr>
          <w:top w:val="nil"/>
          <w:left w:val="nil"/>
          <w:bottom w:val="nil"/>
          <w:right w:val="nil"/>
          <w:between w:val="nil"/>
        </w:pBdr>
        <w:rPr>
          <w:highlight w:val="yellow"/>
        </w:rPr>
      </w:pPr>
    </w:p>
    <w:p w14:paraId="77E0815E" w14:textId="0ED07A2D" w:rsidR="007E0B22" w:rsidRPr="0022023F" w:rsidRDefault="00B00E6F"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 xml:space="preserve">Place the tubes in an orbital shaker and shake at 15,000 rpm for 30 min. </w:t>
      </w:r>
      <w:r w:rsidR="00A96FBB" w:rsidRPr="0022023F">
        <w:rPr>
          <w:rFonts w:ascii="Calibri" w:hAnsi="Calibri" w:cs="Calibri"/>
          <w:sz w:val="24"/>
          <w:szCs w:val="24"/>
          <w:highlight w:val="yellow"/>
        </w:rPr>
        <w:t xml:space="preserve">Transfer tubes to </w:t>
      </w:r>
      <w:r w:rsidR="003D5E90" w:rsidRPr="0022023F">
        <w:rPr>
          <w:rFonts w:ascii="Calibri" w:hAnsi="Calibri" w:cs="Calibri"/>
          <w:sz w:val="24"/>
          <w:szCs w:val="24"/>
          <w:highlight w:val="yellow"/>
        </w:rPr>
        <w:t xml:space="preserve">a </w:t>
      </w:r>
      <w:r w:rsidR="00A96FBB" w:rsidRPr="0022023F">
        <w:rPr>
          <w:rFonts w:ascii="Calibri" w:hAnsi="Calibri" w:cs="Calibri"/>
          <w:sz w:val="24"/>
          <w:szCs w:val="24"/>
          <w:highlight w:val="yellow"/>
        </w:rPr>
        <w:t xml:space="preserve">refrigerated centrifuge and spin at </w:t>
      </w:r>
      <w:r w:rsidR="00DC53D0" w:rsidRPr="0022023F">
        <w:rPr>
          <w:rFonts w:ascii="Calibri" w:hAnsi="Calibri" w:cs="Calibri"/>
          <w:sz w:val="24"/>
          <w:szCs w:val="24"/>
          <w:highlight w:val="yellow"/>
        </w:rPr>
        <w:t>18</w:t>
      </w:r>
      <w:r w:rsidR="00A96FBB" w:rsidRPr="0022023F">
        <w:rPr>
          <w:rFonts w:ascii="Calibri" w:hAnsi="Calibri" w:cs="Calibri"/>
          <w:sz w:val="24"/>
          <w:szCs w:val="24"/>
          <w:highlight w:val="yellow"/>
        </w:rPr>
        <w:t xml:space="preserve">,000 </w:t>
      </w:r>
      <w:r w:rsidR="00DC53D0" w:rsidRPr="0022023F">
        <w:rPr>
          <w:rFonts w:ascii="Calibri" w:hAnsi="Calibri" w:cs="Calibri"/>
          <w:sz w:val="24"/>
          <w:szCs w:val="24"/>
          <w:highlight w:val="yellow"/>
        </w:rPr>
        <w:t xml:space="preserve">x </w:t>
      </w:r>
      <w:r w:rsidR="00DC53D0" w:rsidRPr="0022023F">
        <w:rPr>
          <w:rFonts w:ascii="Calibri" w:hAnsi="Calibri" w:cs="Calibri"/>
          <w:i/>
          <w:iCs/>
          <w:sz w:val="24"/>
          <w:szCs w:val="24"/>
          <w:highlight w:val="yellow"/>
        </w:rPr>
        <w:t xml:space="preserve">g </w:t>
      </w:r>
      <w:r w:rsidR="00A96FBB" w:rsidRPr="0022023F">
        <w:rPr>
          <w:rFonts w:ascii="Calibri" w:hAnsi="Calibri" w:cs="Calibri"/>
          <w:sz w:val="24"/>
          <w:szCs w:val="24"/>
          <w:highlight w:val="yellow"/>
        </w:rPr>
        <w:t>for 10 min at 4</w:t>
      </w:r>
      <w:r w:rsidR="00DC6957" w:rsidRPr="0022023F">
        <w:rPr>
          <w:rFonts w:ascii="Calibri" w:hAnsi="Calibri" w:cs="Calibri"/>
          <w:sz w:val="24"/>
          <w:szCs w:val="24"/>
          <w:highlight w:val="yellow"/>
        </w:rPr>
        <w:t xml:space="preserve"> </w:t>
      </w:r>
      <w:r w:rsidR="00A96FBB" w:rsidRPr="0022023F">
        <w:rPr>
          <w:rFonts w:ascii="Calibri" w:hAnsi="Calibri" w:cs="Calibri"/>
          <w:sz w:val="24"/>
          <w:szCs w:val="24"/>
          <w:highlight w:val="yellow"/>
        </w:rPr>
        <w:t>°C</w:t>
      </w:r>
      <w:r w:rsidR="004B7331" w:rsidRPr="0022023F">
        <w:rPr>
          <w:rFonts w:ascii="Calibri" w:hAnsi="Calibri" w:cs="Calibri"/>
          <w:sz w:val="24"/>
          <w:szCs w:val="24"/>
          <w:highlight w:val="yellow"/>
        </w:rPr>
        <w:t>.</w:t>
      </w:r>
    </w:p>
    <w:p w14:paraId="07519C16" w14:textId="77777777" w:rsidR="00351F83" w:rsidRPr="0022023F" w:rsidRDefault="00351F83" w:rsidP="005D4C28">
      <w:pPr>
        <w:pBdr>
          <w:top w:val="nil"/>
          <w:left w:val="nil"/>
          <w:bottom w:val="nil"/>
          <w:right w:val="nil"/>
          <w:between w:val="nil"/>
        </w:pBdr>
        <w:rPr>
          <w:highlight w:val="yellow"/>
        </w:rPr>
      </w:pPr>
    </w:p>
    <w:p w14:paraId="3CD6523A" w14:textId="0818CBFF" w:rsidR="00C65968" w:rsidRPr="0022023F" w:rsidRDefault="003869FB"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 xml:space="preserve">Using glass Pasteur pipettes, transfer the supernatant to </w:t>
      </w:r>
      <w:r w:rsidR="00D774E3" w:rsidRPr="0022023F">
        <w:rPr>
          <w:rFonts w:ascii="Calibri" w:hAnsi="Calibri" w:cs="Calibri"/>
          <w:sz w:val="24"/>
          <w:szCs w:val="24"/>
          <w:highlight w:val="yellow"/>
        </w:rPr>
        <w:t xml:space="preserve">a clean set of </w:t>
      </w:r>
      <w:r w:rsidR="00403FA3" w:rsidRPr="0022023F">
        <w:rPr>
          <w:rFonts w:ascii="Calibri" w:hAnsi="Calibri" w:cs="Calibri"/>
          <w:sz w:val="24"/>
          <w:szCs w:val="24"/>
          <w:highlight w:val="yellow"/>
        </w:rPr>
        <w:t>labeled</w:t>
      </w:r>
      <w:r w:rsidRPr="0022023F">
        <w:rPr>
          <w:rFonts w:ascii="Calibri" w:hAnsi="Calibri" w:cs="Calibri"/>
          <w:sz w:val="24"/>
          <w:szCs w:val="24"/>
          <w:highlight w:val="yellow"/>
        </w:rPr>
        <w:t xml:space="preserve"> glass</w:t>
      </w:r>
      <w:r w:rsidR="00D373C2" w:rsidRPr="0022023F">
        <w:rPr>
          <w:rFonts w:ascii="Calibri" w:hAnsi="Calibri" w:cs="Calibri"/>
          <w:sz w:val="24"/>
          <w:szCs w:val="24"/>
          <w:highlight w:val="yellow"/>
        </w:rPr>
        <w:t xml:space="preserve"> test</w:t>
      </w:r>
      <w:r w:rsidRPr="0022023F">
        <w:rPr>
          <w:rFonts w:ascii="Calibri" w:hAnsi="Calibri" w:cs="Calibri"/>
          <w:sz w:val="24"/>
          <w:szCs w:val="24"/>
          <w:highlight w:val="yellow"/>
        </w:rPr>
        <w:t xml:space="preserve"> tubes</w:t>
      </w:r>
      <w:r w:rsidR="004B7331" w:rsidRPr="0022023F">
        <w:rPr>
          <w:rFonts w:ascii="Calibri" w:hAnsi="Calibri" w:cs="Calibri"/>
          <w:sz w:val="24"/>
          <w:szCs w:val="24"/>
          <w:highlight w:val="yellow"/>
        </w:rPr>
        <w:t>.</w:t>
      </w:r>
      <w:r w:rsidRPr="0022023F">
        <w:rPr>
          <w:rFonts w:ascii="Calibri" w:hAnsi="Calibri" w:cs="Calibri"/>
          <w:sz w:val="24"/>
          <w:szCs w:val="24"/>
          <w:highlight w:val="yellow"/>
        </w:rPr>
        <w:t xml:space="preserve"> </w:t>
      </w:r>
      <w:r w:rsidR="00351F83" w:rsidRPr="0022023F">
        <w:rPr>
          <w:rFonts w:ascii="Calibri" w:hAnsi="Calibri" w:cs="Calibri"/>
          <w:sz w:val="24"/>
          <w:szCs w:val="24"/>
          <w:highlight w:val="yellow"/>
        </w:rPr>
        <w:t>Ta</w:t>
      </w:r>
      <w:r w:rsidRPr="0022023F">
        <w:rPr>
          <w:rFonts w:ascii="Calibri" w:hAnsi="Calibri" w:cs="Calibri"/>
          <w:sz w:val="24"/>
          <w:szCs w:val="24"/>
          <w:highlight w:val="yellow"/>
        </w:rPr>
        <w:t>ke care not to transfer protein precipitate or water</w:t>
      </w:r>
      <w:r w:rsidR="008218F8" w:rsidRPr="0022023F">
        <w:rPr>
          <w:rFonts w:ascii="Calibri" w:hAnsi="Calibri" w:cs="Calibri"/>
          <w:sz w:val="24"/>
          <w:szCs w:val="24"/>
          <w:highlight w:val="yellow"/>
        </w:rPr>
        <w:t>.</w:t>
      </w:r>
    </w:p>
    <w:p w14:paraId="09C0AAAF" w14:textId="77777777" w:rsidR="008218F8" w:rsidRPr="0022023F" w:rsidRDefault="008218F8" w:rsidP="005D4C28">
      <w:pPr>
        <w:pBdr>
          <w:top w:val="nil"/>
          <w:left w:val="nil"/>
          <w:bottom w:val="nil"/>
          <w:right w:val="nil"/>
          <w:between w:val="nil"/>
        </w:pBdr>
        <w:rPr>
          <w:highlight w:val="yellow"/>
        </w:rPr>
      </w:pPr>
    </w:p>
    <w:p w14:paraId="5E7A99BC" w14:textId="582BC18B" w:rsidR="008218F8" w:rsidRPr="0022023F" w:rsidRDefault="00D774E3"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 xml:space="preserve">Produce a second </w:t>
      </w:r>
      <w:r w:rsidR="00D373C2" w:rsidRPr="0022023F">
        <w:rPr>
          <w:rFonts w:ascii="Calibri" w:hAnsi="Calibri" w:cs="Calibri"/>
          <w:sz w:val="24"/>
          <w:szCs w:val="24"/>
          <w:highlight w:val="yellow"/>
        </w:rPr>
        <w:t xml:space="preserve">hexane </w:t>
      </w:r>
      <w:r w:rsidRPr="0022023F">
        <w:rPr>
          <w:rFonts w:ascii="Calibri" w:hAnsi="Calibri" w:cs="Calibri"/>
          <w:sz w:val="24"/>
          <w:szCs w:val="24"/>
          <w:highlight w:val="yellow"/>
        </w:rPr>
        <w:t xml:space="preserve">extraction </w:t>
      </w:r>
      <w:r w:rsidR="00952753" w:rsidRPr="0022023F">
        <w:rPr>
          <w:rFonts w:ascii="Calibri" w:hAnsi="Calibri" w:cs="Calibri"/>
          <w:sz w:val="24"/>
          <w:szCs w:val="24"/>
          <w:highlight w:val="yellow"/>
        </w:rPr>
        <w:t xml:space="preserve">by adding a further </w:t>
      </w:r>
      <w:r w:rsidR="00DC6957" w:rsidRPr="0022023F">
        <w:rPr>
          <w:rFonts w:ascii="Calibri" w:hAnsi="Calibri" w:cs="Calibri"/>
          <w:sz w:val="24"/>
          <w:szCs w:val="24"/>
          <w:highlight w:val="yellow"/>
        </w:rPr>
        <w:t>2</w:t>
      </w:r>
      <w:r w:rsidR="00351F83" w:rsidRPr="0022023F">
        <w:rPr>
          <w:rFonts w:ascii="Calibri" w:hAnsi="Calibri" w:cs="Calibri"/>
          <w:sz w:val="24"/>
          <w:szCs w:val="24"/>
          <w:highlight w:val="yellow"/>
        </w:rPr>
        <w:t xml:space="preserve"> m</w:t>
      </w:r>
      <w:r w:rsidR="00DC6957" w:rsidRPr="0022023F">
        <w:rPr>
          <w:rFonts w:ascii="Calibri" w:hAnsi="Calibri" w:cs="Calibri"/>
          <w:sz w:val="24"/>
          <w:szCs w:val="24"/>
          <w:highlight w:val="yellow"/>
        </w:rPr>
        <w:t xml:space="preserve">L </w:t>
      </w:r>
      <w:r w:rsidR="00952753" w:rsidRPr="0022023F">
        <w:rPr>
          <w:rFonts w:ascii="Calibri" w:hAnsi="Calibri" w:cs="Calibri"/>
          <w:sz w:val="24"/>
          <w:szCs w:val="24"/>
          <w:highlight w:val="yellow"/>
        </w:rPr>
        <w:t>of hexane</w:t>
      </w:r>
      <w:r w:rsidR="0020596A" w:rsidRPr="0022023F">
        <w:rPr>
          <w:rFonts w:ascii="Calibri" w:hAnsi="Calibri" w:cs="Calibri"/>
          <w:sz w:val="24"/>
          <w:szCs w:val="24"/>
          <w:highlight w:val="yellow"/>
        </w:rPr>
        <w:t xml:space="preserve"> to the remaining residue</w:t>
      </w:r>
      <w:r w:rsidRPr="0022023F">
        <w:rPr>
          <w:rFonts w:ascii="Calibri" w:hAnsi="Calibri" w:cs="Calibri"/>
          <w:sz w:val="24"/>
          <w:szCs w:val="24"/>
          <w:highlight w:val="yellow"/>
        </w:rPr>
        <w:t xml:space="preserve">, </w:t>
      </w:r>
      <w:r w:rsidR="00D373C2" w:rsidRPr="0022023F">
        <w:rPr>
          <w:rFonts w:ascii="Calibri" w:hAnsi="Calibri" w:cs="Calibri"/>
          <w:sz w:val="24"/>
          <w:szCs w:val="24"/>
          <w:highlight w:val="yellow"/>
        </w:rPr>
        <w:t>tightly fasten the tube lids</w:t>
      </w:r>
      <w:r w:rsidRPr="0022023F">
        <w:rPr>
          <w:rFonts w:ascii="Calibri" w:hAnsi="Calibri" w:cs="Calibri"/>
          <w:sz w:val="24"/>
          <w:szCs w:val="24"/>
          <w:highlight w:val="yellow"/>
        </w:rPr>
        <w:t>,</w:t>
      </w:r>
      <w:r w:rsidR="00952753" w:rsidRPr="0022023F">
        <w:rPr>
          <w:rFonts w:ascii="Calibri" w:hAnsi="Calibri" w:cs="Calibri"/>
          <w:sz w:val="24"/>
          <w:szCs w:val="24"/>
          <w:highlight w:val="yellow"/>
        </w:rPr>
        <w:t xml:space="preserve"> and place the tubes in the orbital shaker and shake at 15,000 rpm for </w:t>
      </w:r>
      <w:r w:rsidR="007E7234" w:rsidRPr="0022023F">
        <w:rPr>
          <w:rFonts w:ascii="Calibri" w:hAnsi="Calibri" w:cs="Calibri"/>
          <w:sz w:val="24"/>
          <w:szCs w:val="24"/>
          <w:highlight w:val="yellow"/>
        </w:rPr>
        <w:t xml:space="preserve">15 </w:t>
      </w:r>
      <w:r w:rsidR="00952753" w:rsidRPr="0022023F">
        <w:rPr>
          <w:rFonts w:ascii="Calibri" w:hAnsi="Calibri" w:cs="Calibri"/>
          <w:sz w:val="24"/>
          <w:szCs w:val="24"/>
          <w:highlight w:val="yellow"/>
        </w:rPr>
        <w:t>min.</w:t>
      </w:r>
    </w:p>
    <w:p w14:paraId="410A39AF" w14:textId="77777777" w:rsidR="00351F83" w:rsidRPr="0022023F" w:rsidRDefault="00351F83" w:rsidP="005D4C28">
      <w:pPr>
        <w:pBdr>
          <w:top w:val="nil"/>
          <w:left w:val="nil"/>
          <w:bottom w:val="nil"/>
          <w:right w:val="nil"/>
          <w:between w:val="nil"/>
        </w:pBdr>
        <w:rPr>
          <w:highlight w:val="yellow"/>
        </w:rPr>
      </w:pPr>
    </w:p>
    <w:p w14:paraId="1C778A19" w14:textId="72FE3CCD" w:rsidR="007E0B22" w:rsidRPr="0022023F" w:rsidRDefault="007E2DD0"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22023F">
        <w:rPr>
          <w:rFonts w:ascii="Calibri" w:hAnsi="Calibri" w:cs="Calibri"/>
          <w:sz w:val="24"/>
          <w:szCs w:val="24"/>
          <w:highlight w:val="yellow"/>
        </w:rPr>
        <w:t xml:space="preserve">Transfer tubes to </w:t>
      </w:r>
      <w:r w:rsidR="00066C66" w:rsidRPr="0022023F">
        <w:rPr>
          <w:rFonts w:ascii="Calibri" w:hAnsi="Calibri" w:cs="Calibri"/>
          <w:sz w:val="24"/>
          <w:szCs w:val="24"/>
          <w:highlight w:val="yellow"/>
        </w:rPr>
        <w:t xml:space="preserve">a </w:t>
      </w:r>
      <w:r w:rsidRPr="0022023F">
        <w:rPr>
          <w:rFonts w:ascii="Calibri" w:hAnsi="Calibri" w:cs="Calibri"/>
          <w:sz w:val="24"/>
          <w:szCs w:val="24"/>
          <w:highlight w:val="yellow"/>
        </w:rPr>
        <w:t xml:space="preserve">refrigerated centrifuge and spin at </w:t>
      </w:r>
      <w:r w:rsidR="00FF0506" w:rsidRPr="0022023F">
        <w:rPr>
          <w:rFonts w:ascii="Calibri" w:hAnsi="Calibri" w:cs="Calibri"/>
          <w:sz w:val="24"/>
          <w:szCs w:val="24"/>
          <w:highlight w:val="yellow"/>
        </w:rPr>
        <w:t>18</w:t>
      </w:r>
      <w:r w:rsidRPr="0022023F">
        <w:rPr>
          <w:rFonts w:ascii="Calibri" w:hAnsi="Calibri" w:cs="Calibri"/>
          <w:sz w:val="24"/>
          <w:szCs w:val="24"/>
          <w:highlight w:val="yellow"/>
        </w:rPr>
        <w:t xml:space="preserve">,000 </w:t>
      </w:r>
      <w:r w:rsidR="00FF0506" w:rsidRPr="0022023F">
        <w:rPr>
          <w:rFonts w:ascii="Calibri" w:hAnsi="Calibri" w:cs="Calibri"/>
          <w:sz w:val="24"/>
          <w:szCs w:val="24"/>
          <w:highlight w:val="yellow"/>
        </w:rPr>
        <w:t xml:space="preserve">x </w:t>
      </w:r>
      <w:r w:rsidR="00FF0506" w:rsidRPr="0022023F">
        <w:rPr>
          <w:rFonts w:ascii="Calibri" w:hAnsi="Calibri" w:cs="Calibri"/>
          <w:i/>
          <w:iCs/>
          <w:sz w:val="24"/>
          <w:szCs w:val="24"/>
          <w:highlight w:val="yellow"/>
        </w:rPr>
        <w:t>g</w:t>
      </w:r>
      <w:r w:rsidR="00FF0506" w:rsidRPr="0022023F">
        <w:rPr>
          <w:rFonts w:ascii="Calibri" w:hAnsi="Calibri" w:cs="Calibri"/>
          <w:sz w:val="24"/>
          <w:szCs w:val="24"/>
          <w:highlight w:val="yellow"/>
        </w:rPr>
        <w:t xml:space="preserve"> </w:t>
      </w:r>
      <w:r w:rsidRPr="0022023F">
        <w:rPr>
          <w:rFonts w:ascii="Calibri" w:hAnsi="Calibri" w:cs="Calibri"/>
          <w:sz w:val="24"/>
          <w:szCs w:val="24"/>
          <w:highlight w:val="yellow"/>
        </w:rPr>
        <w:t>for 10 min at 4</w:t>
      </w:r>
      <w:r w:rsidR="00DC6957" w:rsidRPr="0022023F">
        <w:rPr>
          <w:rFonts w:ascii="Calibri" w:hAnsi="Calibri" w:cs="Calibri"/>
          <w:sz w:val="24"/>
          <w:szCs w:val="24"/>
          <w:highlight w:val="yellow"/>
        </w:rPr>
        <w:t xml:space="preserve"> </w:t>
      </w:r>
      <w:r w:rsidRPr="0022023F">
        <w:rPr>
          <w:rFonts w:ascii="Calibri" w:hAnsi="Calibri" w:cs="Calibri"/>
          <w:sz w:val="24"/>
          <w:szCs w:val="24"/>
          <w:highlight w:val="yellow"/>
        </w:rPr>
        <w:t>°C.</w:t>
      </w:r>
      <w:r w:rsidR="00351F83" w:rsidRPr="0022023F">
        <w:rPr>
          <w:rFonts w:ascii="Calibri" w:hAnsi="Calibri" w:cs="Calibri"/>
          <w:sz w:val="24"/>
          <w:szCs w:val="24"/>
          <w:highlight w:val="yellow"/>
        </w:rPr>
        <w:t xml:space="preserve"> </w:t>
      </w:r>
      <w:r w:rsidR="00D373C2" w:rsidRPr="0022023F">
        <w:rPr>
          <w:rFonts w:ascii="Calibri" w:hAnsi="Calibri" w:cs="Calibri"/>
          <w:sz w:val="24"/>
          <w:szCs w:val="24"/>
          <w:highlight w:val="yellow"/>
        </w:rPr>
        <w:t>Using glass Pasteur pipettes, transfer the supernatant to the glass</w:t>
      </w:r>
      <w:r w:rsidR="0020596A" w:rsidRPr="0022023F">
        <w:rPr>
          <w:rFonts w:ascii="Calibri" w:hAnsi="Calibri" w:cs="Calibri"/>
          <w:sz w:val="24"/>
          <w:szCs w:val="24"/>
          <w:highlight w:val="yellow"/>
        </w:rPr>
        <w:t xml:space="preserve"> test</w:t>
      </w:r>
      <w:r w:rsidR="00D373C2" w:rsidRPr="0022023F">
        <w:rPr>
          <w:rFonts w:ascii="Calibri" w:hAnsi="Calibri" w:cs="Calibri"/>
          <w:sz w:val="24"/>
          <w:szCs w:val="24"/>
          <w:highlight w:val="yellow"/>
        </w:rPr>
        <w:t xml:space="preserve"> tube containing the supernatant of the first hexane extraction (</w:t>
      </w:r>
      <w:r w:rsidR="00351F83" w:rsidRPr="0022023F">
        <w:rPr>
          <w:rFonts w:ascii="Calibri" w:hAnsi="Calibri" w:cs="Calibri"/>
          <w:sz w:val="24"/>
          <w:szCs w:val="24"/>
          <w:highlight w:val="yellow"/>
        </w:rPr>
        <w:t>step 3.9</w:t>
      </w:r>
      <w:r w:rsidR="00D373C2" w:rsidRPr="0022023F">
        <w:rPr>
          <w:rFonts w:ascii="Calibri" w:hAnsi="Calibri" w:cs="Calibri"/>
          <w:sz w:val="24"/>
          <w:szCs w:val="24"/>
          <w:highlight w:val="yellow"/>
        </w:rPr>
        <w:t>) for each sample</w:t>
      </w:r>
      <w:r w:rsidR="00DC6957" w:rsidRPr="0022023F">
        <w:rPr>
          <w:rFonts w:ascii="Calibri" w:hAnsi="Calibri" w:cs="Calibri"/>
          <w:sz w:val="24"/>
          <w:szCs w:val="24"/>
          <w:highlight w:val="yellow"/>
        </w:rPr>
        <w:t>,</w:t>
      </w:r>
      <w:r w:rsidR="00D373C2" w:rsidRPr="0022023F">
        <w:rPr>
          <w:rFonts w:ascii="Calibri" w:hAnsi="Calibri" w:cs="Calibri"/>
          <w:sz w:val="24"/>
          <w:szCs w:val="24"/>
          <w:highlight w:val="yellow"/>
        </w:rPr>
        <w:t xml:space="preserve"> respectively. </w:t>
      </w:r>
    </w:p>
    <w:p w14:paraId="5DA61749" w14:textId="77777777" w:rsidR="00351F83" w:rsidRPr="0022023F" w:rsidRDefault="00351F83" w:rsidP="005D4C28">
      <w:pPr>
        <w:pBdr>
          <w:top w:val="nil"/>
          <w:left w:val="nil"/>
          <w:bottom w:val="nil"/>
          <w:right w:val="nil"/>
          <w:between w:val="nil"/>
        </w:pBdr>
        <w:rPr>
          <w:highlight w:val="yellow"/>
        </w:rPr>
      </w:pPr>
    </w:p>
    <w:p w14:paraId="5F9E18A4" w14:textId="5220544A" w:rsidR="00817024" w:rsidRPr="0022023F" w:rsidRDefault="00351F83"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22023F">
        <w:rPr>
          <w:rFonts w:ascii="Calibri" w:hAnsi="Calibri" w:cs="Calibri"/>
          <w:bCs/>
          <w:sz w:val="24"/>
          <w:szCs w:val="24"/>
          <w:highlight w:val="yellow"/>
        </w:rPr>
        <w:t>E</w:t>
      </w:r>
      <w:r w:rsidR="0084308C" w:rsidRPr="0022023F">
        <w:rPr>
          <w:rFonts w:ascii="Calibri" w:hAnsi="Calibri" w:cs="Calibri"/>
          <w:bCs/>
          <w:sz w:val="24"/>
          <w:szCs w:val="24"/>
          <w:highlight w:val="yellow"/>
        </w:rPr>
        <w:t xml:space="preserve">vaporate the </w:t>
      </w:r>
      <w:r w:rsidR="00D373C2" w:rsidRPr="0022023F">
        <w:rPr>
          <w:rFonts w:ascii="Calibri" w:hAnsi="Calibri" w:cs="Calibri"/>
          <w:bCs/>
          <w:sz w:val="24"/>
          <w:szCs w:val="24"/>
          <w:highlight w:val="yellow"/>
        </w:rPr>
        <w:t>combined hexane extraction</w:t>
      </w:r>
      <w:r w:rsidR="0020596A" w:rsidRPr="0022023F">
        <w:rPr>
          <w:rFonts w:ascii="Calibri" w:hAnsi="Calibri" w:cs="Calibri"/>
          <w:bCs/>
          <w:sz w:val="24"/>
          <w:szCs w:val="24"/>
          <w:highlight w:val="yellow"/>
        </w:rPr>
        <w:t xml:space="preserve"> </w:t>
      </w:r>
      <w:r w:rsidR="0084308C" w:rsidRPr="0022023F">
        <w:rPr>
          <w:rFonts w:ascii="Calibri" w:hAnsi="Calibri" w:cs="Calibri"/>
          <w:bCs/>
          <w:sz w:val="24"/>
          <w:szCs w:val="24"/>
          <w:highlight w:val="yellow"/>
        </w:rPr>
        <w:t>solvent</w:t>
      </w:r>
      <w:r w:rsidR="0020596A" w:rsidRPr="0022023F">
        <w:rPr>
          <w:rFonts w:ascii="Calibri" w:hAnsi="Calibri" w:cs="Calibri"/>
          <w:bCs/>
          <w:sz w:val="24"/>
          <w:szCs w:val="24"/>
          <w:highlight w:val="yellow"/>
        </w:rPr>
        <w:t xml:space="preserve"> (first and second extraction supernatant for each sample) </w:t>
      </w:r>
      <w:r w:rsidR="0084308C" w:rsidRPr="0022023F">
        <w:rPr>
          <w:rFonts w:ascii="Calibri" w:hAnsi="Calibri" w:cs="Calibri"/>
          <w:bCs/>
          <w:sz w:val="24"/>
          <w:szCs w:val="24"/>
          <w:highlight w:val="yellow"/>
        </w:rPr>
        <w:t>under a gentle stream of N</w:t>
      </w:r>
      <w:r w:rsidR="0084308C" w:rsidRPr="0022023F">
        <w:rPr>
          <w:rFonts w:ascii="Calibri" w:hAnsi="Calibri" w:cs="Calibri"/>
          <w:bCs/>
          <w:sz w:val="24"/>
          <w:szCs w:val="24"/>
          <w:highlight w:val="yellow"/>
          <w:vertAlign w:val="subscript"/>
        </w:rPr>
        <w:t>2</w:t>
      </w:r>
      <w:r w:rsidR="0084308C" w:rsidRPr="0022023F">
        <w:rPr>
          <w:rFonts w:ascii="Calibri" w:hAnsi="Calibri" w:cs="Calibri"/>
          <w:bCs/>
          <w:sz w:val="24"/>
          <w:szCs w:val="24"/>
          <w:highlight w:val="yellow"/>
        </w:rPr>
        <w:t xml:space="preserve"> in a darkened fume hood for approximately 30 min. </w:t>
      </w:r>
      <w:r w:rsidR="005D4C28" w:rsidRPr="0022023F">
        <w:rPr>
          <w:rFonts w:ascii="Calibri" w:hAnsi="Calibri" w:cs="Calibri"/>
          <w:bCs/>
          <w:sz w:val="24"/>
          <w:szCs w:val="24"/>
          <w:highlight w:val="yellow"/>
        </w:rPr>
        <w:t>Set t</w:t>
      </w:r>
      <w:r w:rsidR="0084308C" w:rsidRPr="0022023F">
        <w:rPr>
          <w:rFonts w:ascii="Calibri" w:hAnsi="Calibri" w:cs="Calibri"/>
          <w:bCs/>
          <w:sz w:val="24"/>
          <w:szCs w:val="24"/>
          <w:highlight w:val="yellow"/>
        </w:rPr>
        <w:t xml:space="preserve">he heating block </w:t>
      </w:r>
      <w:r w:rsidR="005D4C28" w:rsidRPr="0022023F">
        <w:rPr>
          <w:rFonts w:ascii="Calibri" w:hAnsi="Calibri" w:cs="Calibri"/>
          <w:bCs/>
          <w:sz w:val="24"/>
          <w:szCs w:val="24"/>
          <w:highlight w:val="yellow"/>
        </w:rPr>
        <w:t>at</w:t>
      </w:r>
      <w:r w:rsidR="0084308C" w:rsidRPr="0022023F">
        <w:rPr>
          <w:rFonts w:ascii="Calibri" w:hAnsi="Calibri" w:cs="Calibri"/>
          <w:bCs/>
          <w:sz w:val="24"/>
          <w:szCs w:val="24"/>
          <w:highlight w:val="yellow"/>
        </w:rPr>
        <w:t xml:space="preserve"> 35</w:t>
      </w:r>
      <w:r w:rsidR="00DC6957" w:rsidRPr="0022023F">
        <w:rPr>
          <w:rFonts w:ascii="Calibri" w:hAnsi="Calibri" w:cs="Calibri"/>
          <w:bCs/>
          <w:sz w:val="24"/>
          <w:szCs w:val="24"/>
          <w:highlight w:val="yellow"/>
        </w:rPr>
        <w:t xml:space="preserve"> </w:t>
      </w:r>
      <w:r w:rsidR="0084308C" w:rsidRPr="0022023F">
        <w:rPr>
          <w:rFonts w:ascii="Calibri" w:hAnsi="Calibri" w:cs="Calibri"/>
          <w:bCs/>
          <w:sz w:val="24"/>
          <w:szCs w:val="24"/>
          <w:highlight w:val="yellow"/>
        </w:rPr>
        <w:t>°C.</w:t>
      </w:r>
    </w:p>
    <w:p w14:paraId="7E915C03" w14:textId="77777777" w:rsidR="00351F83" w:rsidRPr="0022023F" w:rsidRDefault="00351F83" w:rsidP="005D4C28">
      <w:pPr>
        <w:pBdr>
          <w:top w:val="nil"/>
          <w:left w:val="nil"/>
          <w:bottom w:val="nil"/>
          <w:right w:val="nil"/>
          <w:between w:val="nil"/>
        </w:pBdr>
        <w:rPr>
          <w:bCs/>
          <w:highlight w:val="yellow"/>
        </w:rPr>
      </w:pPr>
    </w:p>
    <w:p w14:paraId="550EDD20" w14:textId="0468E507" w:rsidR="0084308C" w:rsidRPr="0022023F" w:rsidRDefault="00432D55"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22023F">
        <w:rPr>
          <w:rFonts w:ascii="Calibri" w:hAnsi="Calibri" w:cs="Calibri"/>
          <w:bCs/>
          <w:sz w:val="24"/>
          <w:szCs w:val="24"/>
          <w:highlight w:val="yellow"/>
        </w:rPr>
        <w:t>Resuspend the dried residue in 50 µ</w:t>
      </w:r>
      <w:r w:rsidR="00DC6957" w:rsidRPr="0022023F">
        <w:rPr>
          <w:rFonts w:ascii="Calibri" w:hAnsi="Calibri" w:cs="Calibri"/>
          <w:bCs/>
          <w:sz w:val="24"/>
          <w:szCs w:val="24"/>
          <w:highlight w:val="yellow"/>
        </w:rPr>
        <w:t>L</w:t>
      </w:r>
      <w:r w:rsidRPr="0022023F">
        <w:rPr>
          <w:rFonts w:ascii="Calibri" w:hAnsi="Calibri" w:cs="Calibri"/>
          <w:bCs/>
          <w:sz w:val="24"/>
          <w:szCs w:val="24"/>
          <w:highlight w:val="yellow"/>
        </w:rPr>
        <w:t xml:space="preserve"> of ethanol, vortex briefly, and add 50 µ</w:t>
      </w:r>
      <w:r w:rsidR="00DC6957" w:rsidRPr="0022023F">
        <w:rPr>
          <w:rFonts w:ascii="Calibri" w:hAnsi="Calibri" w:cs="Calibri"/>
          <w:bCs/>
          <w:sz w:val="24"/>
          <w:szCs w:val="24"/>
          <w:highlight w:val="yellow"/>
        </w:rPr>
        <w:t>L</w:t>
      </w:r>
      <w:r w:rsidRPr="0022023F">
        <w:rPr>
          <w:rFonts w:ascii="Calibri" w:hAnsi="Calibri" w:cs="Calibri"/>
          <w:bCs/>
          <w:sz w:val="24"/>
          <w:szCs w:val="24"/>
          <w:highlight w:val="yellow"/>
        </w:rPr>
        <w:t xml:space="preserve"> of mobile phase (70:30 acetonitrile/</w:t>
      </w:r>
      <w:r w:rsidR="00310CF2" w:rsidRPr="0022023F">
        <w:rPr>
          <w:rFonts w:ascii="Calibri" w:hAnsi="Calibri" w:cs="Calibri"/>
          <w:bCs/>
          <w:sz w:val="24"/>
          <w:szCs w:val="24"/>
          <w:highlight w:val="yellow"/>
        </w:rPr>
        <w:t>d</w:t>
      </w:r>
      <w:r w:rsidRPr="0022023F">
        <w:rPr>
          <w:rFonts w:ascii="Calibri" w:hAnsi="Calibri" w:cs="Calibri"/>
          <w:bCs/>
          <w:sz w:val="24"/>
          <w:szCs w:val="24"/>
          <w:highlight w:val="yellow"/>
        </w:rPr>
        <w:t>H</w:t>
      </w:r>
      <w:r w:rsidRPr="0022023F">
        <w:rPr>
          <w:rFonts w:ascii="Calibri" w:hAnsi="Calibri" w:cs="Calibri"/>
          <w:bCs/>
          <w:sz w:val="24"/>
          <w:szCs w:val="24"/>
          <w:highlight w:val="yellow"/>
          <w:vertAlign w:val="subscript"/>
        </w:rPr>
        <w:t>2</w:t>
      </w:r>
      <w:r w:rsidRPr="0022023F">
        <w:rPr>
          <w:rFonts w:ascii="Calibri" w:hAnsi="Calibri" w:cs="Calibri"/>
          <w:bCs/>
          <w:sz w:val="24"/>
          <w:szCs w:val="24"/>
          <w:highlight w:val="yellow"/>
        </w:rPr>
        <w:t>O (v/v)) and vortex again.</w:t>
      </w:r>
      <w:r w:rsidR="002506EA" w:rsidRPr="0022023F">
        <w:rPr>
          <w:rFonts w:ascii="Calibri" w:hAnsi="Calibri" w:cs="Calibri"/>
          <w:bCs/>
          <w:sz w:val="24"/>
          <w:szCs w:val="24"/>
          <w:highlight w:val="yellow"/>
        </w:rPr>
        <w:t xml:space="preserve"> </w:t>
      </w:r>
    </w:p>
    <w:p w14:paraId="018E24B6" w14:textId="77777777" w:rsidR="00351F83" w:rsidRPr="005D4C28" w:rsidRDefault="00351F83" w:rsidP="005D4C28">
      <w:pPr>
        <w:pBdr>
          <w:top w:val="nil"/>
          <w:left w:val="nil"/>
          <w:bottom w:val="nil"/>
          <w:right w:val="nil"/>
          <w:between w:val="nil"/>
        </w:pBdr>
        <w:rPr>
          <w:bCs/>
        </w:rPr>
      </w:pPr>
    </w:p>
    <w:p w14:paraId="1C53DFBF" w14:textId="664EBD7F" w:rsidR="009B053A" w:rsidRPr="005D4C28" w:rsidRDefault="009B053A" w:rsidP="005D4C28">
      <w:pPr>
        <w:pBdr>
          <w:top w:val="nil"/>
          <w:left w:val="nil"/>
          <w:bottom w:val="nil"/>
          <w:right w:val="nil"/>
          <w:between w:val="nil"/>
        </w:pBdr>
        <w:rPr>
          <w:bCs/>
        </w:rPr>
      </w:pPr>
      <w:r w:rsidRPr="005D4C28">
        <w:rPr>
          <w:bCs/>
        </w:rPr>
        <w:t xml:space="preserve">NOTE: </w:t>
      </w:r>
      <w:r w:rsidR="005107BB" w:rsidRPr="005D4C28">
        <w:rPr>
          <w:bCs/>
        </w:rPr>
        <w:t>R</w:t>
      </w:r>
      <w:r w:rsidR="00444DB4" w:rsidRPr="005D4C28">
        <w:rPr>
          <w:bCs/>
        </w:rPr>
        <w:t xml:space="preserve">esuspension of the dried residue should be performed using 100 µL of ethanol </w:t>
      </w:r>
      <w:r w:rsidR="00EA2EFE" w:rsidRPr="005D4C28">
        <w:rPr>
          <w:bCs/>
        </w:rPr>
        <w:t xml:space="preserve">only </w:t>
      </w:r>
      <w:r w:rsidR="00444DB4" w:rsidRPr="005D4C28">
        <w:rPr>
          <w:bCs/>
        </w:rPr>
        <w:t>if the aim is to quantify retinyl-esters</w:t>
      </w:r>
      <w:r w:rsidR="00203CD2" w:rsidRPr="005D4C28">
        <w:rPr>
          <w:bCs/>
        </w:rPr>
        <w:t>.</w:t>
      </w:r>
      <w:r w:rsidR="005D4C28">
        <w:rPr>
          <w:bCs/>
        </w:rPr>
        <w:t xml:space="preserve"> </w:t>
      </w:r>
    </w:p>
    <w:p w14:paraId="18152359" w14:textId="77777777" w:rsidR="009B053A" w:rsidRPr="005D4C28" w:rsidRDefault="009B053A" w:rsidP="005D4C28">
      <w:pPr>
        <w:pBdr>
          <w:top w:val="nil"/>
          <w:left w:val="nil"/>
          <w:bottom w:val="nil"/>
          <w:right w:val="nil"/>
          <w:between w:val="nil"/>
        </w:pBdr>
        <w:rPr>
          <w:bCs/>
        </w:rPr>
      </w:pPr>
    </w:p>
    <w:p w14:paraId="64D8A95C" w14:textId="00CCF7D5" w:rsidR="001265B0" w:rsidRPr="00317AA5" w:rsidRDefault="001265B0"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317AA5">
        <w:rPr>
          <w:rFonts w:ascii="Calibri" w:hAnsi="Calibri" w:cs="Calibri"/>
          <w:bCs/>
          <w:sz w:val="24"/>
          <w:szCs w:val="24"/>
          <w:highlight w:val="yellow"/>
        </w:rPr>
        <w:t xml:space="preserve">Transfer into </w:t>
      </w:r>
      <w:r w:rsidR="00403FA3" w:rsidRPr="00317AA5">
        <w:rPr>
          <w:rFonts w:ascii="Calibri" w:hAnsi="Calibri" w:cs="Calibri"/>
          <w:bCs/>
          <w:sz w:val="24"/>
          <w:szCs w:val="24"/>
          <w:highlight w:val="yellow"/>
        </w:rPr>
        <w:t>labeled</w:t>
      </w:r>
      <w:r w:rsidRPr="00317AA5">
        <w:rPr>
          <w:rFonts w:ascii="Calibri" w:hAnsi="Calibri" w:cs="Calibri"/>
          <w:bCs/>
          <w:sz w:val="24"/>
          <w:szCs w:val="24"/>
          <w:highlight w:val="yellow"/>
        </w:rPr>
        <w:t xml:space="preserve"> 0.5 mL </w:t>
      </w:r>
      <w:r w:rsidR="00351F83" w:rsidRPr="00317AA5">
        <w:rPr>
          <w:rFonts w:ascii="Calibri" w:hAnsi="Calibri" w:cs="Calibri"/>
          <w:bCs/>
          <w:sz w:val="24"/>
          <w:szCs w:val="24"/>
          <w:highlight w:val="yellow"/>
        </w:rPr>
        <w:t>microcentrifuge</w:t>
      </w:r>
      <w:r w:rsidRPr="00317AA5">
        <w:rPr>
          <w:rFonts w:ascii="Calibri" w:hAnsi="Calibri" w:cs="Calibri"/>
          <w:bCs/>
          <w:sz w:val="24"/>
          <w:szCs w:val="24"/>
          <w:highlight w:val="yellow"/>
        </w:rPr>
        <w:t xml:space="preserve"> tubes.</w:t>
      </w:r>
      <w:r w:rsidR="00351F83" w:rsidRPr="00317AA5">
        <w:rPr>
          <w:rFonts w:ascii="Calibri" w:hAnsi="Calibri" w:cs="Calibri"/>
          <w:bCs/>
          <w:sz w:val="24"/>
          <w:szCs w:val="24"/>
          <w:highlight w:val="yellow"/>
        </w:rPr>
        <w:t xml:space="preserve"> </w:t>
      </w:r>
      <w:r w:rsidR="008345B2" w:rsidRPr="00317AA5">
        <w:rPr>
          <w:rFonts w:ascii="Calibri" w:hAnsi="Calibri" w:cs="Calibri"/>
          <w:bCs/>
          <w:sz w:val="24"/>
          <w:szCs w:val="24"/>
          <w:highlight w:val="yellow"/>
        </w:rPr>
        <w:t xml:space="preserve">Centrifuge at </w:t>
      </w:r>
      <w:r w:rsidR="00DC53D0" w:rsidRPr="00317AA5">
        <w:rPr>
          <w:rFonts w:ascii="Calibri" w:hAnsi="Calibri" w:cs="Calibri"/>
          <w:bCs/>
          <w:sz w:val="24"/>
          <w:szCs w:val="24"/>
          <w:highlight w:val="yellow"/>
        </w:rPr>
        <w:t>16</w:t>
      </w:r>
      <w:r w:rsidR="008345B2" w:rsidRPr="00317AA5">
        <w:rPr>
          <w:rFonts w:ascii="Calibri" w:hAnsi="Calibri" w:cs="Calibri"/>
          <w:bCs/>
          <w:sz w:val="24"/>
          <w:szCs w:val="24"/>
          <w:highlight w:val="yellow"/>
        </w:rPr>
        <w:t>,</w:t>
      </w:r>
      <w:r w:rsidR="00DC53D0" w:rsidRPr="00317AA5">
        <w:rPr>
          <w:rFonts w:ascii="Calibri" w:hAnsi="Calibri" w:cs="Calibri"/>
          <w:bCs/>
          <w:sz w:val="24"/>
          <w:szCs w:val="24"/>
          <w:highlight w:val="yellow"/>
        </w:rPr>
        <w:t xml:space="preserve">900 x </w:t>
      </w:r>
      <w:r w:rsidR="00DC53D0" w:rsidRPr="00317AA5">
        <w:rPr>
          <w:rFonts w:ascii="Calibri" w:hAnsi="Calibri" w:cs="Calibri"/>
          <w:bCs/>
          <w:i/>
          <w:iCs/>
          <w:sz w:val="24"/>
          <w:szCs w:val="24"/>
          <w:highlight w:val="yellow"/>
        </w:rPr>
        <w:t>g</w:t>
      </w:r>
      <w:r w:rsidR="00DC53D0" w:rsidRPr="00317AA5">
        <w:rPr>
          <w:rFonts w:ascii="Calibri" w:hAnsi="Calibri" w:cs="Calibri"/>
          <w:bCs/>
          <w:sz w:val="24"/>
          <w:szCs w:val="24"/>
          <w:highlight w:val="yellow"/>
        </w:rPr>
        <w:t xml:space="preserve"> </w:t>
      </w:r>
      <w:r w:rsidR="008345B2" w:rsidRPr="00317AA5">
        <w:rPr>
          <w:rFonts w:ascii="Calibri" w:hAnsi="Calibri" w:cs="Calibri"/>
          <w:bCs/>
          <w:sz w:val="24"/>
          <w:szCs w:val="24"/>
          <w:highlight w:val="yellow"/>
        </w:rPr>
        <w:t>for 5 min.</w:t>
      </w:r>
    </w:p>
    <w:p w14:paraId="240FEF83" w14:textId="77777777" w:rsidR="00351F83" w:rsidRPr="00317AA5" w:rsidRDefault="00351F83" w:rsidP="005D4C28">
      <w:pPr>
        <w:pBdr>
          <w:top w:val="nil"/>
          <w:left w:val="nil"/>
          <w:bottom w:val="nil"/>
          <w:right w:val="nil"/>
          <w:between w:val="nil"/>
        </w:pBdr>
        <w:rPr>
          <w:bCs/>
          <w:highlight w:val="yellow"/>
        </w:rPr>
      </w:pPr>
    </w:p>
    <w:p w14:paraId="06C33831" w14:textId="6EF302CE" w:rsidR="00DA1601" w:rsidRPr="00317AA5" w:rsidRDefault="004E7832"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317AA5">
        <w:rPr>
          <w:rFonts w:ascii="Calibri" w:hAnsi="Calibri" w:cs="Calibri"/>
          <w:bCs/>
          <w:sz w:val="24"/>
          <w:szCs w:val="24"/>
          <w:highlight w:val="yellow"/>
        </w:rPr>
        <w:t>Transfer 80 µ</w:t>
      </w:r>
      <w:r w:rsidR="00DC6957" w:rsidRPr="00317AA5">
        <w:rPr>
          <w:rFonts w:ascii="Calibri" w:hAnsi="Calibri" w:cs="Calibri"/>
          <w:bCs/>
          <w:sz w:val="24"/>
          <w:szCs w:val="24"/>
          <w:highlight w:val="yellow"/>
        </w:rPr>
        <w:t>L</w:t>
      </w:r>
      <w:r w:rsidRPr="00317AA5">
        <w:rPr>
          <w:rFonts w:ascii="Calibri" w:hAnsi="Calibri" w:cs="Calibri"/>
          <w:bCs/>
          <w:sz w:val="24"/>
          <w:szCs w:val="24"/>
          <w:highlight w:val="yellow"/>
        </w:rPr>
        <w:t xml:space="preserve"> of the reconstituted residue to amber HPLC vials with 300 µ</w:t>
      </w:r>
      <w:r w:rsidR="00DC6957" w:rsidRPr="00317AA5">
        <w:rPr>
          <w:rFonts w:ascii="Calibri" w:hAnsi="Calibri" w:cs="Calibri"/>
          <w:bCs/>
          <w:sz w:val="24"/>
          <w:szCs w:val="24"/>
          <w:highlight w:val="yellow"/>
        </w:rPr>
        <w:t>L</w:t>
      </w:r>
      <w:r w:rsidRPr="00317AA5">
        <w:rPr>
          <w:rFonts w:ascii="Calibri" w:hAnsi="Calibri" w:cs="Calibri"/>
          <w:bCs/>
          <w:sz w:val="24"/>
          <w:szCs w:val="24"/>
          <w:highlight w:val="yellow"/>
        </w:rPr>
        <w:t xml:space="preserve"> inserts.</w:t>
      </w:r>
      <w:bookmarkStart w:id="0" w:name="_Hlk207103338"/>
      <w:r w:rsidR="00351F83" w:rsidRPr="00317AA5">
        <w:rPr>
          <w:rFonts w:ascii="Calibri" w:hAnsi="Calibri" w:cs="Calibri"/>
          <w:bCs/>
          <w:sz w:val="24"/>
          <w:szCs w:val="24"/>
          <w:highlight w:val="yellow"/>
        </w:rPr>
        <w:t xml:space="preserve"> </w:t>
      </w:r>
      <w:r w:rsidR="005D478F" w:rsidRPr="00317AA5">
        <w:rPr>
          <w:rFonts w:ascii="Calibri" w:hAnsi="Calibri" w:cs="Calibri"/>
          <w:bCs/>
          <w:sz w:val="24"/>
          <w:szCs w:val="24"/>
          <w:highlight w:val="yellow"/>
        </w:rPr>
        <w:t>Immediately cap the vial to prevent solvent loss due to evaporation.</w:t>
      </w:r>
      <w:bookmarkEnd w:id="0"/>
    </w:p>
    <w:p w14:paraId="260D761C" w14:textId="77777777" w:rsidR="00351F83" w:rsidRPr="005D4C28" w:rsidRDefault="00351F83" w:rsidP="005D4C28">
      <w:pPr>
        <w:pBdr>
          <w:top w:val="nil"/>
          <w:left w:val="nil"/>
          <w:bottom w:val="nil"/>
          <w:right w:val="nil"/>
          <w:between w:val="nil"/>
        </w:pBdr>
        <w:rPr>
          <w:bCs/>
        </w:rPr>
      </w:pPr>
    </w:p>
    <w:p w14:paraId="07F8B392" w14:textId="1F7CDC74" w:rsidR="005D478F" w:rsidRPr="005D4C28" w:rsidRDefault="00351F83" w:rsidP="005D4C28">
      <w:pPr>
        <w:pBdr>
          <w:top w:val="nil"/>
          <w:left w:val="nil"/>
          <w:bottom w:val="nil"/>
          <w:right w:val="nil"/>
          <w:between w:val="nil"/>
        </w:pBdr>
        <w:rPr>
          <w:bCs/>
        </w:rPr>
      </w:pPr>
      <w:r w:rsidRPr="005D4C28">
        <w:rPr>
          <w:bCs/>
        </w:rPr>
        <w:t>3.16.</w:t>
      </w:r>
      <w:r w:rsidRPr="005D4C28">
        <w:rPr>
          <w:bCs/>
        </w:rPr>
        <w:tab/>
        <w:t>T</w:t>
      </w:r>
      <w:r w:rsidR="009C5D47" w:rsidRPr="005D4C28">
        <w:rPr>
          <w:bCs/>
        </w:rPr>
        <w:t xml:space="preserve">ransfer glass vials into a </w:t>
      </w:r>
      <w:proofErr w:type="spellStart"/>
      <w:r w:rsidR="009C5D47" w:rsidRPr="005D4C28">
        <w:rPr>
          <w:bCs/>
        </w:rPr>
        <w:t>cryobox</w:t>
      </w:r>
      <w:proofErr w:type="spellEnd"/>
      <w:r w:rsidR="009C5D47" w:rsidRPr="005D4C28">
        <w:rPr>
          <w:bCs/>
        </w:rPr>
        <w:t xml:space="preserve">, label </w:t>
      </w:r>
      <w:r w:rsidR="005D4C28">
        <w:rPr>
          <w:bCs/>
        </w:rPr>
        <w:t xml:space="preserve">them with the study name, extraction date, and </w:t>
      </w:r>
      <w:r w:rsidR="009C5D47" w:rsidRPr="005D4C28">
        <w:rPr>
          <w:bCs/>
        </w:rPr>
        <w:t xml:space="preserve">sample IDs, and store </w:t>
      </w:r>
      <w:r w:rsidR="005D4C28">
        <w:rPr>
          <w:bCs/>
        </w:rPr>
        <w:t xml:space="preserve">them </w:t>
      </w:r>
      <w:r w:rsidR="009C5D47" w:rsidRPr="005D4C28">
        <w:rPr>
          <w:bCs/>
        </w:rPr>
        <w:t>in</w:t>
      </w:r>
      <w:r w:rsidR="00DC6957" w:rsidRPr="005D4C28">
        <w:rPr>
          <w:bCs/>
        </w:rPr>
        <w:t xml:space="preserve"> a</w:t>
      </w:r>
      <w:r w:rsidR="009C5D47" w:rsidRPr="005D4C28">
        <w:rPr>
          <w:bCs/>
        </w:rPr>
        <w:t xml:space="preserve"> -80</w:t>
      </w:r>
      <w:r w:rsidR="00DC6957" w:rsidRPr="005D4C28">
        <w:rPr>
          <w:bCs/>
        </w:rPr>
        <w:t xml:space="preserve"> </w:t>
      </w:r>
      <w:r w:rsidR="009C5D47" w:rsidRPr="005D4C28">
        <w:rPr>
          <w:bCs/>
        </w:rPr>
        <w:t>°C freezer until analysis.</w:t>
      </w:r>
    </w:p>
    <w:p w14:paraId="1FB28875" w14:textId="77777777" w:rsidR="009C5D47" w:rsidRPr="005D4C28" w:rsidRDefault="009C5D47" w:rsidP="005D4C28">
      <w:pPr>
        <w:pBdr>
          <w:top w:val="nil"/>
          <w:left w:val="nil"/>
          <w:bottom w:val="nil"/>
          <w:right w:val="nil"/>
          <w:between w:val="nil"/>
        </w:pBdr>
        <w:rPr>
          <w:bCs/>
        </w:rPr>
      </w:pPr>
    </w:p>
    <w:p w14:paraId="518F9BD7" w14:textId="079CCE9E" w:rsidR="009C5D47" w:rsidRPr="005D4C28" w:rsidRDefault="009C5D47" w:rsidP="005D4C28">
      <w:pPr>
        <w:pBdr>
          <w:top w:val="nil"/>
          <w:left w:val="nil"/>
          <w:bottom w:val="nil"/>
          <w:right w:val="nil"/>
          <w:between w:val="nil"/>
        </w:pBdr>
        <w:rPr>
          <w:bCs/>
        </w:rPr>
      </w:pPr>
      <w:r w:rsidRPr="005D4C28">
        <w:rPr>
          <w:bCs/>
        </w:rPr>
        <w:t>N</w:t>
      </w:r>
      <w:r w:rsidR="00351F83" w:rsidRPr="005D4C28">
        <w:rPr>
          <w:bCs/>
        </w:rPr>
        <w:t>OTE</w:t>
      </w:r>
      <w:r w:rsidRPr="005D4C28">
        <w:rPr>
          <w:bCs/>
        </w:rPr>
        <w:t xml:space="preserve">: </w:t>
      </w:r>
      <w:r w:rsidR="00351F83" w:rsidRPr="005D4C28">
        <w:rPr>
          <w:bCs/>
        </w:rPr>
        <w:t>Analysis of stored samples must</w:t>
      </w:r>
      <w:r w:rsidRPr="005D4C28">
        <w:rPr>
          <w:bCs/>
        </w:rPr>
        <w:t xml:space="preserve"> be completed within </w:t>
      </w:r>
      <w:r w:rsidR="00CA542F" w:rsidRPr="005D4C28">
        <w:rPr>
          <w:bCs/>
        </w:rPr>
        <w:t>3-5 days.</w:t>
      </w:r>
      <w:r w:rsidR="002506EA" w:rsidRPr="005D4C28">
        <w:rPr>
          <w:bCs/>
        </w:rPr>
        <w:t xml:space="preserve"> </w:t>
      </w:r>
      <w:r w:rsidR="006A73B5" w:rsidRPr="005D4C28">
        <w:rPr>
          <w:bCs/>
        </w:rPr>
        <w:t xml:space="preserve">A plasma volume of 200 µL is normally sufficient to detect the </w:t>
      </w:r>
      <w:r w:rsidR="00403FA3" w:rsidRPr="005D4C28">
        <w:rPr>
          <w:bCs/>
        </w:rPr>
        <w:t>labeled</w:t>
      </w:r>
      <w:r w:rsidR="006A73B5" w:rsidRPr="005D4C28">
        <w:rPr>
          <w:bCs/>
        </w:rPr>
        <w:t xml:space="preserve"> </w:t>
      </w:r>
      <w:r w:rsidR="00E238CF" w:rsidRPr="005D4C28">
        <w:rPr>
          <w:bCs/>
        </w:rPr>
        <w:t xml:space="preserve">vitamin </w:t>
      </w:r>
      <w:r w:rsidR="006A73B5" w:rsidRPr="005D4C28">
        <w:rPr>
          <w:bCs/>
        </w:rPr>
        <w:t xml:space="preserve">A tracer up to 90 days post-dose. However, the plasma volume can be adjusted to 400 µL </w:t>
      </w:r>
      <w:r w:rsidR="00C7097E" w:rsidRPr="005D4C28">
        <w:rPr>
          <w:bCs/>
        </w:rPr>
        <w:t>if</w:t>
      </w:r>
      <w:r w:rsidR="006A73B5" w:rsidRPr="005D4C28">
        <w:rPr>
          <w:bCs/>
        </w:rPr>
        <w:t xml:space="preserve"> the ratios of plasma/water/ethanol are maintained at 1:1:2 by volume.</w:t>
      </w:r>
    </w:p>
    <w:p w14:paraId="32017CA8" w14:textId="77777777" w:rsidR="00CA542F" w:rsidRPr="005D4C28" w:rsidRDefault="00CA542F" w:rsidP="005D4C28">
      <w:pPr>
        <w:pBdr>
          <w:top w:val="nil"/>
          <w:left w:val="nil"/>
          <w:bottom w:val="nil"/>
          <w:right w:val="nil"/>
          <w:between w:val="nil"/>
        </w:pBdr>
        <w:rPr>
          <w:bCs/>
        </w:rPr>
      </w:pPr>
    </w:p>
    <w:p w14:paraId="7FEF9712" w14:textId="64B91409" w:rsidR="00D03847" w:rsidRPr="005D4C28" w:rsidRDefault="00D03847"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Preparation of internal standard control samples</w:t>
      </w:r>
    </w:p>
    <w:p w14:paraId="7A8E6D66" w14:textId="77777777" w:rsidR="00351F83" w:rsidRPr="005D4C28" w:rsidRDefault="00351F83"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61A7271F" w14:textId="1AFBCF6B" w:rsidR="00351F83" w:rsidRPr="006C5EC5" w:rsidRDefault="00351F83" w:rsidP="005D4C28">
      <w:pPr>
        <w:pBdr>
          <w:top w:val="nil"/>
          <w:left w:val="nil"/>
          <w:bottom w:val="nil"/>
          <w:right w:val="nil"/>
          <w:between w:val="nil"/>
        </w:pBdr>
        <w:rPr>
          <w:bCs/>
          <w:highlight w:val="yellow"/>
        </w:rPr>
      </w:pPr>
      <w:r w:rsidRPr="005D4C28">
        <w:rPr>
          <w:bCs/>
        </w:rPr>
        <w:t>4.1.</w:t>
      </w:r>
      <w:r w:rsidRPr="005D4C28">
        <w:rPr>
          <w:bCs/>
        </w:rPr>
        <w:tab/>
      </w:r>
      <w:r w:rsidR="00CE04C0" w:rsidRPr="006C5EC5">
        <w:rPr>
          <w:bCs/>
          <w:highlight w:val="yellow"/>
        </w:rPr>
        <w:t>P</w:t>
      </w:r>
      <w:r w:rsidR="00E00257" w:rsidRPr="006C5EC5">
        <w:rPr>
          <w:bCs/>
          <w:highlight w:val="yellow"/>
        </w:rPr>
        <w:t xml:space="preserve">repare the </w:t>
      </w:r>
      <w:r w:rsidR="00742E04" w:rsidRPr="006C5EC5">
        <w:rPr>
          <w:bCs/>
          <w:highlight w:val="yellow"/>
        </w:rPr>
        <w:t>ethanol/mobile phase solution by p</w:t>
      </w:r>
      <w:r w:rsidR="00B31811" w:rsidRPr="006C5EC5">
        <w:rPr>
          <w:bCs/>
          <w:highlight w:val="yellow"/>
        </w:rPr>
        <w:t>ipett</w:t>
      </w:r>
      <w:r w:rsidR="00742E04" w:rsidRPr="006C5EC5">
        <w:rPr>
          <w:bCs/>
          <w:highlight w:val="yellow"/>
        </w:rPr>
        <w:t>ing</w:t>
      </w:r>
      <w:r w:rsidR="00B31811" w:rsidRPr="006C5EC5">
        <w:rPr>
          <w:bCs/>
          <w:highlight w:val="yellow"/>
        </w:rPr>
        <w:t xml:space="preserve"> 120</w:t>
      </w:r>
      <w:r w:rsidR="00DC6957" w:rsidRPr="006C5EC5">
        <w:rPr>
          <w:bCs/>
          <w:highlight w:val="yellow"/>
        </w:rPr>
        <w:t xml:space="preserve"> </w:t>
      </w:r>
      <w:r w:rsidR="00B31811" w:rsidRPr="006C5EC5">
        <w:rPr>
          <w:bCs/>
          <w:highlight w:val="yellow"/>
        </w:rPr>
        <w:t>µ</w:t>
      </w:r>
      <w:r w:rsidR="00DC6957" w:rsidRPr="006C5EC5">
        <w:rPr>
          <w:bCs/>
          <w:highlight w:val="yellow"/>
        </w:rPr>
        <w:t>L</w:t>
      </w:r>
      <w:r w:rsidR="00B31811" w:rsidRPr="006C5EC5">
        <w:rPr>
          <w:bCs/>
          <w:highlight w:val="yellow"/>
        </w:rPr>
        <w:t xml:space="preserve"> of ethanol </w:t>
      </w:r>
      <w:r w:rsidRPr="006C5EC5">
        <w:rPr>
          <w:bCs/>
          <w:highlight w:val="yellow"/>
        </w:rPr>
        <w:t>into a microcentrifuge tube and adding 200 µL of (70:30) acetonitrile/dH</w:t>
      </w:r>
      <w:r w:rsidRPr="006C5EC5">
        <w:rPr>
          <w:bCs/>
          <w:highlight w:val="yellow"/>
          <w:vertAlign w:val="subscript"/>
        </w:rPr>
        <w:t>2</w:t>
      </w:r>
      <w:r w:rsidRPr="006C5EC5">
        <w:rPr>
          <w:bCs/>
          <w:highlight w:val="yellow"/>
        </w:rPr>
        <w:t xml:space="preserve">O (v/v) and </w:t>
      </w:r>
      <w:proofErr w:type="spellStart"/>
      <w:r w:rsidRPr="006C5EC5">
        <w:rPr>
          <w:bCs/>
          <w:highlight w:val="yellow"/>
        </w:rPr>
        <w:t>vortexing</w:t>
      </w:r>
      <w:proofErr w:type="spellEnd"/>
      <w:r w:rsidR="00B31811" w:rsidRPr="006C5EC5">
        <w:rPr>
          <w:bCs/>
          <w:highlight w:val="yellow"/>
        </w:rPr>
        <w:t xml:space="preserve">. </w:t>
      </w:r>
    </w:p>
    <w:p w14:paraId="7754FB6E" w14:textId="77777777" w:rsidR="00351F83" w:rsidRPr="006C5EC5" w:rsidRDefault="00351F83" w:rsidP="005D4C28">
      <w:pPr>
        <w:pBdr>
          <w:top w:val="nil"/>
          <w:left w:val="nil"/>
          <w:bottom w:val="nil"/>
          <w:right w:val="nil"/>
          <w:between w:val="nil"/>
        </w:pBdr>
        <w:rPr>
          <w:bCs/>
          <w:highlight w:val="yellow"/>
        </w:rPr>
      </w:pPr>
    </w:p>
    <w:p w14:paraId="5C68259E" w14:textId="4B909E25" w:rsidR="00351F83" w:rsidRPr="006C5EC5" w:rsidRDefault="00F97774"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6C5EC5">
        <w:rPr>
          <w:rFonts w:ascii="Calibri" w:hAnsi="Calibri" w:cs="Calibri"/>
          <w:bCs/>
          <w:sz w:val="24"/>
          <w:szCs w:val="24"/>
          <w:highlight w:val="yellow"/>
        </w:rPr>
        <w:t xml:space="preserve">Into </w:t>
      </w:r>
      <w:r w:rsidR="00DC6957" w:rsidRPr="006C5EC5">
        <w:rPr>
          <w:rFonts w:ascii="Calibri" w:hAnsi="Calibri" w:cs="Calibri"/>
          <w:bCs/>
          <w:sz w:val="24"/>
          <w:szCs w:val="24"/>
          <w:highlight w:val="yellow"/>
        </w:rPr>
        <w:t xml:space="preserve">three </w:t>
      </w:r>
      <w:r w:rsidRPr="006C5EC5">
        <w:rPr>
          <w:rFonts w:ascii="Calibri" w:hAnsi="Calibri" w:cs="Calibri"/>
          <w:bCs/>
          <w:sz w:val="24"/>
          <w:szCs w:val="24"/>
          <w:highlight w:val="yellow"/>
        </w:rPr>
        <w:t xml:space="preserve">separate </w:t>
      </w:r>
      <w:r w:rsidR="008C024A" w:rsidRPr="006C5EC5">
        <w:rPr>
          <w:rFonts w:ascii="Calibri" w:hAnsi="Calibri" w:cs="Calibri"/>
          <w:bCs/>
          <w:sz w:val="24"/>
          <w:szCs w:val="24"/>
          <w:highlight w:val="yellow"/>
        </w:rPr>
        <w:t>0.6</w:t>
      </w:r>
      <w:r w:rsidR="00DC6957" w:rsidRPr="006C5EC5">
        <w:rPr>
          <w:rFonts w:ascii="Calibri" w:hAnsi="Calibri" w:cs="Calibri"/>
          <w:bCs/>
          <w:sz w:val="24"/>
          <w:szCs w:val="24"/>
          <w:highlight w:val="yellow"/>
        </w:rPr>
        <w:t xml:space="preserve"> </w:t>
      </w:r>
      <w:r w:rsidR="008C024A" w:rsidRPr="006C5EC5">
        <w:rPr>
          <w:rFonts w:ascii="Calibri" w:hAnsi="Calibri" w:cs="Calibri"/>
          <w:bCs/>
          <w:sz w:val="24"/>
          <w:szCs w:val="24"/>
          <w:highlight w:val="yellow"/>
        </w:rPr>
        <w:t>mL tubes</w:t>
      </w:r>
      <w:r w:rsidR="00DC6957" w:rsidRPr="006C5EC5">
        <w:rPr>
          <w:rFonts w:ascii="Calibri" w:hAnsi="Calibri" w:cs="Calibri"/>
          <w:bCs/>
          <w:sz w:val="24"/>
          <w:szCs w:val="24"/>
          <w:highlight w:val="yellow"/>
        </w:rPr>
        <w:t>,</w:t>
      </w:r>
      <w:r w:rsidR="008C024A" w:rsidRPr="006C5EC5">
        <w:rPr>
          <w:rFonts w:ascii="Calibri" w:hAnsi="Calibri" w:cs="Calibri"/>
          <w:bCs/>
          <w:sz w:val="24"/>
          <w:szCs w:val="24"/>
          <w:highlight w:val="yellow"/>
        </w:rPr>
        <w:t xml:space="preserve"> pipette 20</w:t>
      </w:r>
      <w:r w:rsidR="00DC6957" w:rsidRPr="006C5EC5">
        <w:rPr>
          <w:rFonts w:ascii="Calibri" w:hAnsi="Calibri" w:cs="Calibri"/>
          <w:bCs/>
          <w:sz w:val="24"/>
          <w:szCs w:val="24"/>
          <w:highlight w:val="yellow"/>
        </w:rPr>
        <w:t xml:space="preserve"> </w:t>
      </w:r>
      <w:r w:rsidR="008C024A" w:rsidRPr="006C5EC5">
        <w:rPr>
          <w:rFonts w:ascii="Calibri" w:hAnsi="Calibri" w:cs="Calibri"/>
          <w:bCs/>
          <w:sz w:val="24"/>
          <w:szCs w:val="24"/>
          <w:highlight w:val="yellow"/>
        </w:rPr>
        <w:t>µ</w:t>
      </w:r>
      <w:r w:rsidR="00DC6957" w:rsidRPr="006C5EC5">
        <w:rPr>
          <w:rFonts w:ascii="Calibri" w:hAnsi="Calibri" w:cs="Calibri"/>
          <w:bCs/>
          <w:sz w:val="24"/>
          <w:szCs w:val="24"/>
          <w:highlight w:val="yellow"/>
        </w:rPr>
        <w:t>L</w:t>
      </w:r>
      <w:r w:rsidR="008C024A" w:rsidRPr="006C5EC5">
        <w:rPr>
          <w:rFonts w:ascii="Calibri" w:hAnsi="Calibri" w:cs="Calibri"/>
          <w:bCs/>
          <w:sz w:val="24"/>
          <w:szCs w:val="24"/>
          <w:highlight w:val="yellow"/>
        </w:rPr>
        <w:t xml:space="preserve"> of the internal standard working solution</w:t>
      </w:r>
      <w:r w:rsidR="00C32260" w:rsidRPr="006C5EC5">
        <w:rPr>
          <w:rFonts w:ascii="Calibri" w:hAnsi="Calibri" w:cs="Calibri"/>
          <w:bCs/>
          <w:sz w:val="24"/>
          <w:szCs w:val="24"/>
          <w:highlight w:val="yellow"/>
        </w:rPr>
        <w:t>.</w:t>
      </w:r>
    </w:p>
    <w:p w14:paraId="4A8A683A" w14:textId="77777777" w:rsidR="00351F83" w:rsidRPr="006C5EC5" w:rsidRDefault="00351F83" w:rsidP="005D4C28">
      <w:pPr>
        <w:pStyle w:val="ListParagraph"/>
        <w:pBdr>
          <w:top w:val="nil"/>
          <w:left w:val="nil"/>
          <w:bottom w:val="nil"/>
          <w:right w:val="nil"/>
          <w:between w:val="nil"/>
        </w:pBdr>
        <w:spacing w:after="0" w:line="240" w:lineRule="auto"/>
        <w:ind w:left="0"/>
        <w:contextualSpacing w:val="0"/>
        <w:jc w:val="both"/>
        <w:rPr>
          <w:rFonts w:ascii="Calibri" w:hAnsi="Calibri" w:cs="Calibri"/>
          <w:bCs/>
          <w:sz w:val="24"/>
          <w:szCs w:val="24"/>
          <w:highlight w:val="yellow"/>
        </w:rPr>
      </w:pPr>
    </w:p>
    <w:p w14:paraId="4937DF4E" w14:textId="1F1B5AEA" w:rsidR="00FB56A0" w:rsidRPr="005D4C28" w:rsidRDefault="00351F83" w:rsidP="005D4C28">
      <w:pPr>
        <w:pBdr>
          <w:top w:val="nil"/>
          <w:left w:val="nil"/>
          <w:bottom w:val="nil"/>
          <w:right w:val="nil"/>
          <w:between w:val="nil"/>
        </w:pBdr>
        <w:rPr>
          <w:bCs/>
        </w:rPr>
      </w:pPr>
      <w:r w:rsidRPr="006C5EC5">
        <w:rPr>
          <w:bCs/>
          <w:highlight w:val="yellow"/>
        </w:rPr>
        <w:t>4.3.</w:t>
      </w:r>
      <w:r w:rsidRPr="006C5EC5">
        <w:rPr>
          <w:bCs/>
          <w:highlight w:val="yellow"/>
        </w:rPr>
        <w:tab/>
      </w:r>
      <w:r w:rsidR="00C32260" w:rsidRPr="006C5EC5">
        <w:rPr>
          <w:bCs/>
          <w:highlight w:val="yellow"/>
        </w:rPr>
        <w:t xml:space="preserve">Add </w:t>
      </w:r>
      <w:r w:rsidR="00E05477" w:rsidRPr="006C5EC5">
        <w:rPr>
          <w:bCs/>
          <w:highlight w:val="yellow"/>
        </w:rPr>
        <w:t>80</w:t>
      </w:r>
      <w:r w:rsidR="00DC6957" w:rsidRPr="006C5EC5">
        <w:rPr>
          <w:bCs/>
          <w:highlight w:val="yellow"/>
        </w:rPr>
        <w:t xml:space="preserve"> </w:t>
      </w:r>
      <w:r w:rsidR="00E05477" w:rsidRPr="006C5EC5">
        <w:rPr>
          <w:bCs/>
          <w:highlight w:val="yellow"/>
        </w:rPr>
        <w:t>µ</w:t>
      </w:r>
      <w:r w:rsidR="00DC6957" w:rsidRPr="006C5EC5">
        <w:rPr>
          <w:bCs/>
          <w:highlight w:val="yellow"/>
        </w:rPr>
        <w:t>L</w:t>
      </w:r>
      <w:r w:rsidR="00E05477" w:rsidRPr="006C5EC5">
        <w:rPr>
          <w:bCs/>
          <w:highlight w:val="yellow"/>
        </w:rPr>
        <w:t xml:space="preserve"> </w:t>
      </w:r>
      <w:r w:rsidR="00893A91" w:rsidRPr="006C5EC5">
        <w:rPr>
          <w:bCs/>
          <w:highlight w:val="yellow"/>
        </w:rPr>
        <w:t xml:space="preserve">of the ethanol/mobile phase solution prepared and </w:t>
      </w:r>
      <w:r w:rsidR="00C33AEC" w:rsidRPr="006C5EC5">
        <w:rPr>
          <w:bCs/>
          <w:highlight w:val="yellow"/>
        </w:rPr>
        <w:t>vortex.</w:t>
      </w:r>
      <w:r w:rsidR="00D9777D" w:rsidRPr="006C5EC5">
        <w:rPr>
          <w:bCs/>
          <w:highlight w:val="yellow"/>
        </w:rPr>
        <w:t xml:space="preserve"> T</w:t>
      </w:r>
      <w:r w:rsidR="008B3A38" w:rsidRPr="006C5EC5">
        <w:rPr>
          <w:bCs/>
          <w:highlight w:val="yellow"/>
        </w:rPr>
        <w:t xml:space="preserve">ransfer </w:t>
      </w:r>
      <w:r w:rsidR="00C33AEC" w:rsidRPr="006C5EC5">
        <w:rPr>
          <w:bCs/>
          <w:highlight w:val="yellow"/>
        </w:rPr>
        <w:t xml:space="preserve">the </w:t>
      </w:r>
      <w:r w:rsidR="00DC6957" w:rsidRPr="006C5EC5">
        <w:rPr>
          <w:bCs/>
          <w:highlight w:val="yellow"/>
        </w:rPr>
        <w:t>three</w:t>
      </w:r>
      <w:r w:rsidR="00C33AEC" w:rsidRPr="006C5EC5">
        <w:rPr>
          <w:bCs/>
          <w:highlight w:val="yellow"/>
        </w:rPr>
        <w:t xml:space="preserve"> internal standard control samples </w:t>
      </w:r>
      <w:r w:rsidR="008B3A38" w:rsidRPr="006C5EC5">
        <w:rPr>
          <w:bCs/>
          <w:highlight w:val="yellow"/>
        </w:rPr>
        <w:t>to amber HPLC vial</w:t>
      </w:r>
      <w:r w:rsidR="00C33AEC" w:rsidRPr="006C5EC5">
        <w:rPr>
          <w:bCs/>
          <w:highlight w:val="yellow"/>
        </w:rPr>
        <w:t>s</w:t>
      </w:r>
      <w:r w:rsidR="008B3A38" w:rsidRPr="006C5EC5">
        <w:rPr>
          <w:bCs/>
          <w:highlight w:val="yellow"/>
        </w:rPr>
        <w:t xml:space="preserve"> with </w:t>
      </w:r>
      <w:r w:rsidR="00FB56A0" w:rsidRPr="006C5EC5">
        <w:rPr>
          <w:bCs/>
          <w:highlight w:val="yellow"/>
        </w:rPr>
        <w:t>300 µ</w:t>
      </w:r>
      <w:r w:rsidR="00DC6957" w:rsidRPr="006C5EC5">
        <w:rPr>
          <w:bCs/>
          <w:highlight w:val="yellow"/>
        </w:rPr>
        <w:t>L</w:t>
      </w:r>
      <w:r w:rsidR="00FB56A0" w:rsidRPr="006C5EC5">
        <w:rPr>
          <w:bCs/>
          <w:highlight w:val="yellow"/>
        </w:rPr>
        <w:t xml:space="preserve"> </w:t>
      </w:r>
      <w:r w:rsidRPr="006C5EC5">
        <w:rPr>
          <w:bCs/>
          <w:highlight w:val="yellow"/>
        </w:rPr>
        <w:t>inserts</w:t>
      </w:r>
      <w:r w:rsidR="00466B35" w:rsidRPr="006C5EC5">
        <w:rPr>
          <w:bCs/>
          <w:highlight w:val="yellow"/>
        </w:rPr>
        <w:t xml:space="preserve"> and</w:t>
      </w:r>
      <w:r w:rsidR="00D67D46" w:rsidRPr="006C5EC5">
        <w:rPr>
          <w:bCs/>
          <w:highlight w:val="yellow"/>
        </w:rPr>
        <w:t xml:space="preserve"> immediately cap the vials to prevent solvent loss due to evaporation</w:t>
      </w:r>
      <w:r w:rsidR="008B3A38" w:rsidRPr="006C5EC5">
        <w:rPr>
          <w:bCs/>
          <w:highlight w:val="yellow"/>
        </w:rPr>
        <w:t>.</w:t>
      </w:r>
      <w:r w:rsidR="008B3A38" w:rsidRPr="005D4C28">
        <w:rPr>
          <w:bCs/>
        </w:rPr>
        <w:t xml:space="preserve"> </w:t>
      </w:r>
    </w:p>
    <w:p w14:paraId="1FD50D38" w14:textId="77777777" w:rsidR="00EE6C02" w:rsidRPr="005D4C28" w:rsidRDefault="00EE6C02" w:rsidP="005D4C28">
      <w:pPr>
        <w:pBdr>
          <w:top w:val="nil"/>
          <w:left w:val="nil"/>
          <w:bottom w:val="nil"/>
          <w:right w:val="nil"/>
          <w:between w:val="nil"/>
        </w:pBdr>
        <w:rPr>
          <w:bCs/>
        </w:rPr>
      </w:pPr>
    </w:p>
    <w:p w14:paraId="1F0B9160" w14:textId="46844BF8" w:rsidR="00DF4BAB" w:rsidRPr="005D4C28" w:rsidRDefault="00DF4BAB"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P</w:t>
      </w:r>
      <w:r w:rsidR="007F1580" w:rsidRPr="005D4C28">
        <w:rPr>
          <w:rFonts w:ascii="Calibri" w:hAnsi="Calibri" w:cs="Calibri"/>
          <w:b/>
          <w:sz w:val="24"/>
          <w:szCs w:val="24"/>
        </w:rPr>
        <w:t xml:space="preserve">lasma </w:t>
      </w:r>
      <w:r w:rsidRPr="005D4C28">
        <w:rPr>
          <w:rFonts w:ascii="Calibri" w:hAnsi="Calibri" w:cs="Calibri"/>
          <w:b/>
          <w:sz w:val="24"/>
          <w:szCs w:val="24"/>
        </w:rPr>
        <w:t>house standard</w:t>
      </w:r>
      <w:r w:rsidR="003E4936" w:rsidRPr="005D4C28">
        <w:rPr>
          <w:rFonts w:ascii="Calibri" w:hAnsi="Calibri" w:cs="Calibri"/>
          <w:b/>
          <w:sz w:val="24"/>
          <w:szCs w:val="24"/>
        </w:rPr>
        <w:t>s</w:t>
      </w:r>
    </w:p>
    <w:p w14:paraId="118B23F9" w14:textId="77777777" w:rsidR="00351F83" w:rsidRPr="005D4C28" w:rsidRDefault="00351F83"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5AFE50B4" w14:textId="06F0F07A" w:rsidR="00CC4D84" w:rsidRPr="005D4C28" w:rsidRDefault="00351F83" w:rsidP="005D4C28">
      <w:pPr>
        <w:pBdr>
          <w:top w:val="nil"/>
          <w:left w:val="nil"/>
          <w:bottom w:val="nil"/>
          <w:right w:val="nil"/>
          <w:between w:val="nil"/>
        </w:pBdr>
        <w:rPr>
          <w:bCs/>
        </w:rPr>
      </w:pPr>
      <w:r w:rsidRPr="005D4C28">
        <w:rPr>
          <w:bCs/>
        </w:rPr>
        <w:t>5.1.</w:t>
      </w:r>
      <w:r w:rsidRPr="005D4C28">
        <w:rPr>
          <w:bCs/>
        </w:rPr>
        <w:tab/>
      </w:r>
      <w:r w:rsidR="009D6D49" w:rsidRPr="005D4C28">
        <w:rPr>
          <w:bCs/>
        </w:rPr>
        <w:t xml:space="preserve">To prepare the house standard samples, </w:t>
      </w:r>
      <w:r w:rsidR="00CA6A93" w:rsidRPr="005D4C28">
        <w:rPr>
          <w:bCs/>
        </w:rPr>
        <w:t xml:space="preserve">obtain sufficient plasma </w:t>
      </w:r>
      <w:r w:rsidR="009D6D49" w:rsidRPr="005D4C28">
        <w:rPr>
          <w:bCs/>
        </w:rPr>
        <w:t xml:space="preserve">volume to allow </w:t>
      </w:r>
      <w:r w:rsidRPr="005D4C28">
        <w:rPr>
          <w:bCs/>
        </w:rPr>
        <w:t>analysis of</w:t>
      </w:r>
      <w:r w:rsidR="009D6D49" w:rsidRPr="005D4C28">
        <w:rPr>
          <w:bCs/>
        </w:rPr>
        <w:t xml:space="preserve"> a minimum of </w:t>
      </w:r>
      <w:r w:rsidR="00DC6957" w:rsidRPr="005D4C28">
        <w:rPr>
          <w:bCs/>
        </w:rPr>
        <w:t xml:space="preserve">three </w:t>
      </w:r>
      <w:r w:rsidR="00504042" w:rsidRPr="005D4C28">
        <w:rPr>
          <w:bCs/>
        </w:rPr>
        <w:t>samples per analy</w:t>
      </w:r>
      <w:r w:rsidR="00DC6957" w:rsidRPr="005D4C28">
        <w:rPr>
          <w:bCs/>
        </w:rPr>
        <w:t>tical</w:t>
      </w:r>
      <w:r w:rsidR="00504042" w:rsidRPr="005D4C28">
        <w:rPr>
          <w:bCs/>
        </w:rPr>
        <w:t xml:space="preserve"> run</w:t>
      </w:r>
      <w:r w:rsidR="00B51988" w:rsidRPr="005D4C28">
        <w:rPr>
          <w:bCs/>
        </w:rPr>
        <w:t xml:space="preserve">. </w:t>
      </w:r>
      <w:r w:rsidRPr="005D4C28">
        <w:rPr>
          <w:bCs/>
        </w:rPr>
        <w:t>The total</w:t>
      </w:r>
      <w:r w:rsidR="00B04ED6" w:rsidRPr="005D4C28">
        <w:rPr>
          <w:bCs/>
        </w:rPr>
        <w:t xml:space="preserve"> required plasma volume is determined by the </w:t>
      </w:r>
      <w:r w:rsidR="00944DF2" w:rsidRPr="005D4C28">
        <w:rPr>
          <w:bCs/>
        </w:rPr>
        <w:t>number</w:t>
      </w:r>
      <w:r w:rsidR="00B04ED6" w:rsidRPr="005D4C28">
        <w:rPr>
          <w:bCs/>
        </w:rPr>
        <w:t xml:space="preserve"> of samples that need to be </w:t>
      </w:r>
      <w:r w:rsidR="004A2C8F" w:rsidRPr="005D4C28">
        <w:rPr>
          <w:bCs/>
        </w:rPr>
        <w:t>analyzed.</w:t>
      </w:r>
    </w:p>
    <w:p w14:paraId="4B08A245" w14:textId="77777777" w:rsidR="00351F83" w:rsidRPr="005D4C28" w:rsidRDefault="00351F83" w:rsidP="005D4C28">
      <w:pPr>
        <w:pBdr>
          <w:top w:val="nil"/>
          <w:left w:val="nil"/>
          <w:bottom w:val="nil"/>
          <w:right w:val="nil"/>
          <w:between w:val="nil"/>
        </w:pBdr>
        <w:rPr>
          <w:bCs/>
        </w:rPr>
      </w:pPr>
    </w:p>
    <w:p w14:paraId="428A2CAF" w14:textId="0C5467BB" w:rsidR="00AA34E8" w:rsidRPr="005D4C28" w:rsidRDefault="00351F83"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A</w:t>
      </w:r>
      <w:r w:rsidR="00204A8B" w:rsidRPr="005D4C28">
        <w:rPr>
          <w:rFonts w:ascii="Calibri" w:hAnsi="Calibri" w:cs="Calibri"/>
          <w:bCs/>
          <w:sz w:val="24"/>
          <w:szCs w:val="24"/>
        </w:rPr>
        <w:t xml:space="preserve">liquot </w:t>
      </w:r>
      <w:r w:rsidR="00CC4D84" w:rsidRPr="005D4C28">
        <w:rPr>
          <w:rFonts w:ascii="Calibri" w:hAnsi="Calibri" w:cs="Calibri"/>
          <w:bCs/>
          <w:sz w:val="24"/>
          <w:szCs w:val="24"/>
        </w:rPr>
        <w:t>house standard plasma</w:t>
      </w:r>
      <w:r w:rsidR="00504042" w:rsidRPr="005D4C28">
        <w:rPr>
          <w:rFonts w:ascii="Calibri" w:hAnsi="Calibri" w:cs="Calibri"/>
          <w:bCs/>
          <w:sz w:val="24"/>
          <w:szCs w:val="24"/>
        </w:rPr>
        <w:t xml:space="preserve"> into small cryovials</w:t>
      </w:r>
      <w:r w:rsidR="00CC4D84" w:rsidRPr="005D4C28">
        <w:rPr>
          <w:rFonts w:ascii="Calibri" w:hAnsi="Calibri" w:cs="Calibri"/>
          <w:bCs/>
          <w:sz w:val="24"/>
          <w:szCs w:val="24"/>
        </w:rPr>
        <w:t xml:space="preserve"> at volumes needed for each </w:t>
      </w:r>
      <w:r w:rsidR="00204A8B" w:rsidRPr="005D4C28">
        <w:rPr>
          <w:rFonts w:ascii="Calibri" w:hAnsi="Calibri" w:cs="Calibri"/>
          <w:bCs/>
          <w:sz w:val="24"/>
          <w:szCs w:val="24"/>
        </w:rPr>
        <w:t>analytical run</w:t>
      </w:r>
      <w:r w:rsidR="00504042" w:rsidRPr="005D4C28">
        <w:rPr>
          <w:rFonts w:ascii="Calibri" w:hAnsi="Calibri" w:cs="Calibri"/>
          <w:bCs/>
          <w:sz w:val="24"/>
          <w:szCs w:val="24"/>
        </w:rPr>
        <w:t xml:space="preserve"> and store at -80</w:t>
      </w:r>
      <w:r w:rsidR="00DC6957" w:rsidRPr="005D4C28">
        <w:rPr>
          <w:rFonts w:ascii="Calibri" w:hAnsi="Calibri" w:cs="Calibri"/>
          <w:bCs/>
          <w:sz w:val="24"/>
          <w:szCs w:val="24"/>
        </w:rPr>
        <w:t xml:space="preserve"> </w:t>
      </w:r>
      <w:r w:rsidR="00504042" w:rsidRPr="005D4C28">
        <w:rPr>
          <w:rFonts w:ascii="Calibri" w:hAnsi="Calibri" w:cs="Calibri"/>
          <w:bCs/>
          <w:sz w:val="24"/>
          <w:szCs w:val="24"/>
        </w:rPr>
        <w:t>°C.</w:t>
      </w:r>
    </w:p>
    <w:p w14:paraId="2980589E" w14:textId="77777777" w:rsidR="00AA34E8" w:rsidRPr="005D4C28" w:rsidRDefault="00AA34E8" w:rsidP="005D4C28">
      <w:pPr>
        <w:pBdr>
          <w:top w:val="nil"/>
          <w:left w:val="nil"/>
          <w:bottom w:val="nil"/>
          <w:right w:val="nil"/>
          <w:between w:val="nil"/>
        </w:pBdr>
        <w:rPr>
          <w:bCs/>
        </w:rPr>
      </w:pPr>
    </w:p>
    <w:p w14:paraId="63B484A1" w14:textId="505E28BF" w:rsidR="00CA6A93" w:rsidRPr="005D4C28" w:rsidRDefault="00AA34E8" w:rsidP="005D4C28">
      <w:pPr>
        <w:pBdr>
          <w:top w:val="nil"/>
          <w:left w:val="nil"/>
          <w:bottom w:val="nil"/>
          <w:right w:val="nil"/>
          <w:between w:val="nil"/>
        </w:pBdr>
        <w:rPr>
          <w:bCs/>
        </w:rPr>
      </w:pPr>
      <w:r w:rsidRPr="005D4C28">
        <w:rPr>
          <w:bCs/>
        </w:rPr>
        <w:t>N</w:t>
      </w:r>
      <w:r w:rsidR="008B3121" w:rsidRPr="005D4C28">
        <w:rPr>
          <w:bCs/>
        </w:rPr>
        <w:t>OTE</w:t>
      </w:r>
      <w:r w:rsidRPr="005D4C28">
        <w:rPr>
          <w:bCs/>
        </w:rPr>
        <w:t xml:space="preserve">: </w:t>
      </w:r>
      <w:r w:rsidR="008B3121" w:rsidRPr="005D4C28">
        <w:rPr>
          <w:bCs/>
        </w:rPr>
        <w:t>It is critical that the house standard contains the isotope-labeled</w:t>
      </w:r>
      <w:r w:rsidR="00365390" w:rsidRPr="005D4C28">
        <w:rPr>
          <w:bCs/>
        </w:rPr>
        <w:t xml:space="preserve"> retinol tracer</w:t>
      </w:r>
      <w:r w:rsidR="0081501A" w:rsidRPr="005D4C28">
        <w:rPr>
          <w:bCs/>
        </w:rPr>
        <w:t xml:space="preserve"> used in the unknown samples.</w:t>
      </w:r>
      <w:r w:rsidR="002506EA" w:rsidRPr="005D4C28">
        <w:rPr>
          <w:bCs/>
        </w:rPr>
        <w:t xml:space="preserve"> </w:t>
      </w:r>
      <w:r w:rsidR="0081501A" w:rsidRPr="005D4C28">
        <w:rPr>
          <w:bCs/>
        </w:rPr>
        <w:t xml:space="preserve">Sufficient material can be obtained from pooling </w:t>
      </w:r>
      <w:r w:rsidR="00E70688" w:rsidRPr="005D4C28">
        <w:rPr>
          <w:bCs/>
        </w:rPr>
        <w:t>volunteer samples into one aliquot.</w:t>
      </w:r>
      <w:r w:rsidR="002506EA" w:rsidRPr="005D4C28">
        <w:rPr>
          <w:bCs/>
        </w:rPr>
        <w:t xml:space="preserve"> </w:t>
      </w:r>
    </w:p>
    <w:p w14:paraId="7BEB4781" w14:textId="77777777" w:rsidR="00E70688" w:rsidRPr="005D4C28" w:rsidRDefault="00E70688" w:rsidP="005D4C28">
      <w:pPr>
        <w:pBdr>
          <w:top w:val="nil"/>
          <w:left w:val="nil"/>
          <w:bottom w:val="nil"/>
          <w:right w:val="nil"/>
          <w:between w:val="nil"/>
        </w:pBdr>
        <w:rPr>
          <w:bCs/>
        </w:rPr>
      </w:pPr>
    </w:p>
    <w:p w14:paraId="5160E3C8" w14:textId="7B99F170" w:rsidR="002046F3" w:rsidRPr="005D4C28" w:rsidRDefault="007F1580"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 xml:space="preserve">Extract </w:t>
      </w:r>
      <w:r w:rsidR="002F44CE" w:rsidRPr="005D4C28">
        <w:rPr>
          <w:rFonts w:ascii="Calibri" w:hAnsi="Calibri" w:cs="Calibri"/>
          <w:bCs/>
          <w:sz w:val="24"/>
          <w:szCs w:val="24"/>
        </w:rPr>
        <w:t xml:space="preserve">at least </w:t>
      </w:r>
      <w:r w:rsidR="00386B2A" w:rsidRPr="005D4C28">
        <w:rPr>
          <w:rFonts w:ascii="Calibri" w:hAnsi="Calibri" w:cs="Calibri"/>
          <w:bCs/>
          <w:sz w:val="24"/>
          <w:szCs w:val="24"/>
        </w:rPr>
        <w:t xml:space="preserve">three </w:t>
      </w:r>
      <w:r w:rsidR="002F44CE" w:rsidRPr="005D4C28">
        <w:rPr>
          <w:rFonts w:ascii="Calibri" w:hAnsi="Calibri" w:cs="Calibri"/>
          <w:bCs/>
          <w:sz w:val="24"/>
          <w:szCs w:val="24"/>
        </w:rPr>
        <w:t>plasma house standard samples</w:t>
      </w:r>
      <w:r w:rsidR="003B652E" w:rsidRPr="005D4C28">
        <w:rPr>
          <w:rFonts w:ascii="Calibri" w:hAnsi="Calibri" w:cs="Calibri"/>
          <w:bCs/>
          <w:sz w:val="24"/>
          <w:szCs w:val="24"/>
        </w:rPr>
        <w:t xml:space="preserve"> for every </w:t>
      </w:r>
      <w:r w:rsidR="00386B2A" w:rsidRPr="005D4C28">
        <w:rPr>
          <w:rFonts w:ascii="Calibri" w:hAnsi="Calibri" w:cs="Calibri"/>
          <w:bCs/>
          <w:sz w:val="24"/>
          <w:szCs w:val="24"/>
        </w:rPr>
        <w:t xml:space="preserve">analytical </w:t>
      </w:r>
      <w:r w:rsidR="003B652E" w:rsidRPr="005D4C28">
        <w:rPr>
          <w:rFonts w:ascii="Calibri" w:hAnsi="Calibri" w:cs="Calibri"/>
          <w:bCs/>
          <w:sz w:val="24"/>
          <w:szCs w:val="24"/>
        </w:rPr>
        <w:t>run</w:t>
      </w:r>
      <w:r w:rsidR="002F44CE" w:rsidRPr="005D4C28">
        <w:rPr>
          <w:rFonts w:ascii="Calibri" w:hAnsi="Calibri" w:cs="Calibri"/>
          <w:bCs/>
          <w:sz w:val="24"/>
          <w:szCs w:val="24"/>
        </w:rPr>
        <w:t xml:space="preserve"> at the same volume as unknown plasma samples</w:t>
      </w:r>
      <w:r w:rsidR="008B3121" w:rsidRPr="005D4C28">
        <w:rPr>
          <w:rFonts w:ascii="Calibri" w:hAnsi="Calibri" w:cs="Calibri"/>
          <w:bCs/>
          <w:sz w:val="24"/>
          <w:szCs w:val="24"/>
        </w:rPr>
        <w:t>,</w:t>
      </w:r>
      <w:r w:rsidR="003B652E" w:rsidRPr="005D4C28">
        <w:rPr>
          <w:rFonts w:ascii="Calibri" w:hAnsi="Calibri" w:cs="Calibri"/>
          <w:bCs/>
          <w:sz w:val="24"/>
          <w:szCs w:val="24"/>
        </w:rPr>
        <w:t xml:space="preserve"> </w:t>
      </w:r>
      <w:r w:rsidR="008B3121" w:rsidRPr="005D4C28">
        <w:rPr>
          <w:rFonts w:ascii="Calibri" w:hAnsi="Calibri" w:cs="Calibri"/>
          <w:bCs/>
          <w:sz w:val="24"/>
          <w:szCs w:val="24"/>
        </w:rPr>
        <w:t>as done in step 3</w:t>
      </w:r>
      <w:r w:rsidR="003B652E" w:rsidRPr="005D4C28">
        <w:rPr>
          <w:rFonts w:ascii="Calibri" w:hAnsi="Calibri" w:cs="Calibri"/>
          <w:bCs/>
          <w:sz w:val="24"/>
          <w:szCs w:val="24"/>
        </w:rPr>
        <w:t xml:space="preserve">. </w:t>
      </w:r>
    </w:p>
    <w:p w14:paraId="134A242A" w14:textId="77777777" w:rsidR="002046F3" w:rsidRPr="005D4C28" w:rsidRDefault="002046F3" w:rsidP="005D4C28">
      <w:pPr>
        <w:pBdr>
          <w:top w:val="nil"/>
          <w:left w:val="nil"/>
          <w:bottom w:val="nil"/>
          <w:right w:val="nil"/>
          <w:between w:val="nil"/>
        </w:pBdr>
        <w:rPr>
          <w:bCs/>
        </w:rPr>
      </w:pPr>
    </w:p>
    <w:p w14:paraId="27838221" w14:textId="7EF0BD75" w:rsidR="002046F3" w:rsidRPr="005D4C28" w:rsidRDefault="002046F3"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 xml:space="preserve">Place the plasma house standards </w:t>
      </w:r>
      <w:r w:rsidR="00D0248F" w:rsidRPr="005D4C28">
        <w:rPr>
          <w:rFonts w:ascii="Calibri" w:hAnsi="Calibri" w:cs="Calibri"/>
          <w:bCs/>
          <w:sz w:val="24"/>
          <w:szCs w:val="24"/>
        </w:rPr>
        <w:t>throughout</w:t>
      </w:r>
      <w:r w:rsidRPr="005D4C28">
        <w:rPr>
          <w:rFonts w:ascii="Calibri" w:hAnsi="Calibri" w:cs="Calibri"/>
          <w:bCs/>
          <w:sz w:val="24"/>
          <w:szCs w:val="24"/>
        </w:rPr>
        <w:t xml:space="preserve"> the sample rack </w:t>
      </w:r>
      <w:r w:rsidR="00D0248F" w:rsidRPr="005D4C28">
        <w:rPr>
          <w:rFonts w:ascii="Calibri" w:hAnsi="Calibri" w:cs="Calibri"/>
          <w:bCs/>
          <w:sz w:val="24"/>
          <w:szCs w:val="24"/>
        </w:rPr>
        <w:t xml:space="preserve">with at least </w:t>
      </w:r>
      <w:r w:rsidR="008B3121" w:rsidRPr="005D4C28">
        <w:rPr>
          <w:rFonts w:ascii="Calibri" w:hAnsi="Calibri" w:cs="Calibri"/>
          <w:bCs/>
          <w:sz w:val="24"/>
          <w:szCs w:val="24"/>
        </w:rPr>
        <w:t>10</w:t>
      </w:r>
      <w:r w:rsidR="00386B2A" w:rsidRPr="005D4C28">
        <w:rPr>
          <w:rFonts w:ascii="Calibri" w:hAnsi="Calibri" w:cs="Calibri"/>
          <w:bCs/>
          <w:sz w:val="24"/>
          <w:szCs w:val="24"/>
        </w:rPr>
        <w:t xml:space="preserve"> </w:t>
      </w:r>
      <w:r w:rsidR="00D0248F" w:rsidRPr="005D4C28">
        <w:rPr>
          <w:rFonts w:ascii="Calibri" w:hAnsi="Calibri" w:cs="Calibri"/>
          <w:bCs/>
          <w:sz w:val="24"/>
          <w:szCs w:val="24"/>
        </w:rPr>
        <w:t xml:space="preserve">unknown plasma samples between </w:t>
      </w:r>
      <w:r w:rsidR="00FE74DF" w:rsidRPr="005D4C28">
        <w:rPr>
          <w:rFonts w:ascii="Calibri" w:hAnsi="Calibri" w:cs="Calibri"/>
          <w:bCs/>
          <w:sz w:val="24"/>
          <w:szCs w:val="24"/>
        </w:rPr>
        <w:t xml:space="preserve">them. Use </w:t>
      </w:r>
      <w:r w:rsidR="008B3121" w:rsidRPr="005D4C28">
        <w:rPr>
          <w:rFonts w:ascii="Calibri" w:hAnsi="Calibri" w:cs="Calibri"/>
          <w:bCs/>
          <w:sz w:val="24"/>
          <w:szCs w:val="24"/>
        </w:rPr>
        <w:t>plasma</w:t>
      </w:r>
      <w:r w:rsidR="00FE74DF" w:rsidRPr="005D4C28">
        <w:rPr>
          <w:rFonts w:ascii="Calibri" w:hAnsi="Calibri" w:cs="Calibri"/>
          <w:bCs/>
          <w:sz w:val="24"/>
          <w:szCs w:val="24"/>
        </w:rPr>
        <w:t xml:space="preserve"> house standards to calculate intra- and inter-day variations. </w:t>
      </w:r>
    </w:p>
    <w:p w14:paraId="56A68C0A" w14:textId="569D82CD" w:rsidR="003B652E" w:rsidRPr="005D4C28" w:rsidRDefault="003B652E" w:rsidP="005D4C28">
      <w:pPr>
        <w:pBdr>
          <w:top w:val="nil"/>
          <w:left w:val="nil"/>
          <w:bottom w:val="nil"/>
          <w:right w:val="nil"/>
          <w:between w:val="nil"/>
        </w:pBdr>
        <w:rPr>
          <w:bCs/>
        </w:rPr>
      </w:pPr>
    </w:p>
    <w:p w14:paraId="6D605589" w14:textId="3C6044A7" w:rsidR="008B3121" w:rsidRPr="005D4C28" w:rsidRDefault="003E4936"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External standard samples</w:t>
      </w:r>
    </w:p>
    <w:p w14:paraId="2E18B25E" w14:textId="5F44CC59" w:rsidR="00543AF2" w:rsidRPr="005D4C28" w:rsidRDefault="003E4936"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r w:rsidRPr="005D4C28">
        <w:rPr>
          <w:rFonts w:ascii="Calibri" w:hAnsi="Calibri" w:cs="Calibri"/>
          <w:b/>
          <w:sz w:val="24"/>
          <w:szCs w:val="24"/>
        </w:rPr>
        <w:t xml:space="preserve"> </w:t>
      </w:r>
    </w:p>
    <w:p w14:paraId="2B734967" w14:textId="4A6FC9B8" w:rsidR="00DB1CF0" w:rsidRPr="005D4C28" w:rsidRDefault="008B3121" w:rsidP="005D4C28">
      <w:pPr>
        <w:pBdr>
          <w:top w:val="nil"/>
          <w:left w:val="nil"/>
          <w:bottom w:val="nil"/>
          <w:right w:val="nil"/>
          <w:between w:val="nil"/>
        </w:pBdr>
        <w:rPr>
          <w:bCs/>
        </w:rPr>
      </w:pPr>
      <w:r w:rsidRPr="005D4C28">
        <w:rPr>
          <w:bCs/>
        </w:rPr>
        <w:t>6.1.</w:t>
      </w:r>
      <w:r w:rsidRPr="005D4C28">
        <w:rPr>
          <w:bCs/>
        </w:rPr>
        <w:tab/>
      </w:r>
      <w:r w:rsidR="00DB1CF0" w:rsidRPr="005D4C28">
        <w:rPr>
          <w:bCs/>
        </w:rPr>
        <w:t>Obtain certified external standard samples and store at -80</w:t>
      </w:r>
      <w:r w:rsidR="00386B2A" w:rsidRPr="005D4C28">
        <w:rPr>
          <w:bCs/>
        </w:rPr>
        <w:t xml:space="preserve"> </w:t>
      </w:r>
      <w:r w:rsidR="00DB1CF0" w:rsidRPr="005D4C28">
        <w:rPr>
          <w:bCs/>
        </w:rPr>
        <w:t>°C.</w:t>
      </w:r>
      <w:r w:rsidRPr="005D4C28">
        <w:rPr>
          <w:bCs/>
        </w:rPr>
        <w:t xml:space="preserve"> A</w:t>
      </w:r>
      <w:r w:rsidR="00DB1CF0" w:rsidRPr="005D4C28">
        <w:rPr>
          <w:bCs/>
        </w:rPr>
        <w:t xml:space="preserve"> widely used certified external standard is the NIST </w:t>
      </w:r>
      <w:r w:rsidR="005D4C28">
        <w:rPr>
          <w:bCs/>
        </w:rPr>
        <w:t>Standard Reference Material</w:t>
      </w:r>
      <w:r w:rsidR="00DB1CF0" w:rsidRPr="005D4C28">
        <w:rPr>
          <w:bCs/>
        </w:rPr>
        <w:t xml:space="preserve"> SRM 968.</w:t>
      </w:r>
    </w:p>
    <w:p w14:paraId="747D1002" w14:textId="77777777" w:rsidR="00DB1CF0" w:rsidRPr="005D4C28" w:rsidRDefault="00DB1CF0" w:rsidP="005D4C28">
      <w:pPr>
        <w:pBdr>
          <w:top w:val="nil"/>
          <w:left w:val="nil"/>
          <w:bottom w:val="nil"/>
          <w:right w:val="nil"/>
          <w:between w:val="nil"/>
        </w:pBdr>
        <w:rPr>
          <w:bCs/>
        </w:rPr>
      </w:pPr>
    </w:p>
    <w:p w14:paraId="7A70A528" w14:textId="55899952" w:rsidR="007F1580" w:rsidRPr="005D4C28" w:rsidRDefault="008B3121"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E</w:t>
      </w:r>
      <w:r w:rsidR="003B652E" w:rsidRPr="005D4C28">
        <w:rPr>
          <w:rFonts w:ascii="Calibri" w:hAnsi="Calibri" w:cs="Calibri"/>
          <w:bCs/>
          <w:sz w:val="24"/>
          <w:szCs w:val="24"/>
        </w:rPr>
        <w:t xml:space="preserve">xtract at least </w:t>
      </w:r>
      <w:r w:rsidR="00386B2A" w:rsidRPr="005D4C28">
        <w:rPr>
          <w:rFonts w:ascii="Calibri" w:hAnsi="Calibri" w:cs="Calibri"/>
          <w:bCs/>
          <w:sz w:val="24"/>
          <w:szCs w:val="24"/>
        </w:rPr>
        <w:t xml:space="preserve">four </w:t>
      </w:r>
      <w:r w:rsidR="003B652E" w:rsidRPr="005D4C28">
        <w:rPr>
          <w:rFonts w:ascii="Calibri" w:hAnsi="Calibri" w:cs="Calibri"/>
          <w:bCs/>
          <w:sz w:val="24"/>
          <w:szCs w:val="24"/>
        </w:rPr>
        <w:t>plasma</w:t>
      </w:r>
      <w:r w:rsidR="00411632" w:rsidRPr="005D4C28">
        <w:rPr>
          <w:rFonts w:ascii="Calibri" w:hAnsi="Calibri" w:cs="Calibri"/>
          <w:bCs/>
          <w:sz w:val="24"/>
          <w:szCs w:val="24"/>
        </w:rPr>
        <w:t xml:space="preserve"> external standard samples per analysis </w:t>
      </w:r>
      <w:r w:rsidR="00F35563" w:rsidRPr="005D4C28">
        <w:rPr>
          <w:rFonts w:ascii="Calibri" w:hAnsi="Calibri" w:cs="Calibri"/>
          <w:bCs/>
          <w:sz w:val="24"/>
          <w:szCs w:val="24"/>
        </w:rPr>
        <w:t xml:space="preserve">at the same volume as unknown plasma samples using </w:t>
      </w:r>
      <w:r w:rsidRPr="005D4C28">
        <w:rPr>
          <w:rFonts w:ascii="Calibri" w:hAnsi="Calibri" w:cs="Calibri"/>
          <w:bCs/>
          <w:sz w:val="24"/>
          <w:szCs w:val="24"/>
        </w:rPr>
        <w:t>step 3</w:t>
      </w:r>
      <w:r w:rsidR="00F35563" w:rsidRPr="005D4C28">
        <w:rPr>
          <w:rFonts w:ascii="Calibri" w:hAnsi="Calibri" w:cs="Calibri"/>
          <w:bCs/>
          <w:sz w:val="24"/>
          <w:szCs w:val="24"/>
        </w:rPr>
        <w:t>.</w:t>
      </w:r>
      <w:r w:rsidRPr="005D4C28">
        <w:rPr>
          <w:rFonts w:ascii="Calibri" w:hAnsi="Calibri" w:cs="Calibri"/>
          <w:bCs/>
          <w:sz w:val="24"/>
          <w:szCs w:val="24"/>
        </w:rPr>
        <w:t xml:space="preserve"> U</w:t>
      </w:r>
      <w:r w:rsidR="003E048F" w:rsidRPr="005D4C28">
        <w:rPr>
          <w:rFonts w:ascii="Calibri" w:hAnsi="Calibri" w:cs="Calibri"/>
          <w:bCs/>
          <w:sz w:val="24"/>
          <w:szCs w:val="24"/>
        </w:rPr>
        <w:t xml:space="preserve">se </w:t>
      </w:r>
      <w:r w:rsidR="005107BB" w:rsidRPr="005D4C28">
        <w:rPr>
          <w:rFonts w:ascii="Calibri" w:hAnsi="Calibri" w:cs="Calibri"/>
          <w:bCs/>
          <w:sz w:val="24"/>
          <w:szCs w:val="24"/>
        </w:rPr>
        <w:t>external</w:t>
      </w:r>
      <w:r w:rsidR="003E048F" w:rsidRPr="005D4C28">
        <w:rPr>
          <w:rFonts w:ascii="Calibri" w:hAnsi="Calibri" w:cs="Calibri"/>
          <w:bCs/>
          <w:sz w:val="24"/>
          <w:szCs w:val="24"/>
        </w:rPr>
        <w:t xml:space="preserve"> standard samples </w:t>
      </w:r>
      <w:r w:rsidR="00411632" w:rsidRPr="005D4C28">
        <w:rPr>
          <w:rFonts w:ascii="Calibri" w:hAnsi="Calibri" w:cs="Calibri"/>
          <w:bCs/>
          <w:sz w:val="24"/>
          <w:szCs w:val="24"/>
        </w:rPr>
        <w:t xml:space="preserve">to verify </w:t>
      </w:r>
      <w:r w:rsidRPr="005D4C28">
        <w:rPr>
          <w:rFonts w:ascii="Calibri" w:hAnsi="Calibri" w:cs="Calibri"/>
          <w:bCs/>
          <w:sz w:val="24"/>
          <w:szCs w:val="24"/>
        </w:rPr>
        <w:t xml:space="preserve">the accuracy of the </w:t>
      </w:r>
      <w:r w:rsidR="000B7F7D" w:rsidRPr="005D4C28">
        <w:rPr>
          <w:rFonts w:ascii="Calibri" w:hAnsi="Calibri" w:cs="Calibri"/>
          <w:bCs/>
          <w:sz w:val="24"/>
          <w:szCs w:val="24"/>
        </w:rPr>
        <w:t>obtained results.</w:t>
      </w:r>
      <w:r w:rsidR="002506EA" w:rsidRPr="005D4C28">
        <w:rPr>
          <w:rFonts w:ascii="Calibri" w:hAnsi="Calibri" w:cs="Calibri"/>
          <w:bCs/>
          <w:sz w:val="24"/>
          <w:szCs w:val="24"/>
        </w:rPr>
        <w:t xml:space="preserve"> </w:t>
      </w:r>
    </w:p>
    <w:p w14:paraId="16592F68" w14:textId="77777777" w:rsidR="00DF4BAB" w:rsidRPr="005D4C28" w:rsidRDefault="00DF4BAB" w:rsidP="005D4C28">
      <w:pPr>
        <w:pBdr>
          <w:top w:val="nil"/>
          <w:left w:val="nil"/>
          <w:bottom w:val="nil"/>
          <w:right w:val="nil"/>
          <w:between w:val="nil"/>
        </w:pBdr>
        <w:rPr>
          <w:bCs/>
        </w:rPr>
      </w:pPr>
    </w:p>
    <w:p w14:paraId="678E2073" w14:textId="584950C7" w:rsidR="00592026" w:rsidRPr="005D4C28" w:rsidRDefault="00FE20D2"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Manual compound optimization</w:t>
      </w:r>
    </w:p>
    <w:p w14:paraId="3DD71F2A" w14:textId="77777777" w:rsidR="008B3121" w:rsidRPr="005D4C28" w:rsidRDefault="008B3121"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1985C99B" w14:textId="03A50421" w:rsidR="00B9213F" w:rsidRPr="005D4C28" w:rsidRDefault="008B3121" w:rsidP="005D4C28">
      <w:pPr>
        <w:pBdr>
          <w:top w:val="nil"/>
          <w:left w:val="nil"/>
          <w:bottom w:val="nil"/>
          <w:right w:val="nil"/>
          <w:between w:val="nil"/>
        </w:pBdr>
        <w:rPr>
          <w:bCs/>
        </w:rPr>
      </w:pPr>
      <w:r w:rsidRPr="005D4C28">
        <w:rPr>
          <w:bCs/>
        </w:rPr>
        <w:t>7.1.</w:t>
      </w:r>
      <w:r w:rsidRPr="005D4C28">
        <w:rPr>
          <w:bCs/>
        </w:rPr>
        <w:tab/>
      </w:r>
      <w:r w:rsidR="00F815D2" w:rsidRPr="005D4C28">
        <w:rPr>
          <w:bCs/>
        </w:rPr>
        <w:t xml:space="preserve">Ensure the APCI Heated </w:t>
      </w:r>
      <w:r w:rsidR="00E91ACF" w:rsidRPr="005D4C28">
        <w:rPr>
          <w:bCs/>
        </w:rPr>
        <w:t>Nebulizer</w:t>
      </w:r>
      <w:r w:rsidR="00F815D2" w:rsidRPr="005D4C28">
        <w:rPr>
          <w:bCs/>
        </w:rPr>
        <w:t xml:space="preserve"> probe is installed in the MS source housing</w:t>
      </w:r>
      <w:r w:rsidR="003E29CB" w:rsidRPr="005D4C28">
        <w:rPr>
          <w:bCs/>
        </w:rPr>
        <w:t>.</w:t>
      </w:r>
      <w:r w:rsidR="00F815D2" w:rsidRPr="005D4C28">
        <w:rPr>
          <w:bCs/>
        </w:rPr>
        <w:t xml:space="preserve"> </w:t>
      </w:r>
      <w:r w:rsidR="00031A5A" w:rsidRPr="005D4C28">
        <w:rPr>
          <w:bCs/>
        </w:rPr>
        <w:t xml:space="preserve">Prepare the infusion solution </w:t>
      </w:r>
      <w:r w:rsidR="002B2F9E" w:rsidRPr="005D4C28">
        <w:rPr>
          <w:bCs/>
        </w:rPr>
        <w:t xml:space="preserve">for each stable isotope tracer </w:t>
      </w:r>
      <w:r w:rsidR="00031A5A" w:rsidRPr="005D4C28">
        <w:rPr>
          <w:bCs/>
        </w:rPr>
        <w:t>at approximately 1 µg/</w:t>
      </w:r>
      <w:proofErr w:type="spellStart"/>
      <w:r w:rsidR="00031A5A" w:rsidRPr="005D4C28">
        <w:rPr>
          <w:bCs/>
        </w:rPr>
        <w:t>mL.</w:t>
      </w:r>
      <w:proofErr w:type="spellEnd"/>
      <w:r w:rsidR="00031A5A" w:rsidRPr="005D4C28">
        <w:rPr>
          <w:bCs/>
        </w:rPr>
        <w:t xml:space="preserve"> </w:t>
      </w:r>
    </w:p>
    <w:p w14:paraId="614E703E" w14:textId="77777777" w:rsidR="00B9213F" w:rsidRPr="005D4C28" w:rsidRDefault="00B9213F" w:rsidP="005D4C28">
      <w:pPr>
        <w:pBdr>
          <w:top w:val="nil"/>
          <w:left w:val="nil"/>
          <w:bottom w:val="nil"/>
          <w:right w:val="nil"/>
          <w:between w:val="nil"/>
        </w:pBdr>
        <w:rPr>
          <w:bCs/>
        </w:rPr>
      </w:pPr>
    </w:p>
    <w:p w14:paraId="2B060CDA" w14:textId="476C0578" w:rsidR="0063560E" w:rsidRPr="005D4C28" w:rsidRDefault="00B9213F" w:rsidP="005D4C28">
      <w:pPr>
        <w:pBdr>
          <w:top w:val="nil"/>
          <w:left w:val="nil"/>
          <w:bottom w:val="nil"/>
          <w:right w:val="nil"/>
          <w:between w:val="nil"/>
        </w:pBdr>
        <w:rPr>
          <w:bCs/>
        </w:rPr>
      </w:pPr>
      <w:r w:rsidRPr="005D4C28">
        <w:rPr>
          <w:bCs/>
        </w:rPr>
        <w:t>N</w:t>
      </w:r>
      <w:r w:rsidR="008B3121" w:rsidRPr="005D4C28">
        <w:rPr>
          <w:bCs/>
        </w:rPr>
        <w:t>OTE</w:t>
      </w:r>
      <w:r w:rsidRPr="005D4C28">
        <w:rPr>
          <w:bCs/>
        </w:rPr>
        <w:t xml:space="preserve">: </w:t>
      </w:r>
      <w:r w:rsidR="00031A5A" w:rsidRPr="005D4C28">
        <w:rPr>
          <w:bCs/>
        </w:rPr>
        <w:t xml:space="preserve">The solution should be </w:t>
      </w:r>
      <w:proofErr w:type="gramStart"/>
      <w:r w:rsidR="00031A5A" w:rsidRPr="005D4C28">
        <w:rPr>
          <w:bCs/>
        </w:rPr>
        <w:t>similar to</w:t>
      </w:r>
      <w:proofErr w:type="gramEnd"/>
      <w:r w:rsidR="00031A5A" w:rsidRPr="005D4C28">
        <w:rPr>
          <w:bCs/>
        </w:rPr>
        <w:t xml:space="preserve"> </w:t>
      </w:r>
      <w:r w:rsidR="00141243" w:rsidRPr="005D4C28">
        <w:rPr>
          <w:bCs/>
        </w:rPr>
        <w:t>the</w:t>
      </w:r>
      <w:r w:rsidR="00031A5A" w:rsidRPr="005D4C28">
        <w:rPr>
          <w:bCs/>
        </w:rPr>
        <w:t xml:space="preserve"> mobile phase and should contain some acid for protonation. A good solvent to use would be 1:1 </w:t>
      </w:r>
      <w:r w:rsidR="00310CF2" w:rsidRPr="005D4C28">
        <w:rPr>
          <w:bCs/>
        </w:rPr>
        <w:t>acetonitrile/dH</w:t>
      </w:r>
      <w:r w:rsidR="00310CF2" w:rsidRPr="005D4C28">
        <w:rPr>
          <w:bCs/>
          <w:vertAlign w:val="subscript"/>
        </w:rPr>
        <w:t>2</w:t>
      </w:r>
      <w:r w:rsidR="00310CF2" w:rsidRPr="005D4C28">
        <w:rPr>
          <w:bCs/>
        </w:rPr>
        <w:t>O</w:t>
      </w:r>
      <w:r w:rsidR="00031A5A" w:rsidRPr="005D4C28">
        <w:rPr>
          <w:bCs/>
        </w:rPr>
        <w:t xml:space="preserve"> with 0.1% formic acid (v/v).</w:t>
      </w:r>
    </w:p>
    <w:p w14:paraId="26AFD6F2" w14:textId="77777777" w:rsidR="00B9213F" w:rsidRPr="005D4C28" w:rsidRDefault="00B9213F" w:rsidP="005D4C28">
      <w:pPr>
        <w:pBdr>
          <w:top w:val="nil"/>
          <w:left w:val="nil"/>
          <w:bottom w:val="nil"/>
          <w:right w:val="nil"/>
          <w:between w:val="nil"/>
        </w:pBdr>
        <w:rPr>
          <w:bCs/>
        </w:rPr>
      </w:pPr>
    </w:p>
    <w:p w14:paraId="7A43207B" w14:textId="6821BAC9" w:rsidR="00054412" w:rsidRPr="00DA05D0" w:rsidRDefault="00054412"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rPr>
      </w:pPr>
      <w:r w:rsidRPr="00DA05D0">
        <w:rPr>
          <w:rFonts w:ascii="Calibri" w:hAnsi="Calibri" w:cs="Calibri"/>
          <w:bCs/>
          <w:sz w:val="24"/>
          <w:szCs w:val="24"/>
          <w:highlight w:val="yellow"/>
        </w:rPr>
        <w:t>Fill a 1 mL Luer-lock Hamilton syringe with the infusion solution</w:t>
      </w:r>
      <w:r w:rsidR="00386B2A" w:rsidRPr="00DA05D0">
        <w:rPr>
          <w:rFonts w:ascii="Calibri" w:hAnsi="Calibri" w:cs="Calibri"/>
          <w:bCs/>
          <w:sz w:val="24"/>
          <w:szCs w:val="24"/>
          <w:highlight w:val="yellow"/>
        </w:rPr>
        <w:t xml:space="preserve">, then </w:t>
      </w:r>
      <w:r w:rsidR="00E94B2E" w:rsidRPr="00DA05D0">
        <w:rPr>
          <w:rFonts w:ascii="Calibri" w:hAnsi="Calibri" w:cs="Calibri"/>
          <w:bCs/>
          <w:sz w:val="24"/>
          <w:szCs w:val="24"/>
          <w:highlight w:val="yellow"/>
        </w:rPr>
        <w:t>connect the syringe to the source with PEEK tubing via the grounding union. S</w:t>
      </w:r>
      <w:r w:rsidR="00386B2A" w:rsidRPr="00DA05D0">
        <w:rPr>
          <w:rFonts w:ascii="Calibri" w:hAnsi="Calibri" w:cs="Calibri"/>
          <w:bCs/>
          <w:sz w:val="24"/>
          <w:szCs w:val="24"/>
          <w:highlight w:val="yellow"/>
        </w:rPr>
        <w:t>et the infusion flow rate to 10 µL/s.</w:t>
      </w:r>
    </w:p>
    <w:p w14:paraId="414EC787" w14:textId="3C80DC51" w:rsidR="00CE121B" w:rsidRPr="00DA05D0" w:rsidRDefault="00CE121B" w:rsidP="005D4C28">
      <w:pPr>
        <w:pBdr>
          <w:top w:val="nil"/>
          <w:left w:val="nil"/>
          <w:bottom w:val="nil"/>
          <w:right w:val="nil"/>
          <w:between w:val="nil"/>
        </w:pBdr>
        <w:rPr>
          <w:bCs/>
          <w:highlight w:val="yellow"/>
        </w:rPr>
      </w:pPr>
    </w:p>
    <w:p w14:paraId="64396AAD" w14:textId="53BD9E0E" w:rsidR="00054412" w:rsidRPr="00DA05D0" w:rsidRDefault="00DD2C8F"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DA05D0">
        <w:rPr>
          <w:rFonts w:ascii="Calibri" w:hAnsi="Calibri" w:cs="Calibri"/>
          <w:sz w:val="24"/>
          <w:szCs w:val="24"/>
          <w:highlight w:val="yellow"/>
        </w:rPr>
        <w:t>Select</w:t>
      </w:r>
      <w:r w:rsidR="0024478B" w:rsidRPr="00DA05D0">
        <w:rPr>
          <w:rFonts w:ascii="Calibri" w:hAnsi="Calibri" w:cs="Calibri"/>
          <w:sz w:val="24"/>
          <w:szCs w:val="24"/>
          <w:highlight w:val="yellow"/>
        </w:rPr>
        <w:t xml:space="preserve"> </w:t>
      </w:r>
      <w:r w:rsidR="0024478B" w:rsidRPr="00DA05D0">
        <w:rPr>
          <w:rFonts w:ascii="Calibri" w:hAnsi="Calibri" w:cs="Calibri"/>
          <w:b/>
          <w:bCs/>
          <w:sz w:val="24"/>
          <w:szCs w:val="24"/>
          <w:highlight w:val="yellow"/>
        </w:rPr>
        <w:t>Manual Tuning</w:t>
      </w:r>
      <w:r w:rsidRPr="00DA05D0">
        <w:rPr>
          <w:rFonts w:ascii="Calibri" w:hAnsi="Calibri" w:cs="Calibri"/>
          <w:sz w:val="24"/>
          <w:szCs w:val="24"/>
          <w:highlight w:val="yellow"/>
        </w:rPr>
        <w:t xml:space="preserve"> and make</w:t>
      </w:r>
      <w:r w:rsidR="0024478B" w:rsidRPr="00DA05D0">
        <w:rPr>
          <w:rFonts w:ascii="Calibri" w:hAnsi="Calibri" w:cs="Calibri"/>
          <w:sz w:val="24"/>
          <w:szCs w:val="24"/>
          <w:highlight w:val="yellow"/>
        </w:rPr>
        <w:t xml:space="preserve"> sure the instrument is in Tune and Calibrate Mode.</w:t>
      </w:r>
      <w:r w:rsidR="00C13B77" w:rsidRPr="00DA05D0">
        <w:rPr>
          <w:rFonts w:ascii="Calibri" w:hAnsi="Calibri" w:cs="Calibri"/>
          <w:bCs/>
          <w:sz w:val="24"/>
          <w:szCs w:val="24"/>
          <w:highlight w:val="yellow"/>
        </w:rPr>
        <w:t xml:space="preserve"> </w:t>
      </w:r>
      <w:r w:rsidR="00415206" w:rsidRPr="00DA05D0">
        <w:rPr>
          <w:rFonts w:ascii="Calibri" w:hAnsi="Calibri" w:cs="Calibri"/>
          <w:sz w:val="24"/>
          <w:szCs w:val="24"/>
          <w:highlight w:val="yellow"/>
        </w:rPr>
        <w:t xml:space="preserve">Start the syringe pump and select </w:t>
      </w:r>
      <w:r w:rsidR="00415206" w:rsidRPr="00DA05D0">
        <w:rPr>
          <w:rFonts w:ascii="Calibri" w:hAnsi="Calibri" w:cs="Calibri"/>
          <w:b/>
          <w:bCs/>
          <w:sz w:val="24"/>
          <w:szCs w:val="24"/>
          <w:highlight w:val="yellow"/>
        </w:rPr>
        <w:t xml:space="preserve">Q1 </w:t>
      </w:r>
      <w:r w:rsidR="008B3121" w:rsidRPr="00DA05D0">
        <w:rPr>
          <w:rFonts w:ascii="Calibri" w:hAnsi="Calibri" w:cs="Calibri"/>
          <w:b/>
          <w:bCs/>
          <w:sz w:val="24"/>
          <w:szCs w:val="24"/>
          <w:highlight w:val="yellow"/>
        </w:rPr>
        <w:t>S</w:t>
      </w:r>
      <w:r w:rsidR="00415206" w:rsidRPr="00DA05D0">
        <w:rPr>
          <w:rFonts w:ascii="Calibri" w:hAnsi="Calibri" w:cs="Calibri"/>
          <w:b/>
          <w:bCs/>
          <w:sz w:val="24"/>
          <w:szCs w:val="24"/>
          <w:highlight w:val="yellow"/>
        </w:rPr>
        <w:t xml:space="preserve">can </w:t>
      </w:r>
      <w:r w:rsidR="008B3121" w:rsidRPr="00DA05D0">
        <w:rPr>
          <w:rFonts w:ascii="Calibri" w:hAnsi="Calibri" w:cs="Calibri"/>
          <w:b/>
          <w:bCs/>
          <w:sz w:val="24"/>
          <w:szCs w:val="24"/>
          <w:highlight w:val="yellow"/>
        </w:rPr>
        <w:t>T</w:t>
      </w:r>
      <w:r w:rsidR="00415206" w:rsidRPr="00DA05D0">
        <w:rPr>
          <w:rFonts w:ascii="Calibri" w:hAnsi="Calibri" w:cs="Calibri"/>
          <w:b/>
          <w:bCs/>
          <w:sz w:val="24"/>
          <w:szCs w:val="24"/>
          <w:highlight w:val="yellow"/>
        </w:rPr>
        <w:t>ype</w:t>
      </w:r>
      <w:r w:rsidR="00415206" w:rsidRPr="00DA05D0">
        <w:rPr>
          <w:rFonts w:ascii="Calibri" w:hAnsi="Calibri" w:cs="Calibri"/>
          <w:sz w:val="24"/>
          <w:szCs w:val="24"/>
          <w:highlight w:val="yellow"/>
        </w:rPr>
        <w:t xml:space="preserve"> in positive mode.</w:t>
      </w:r>
    </w:p>
    <w:p w14:paraId="79E068C6" w14:textId="77777777" w:rsidR="008B3121" w:rsidRPr="00DA05D0" w:rsidRDefault="008B3121" w:rsidP="005D4C28">
      <w:pPr>
        <w:pBdr>
          <w:top w:val="nil"/>
          <w:left w:val="nil"/>
          <w:bottom w:val="nil"/>
          <w:right w:val="nil"/>
          <w:between w:val="nil"/>
        </w:pBdr>
        <w:rPr>
          <w:highlight w:val="yellow"/>
        </w:rPr>
      </w:pPr>
    </w:p>
    <w:p w14:paraId="4855ED9B" w14:textId="4877B93F" w:rsidR="00415206" w:rsidRPr="00DA05D0" w:rsidRDefault="005A2B76"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DA05D0">
        <w:rPr>
          <w:rFonts w:ascii="Calibri" w:hAnsi="Calibri" w:cs="Calibri"/>
          <w:sz w:val="24"/>
          <w:szCs w:val="24"/>
          <w:highlight w:val="yellow"/>
        </w:rPr>
        <w:t>Set a lower mass range of 50 Da, and an upper mass range approximately 100 Da above the molecular mass of the target compound.</w:t>
      </w:r>
    </w:p>
    <w:p w14:paraId="5164FA8D" w14:textId="77777777" w:rsidR="008B3121" w:rsidRPr="00DA05D0" w:rsidRDefault="008B3121" w:rsidP="005D4C28">
      <w:pPr>
        <w:pBdr>
          <w:top w:val="nil"/>
          <w:left w:val="nil"/>
          <w:bottom w:val="nil"/>
          <w:right w:val="nil"/>
          <w:between w:val="nil"/>
        </w:pBdr>
        <w:rPr>
          <w:highlight w:val="yellow"/>
        </w:rPr>
      </w:pPr>
    </w:p>
    <w:p w14:paraId="381C3599" w14:textId="0A174331" w:rsidR="005A2B76" w:rsidRPr="00DA05D0" w:rsidRDefault="00FC505C"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DA05D0">
        <w:rPr>
          <w:rFonts w:ascii="Calibri" w:hAnsi="Calibri" w:cs="Calibri"/>
          <w:sz w:val="24"/>
          <w:szCs w:val="24"/>
          <w:highlight w:val="yellow"/>
        </w:rPr>
        <w:t xml:space="preserve">Set cycles to 500, scan rate 200 Da/s. </w:t>
      </w:r>
      <w:r w:rsidR="00095DBF" w:rsidRPr="00DA05D0">
        <w:rPr>
          <w:rFonts w:ascii="Calibri" w:hAnsi="Calibri" w:cs="Calibri"/>
          <w:sz w:val="24"/>
          <w:szCs w:val="24"/>
          <w:highlight w:val="yellow"/>
        </w:rPr>
        <w:t xml:space="preserve">Click </w:t>
      </w:r>
      <w:r w:rsidR="00095DBF" w:rsidRPr="00DA05D0">
        <w:rPr>
          <w:rFonts w:ascii="Calibri" w:hAnsi="Calibri" w:cs="Calibri"/>
          <w:b/>
          <w:bCs/>
          <w:sz w:val="24"/>
          <w:szCs w:val="24"/>
          <w:highlight w:val="yellow"/>
        </w:rPr>
        <w:t>Start</w:t>
      </w:r>
      <w:r w:rsidR="00095DBF" w:rsidRPr="00DA05D0">
        <w:rPr>
          <w:rFonts w:ascii="Calibri" w:hAnsi="Calibri" w:cs="Calibri"/>
          <w:sz w:val="24"/>
          <w:szCs w:val="24"/>
          <w:highlight w:val="yellow"/>
        </w:rPr>
        <w:t xml:space="preserve"> and observe the signal in the mass spectra window</w:t>
      </w:r>
      <w:r w:rsidR="00CE2AF7" w:rsidRPr="00DA05D0">
        <w:rPr>
          <w:rFonts w:ascii="Calibri" w:hAnsi="Calibri" w:cs="Calibri"/>
          <w:sz w:val="24"/>
          <w:szCs w:val="24"/>
          <w:highlight w:val="yellow"/>
        </w:rPr>
        <w:t>.</w:t>
      </w:r>
    </w:p>
    <w:p w14:paraId="71222D13" w14:textId="77777777" w:rsidR="008B3121" w:rsidRPr="00DA05D0" w:rsidRDefault="008B3121" w:rsidP="005D4C28">
      <w:pPr>
        <w:pBdr>
          <w:top w:val="nil"/>
          <w:left w:val="nil"/>
          <w:bottom w:val="nil"/>
          <w:right w:val="nil"/>
          <w:between w:val="nil"/>
        </w:pBdr>
        <w:rPr>
          <w:highlight w:val="yellow"/>
        </w:rPr>
      </w:pPr>
    </w:p>
    <w:p w14:paraId="34FE8E4A" w14:textId="6418DA5B" w:rsidR="00102586" w:rsidRPr="00DA05D0" w:rsidRDefault="00CE02C6"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DA05D0">
        <w:rPr>
          <w:rFonts w:ascii="Calibri" w:hAnsi="Calibri" w:cs="Calibri"/>
          <w:sz w:val="24"/>
          <w:szCs w:val="24"/>
          <w:highlight w:val="yellow"/>
        </w:rPr>
        <w:t>W</w:t>
      </w:r>
      <w:r w:rsidR="00102586" w:rsidRPr="00DA05D0">
        <w:rPr>
          <w:rFonts w:ascii="Calibri" w:hAnsi="Calibri" w:cs="Calibri"/>
          <w:sz w:val="24"/>
          <w:szCs w:val="24"/>
          <w:highlight w:val="yellow"/>
        </w:rPr>
        <w:t xml:space="preserve">ait for the signal to stabilize, </w:t>
      </w:r>
      <w:r w:rsidR="00E541EF" w:rsidRPr="00DA05D0">
        <w:rPr>
          <w:rFonts w:ascii="Calibri" w:hAnsi="Calibri" w:cs="Calibri"/>
          <w:sz w:val="24"/>
          <w:szCs w:val="24"/>
          <w:highlight w:val="yellow"/>
        </w:rPr>
        <w:t xml:space="preserve">then </w:t>
      </w:r>
      <w:r w:rsidR="00102586" w:rsidRPr="00DA05D0">
        <w:rPr>
          <w:rFonts w:ascii="Calibri" w:hAnsi="Calibri" w:cs="Calibri"/>
          <w:sz w:val="24"/>
          <w:szCs w:val="24"/>
          <w:highlight w:val="yellow"/>
        </w:rPr>
        <w:t>check that the expected m/z peaks are appearing.</w:t>
      </w:r>
      <w:r w:rsidR="004337D8" w:rsidRPr="00DA05D0">
        <w:rPr>
          <w:rFonts w:ascii="Calibri" w:hAnsi="Calibri" w:cs="Calibri"/>
          <w:sz w:val="24"/>
          <w:szCs w:val="24"/>
          <w:highlight w:val="yellow"/>
        </w:rPr>
        <w:t xml:space="preserve"> </w:t>
      </w:r>
      <w:r w:rsidR="00B43568" w:rsidRPr="00DA05D0">
        <w:rPr>
          <w:rFonts w:ascii="Calibri" w:hAnsi="Calibri" w:cs="Calibri"/>
          <w:sz w:val="24"/>
          <w:szCs w:val="24"/>
          <w:highlight w:val="yellow"/>
        </w:rPr>
        <w:t>Consider the [M+</w:t>
      </w:r>
      <w:proofErr w:type="gramStart"/>
      <w:r w:rsidR="00E541EF" w:rsidRPr="00DA05D0">
        <w:rPr>
          <w:rFonts w:ascii="Calibri" w:hAnsi="Calibri" w:cs="Calibri"/>
          <w:sz w:val="24"/>
          <w:szCs w:val="24"/>
          <w:highlight w:val="yellow"/>
        </w:rPr>
        <w:t>H</w:t>
      </w:r>
      <w:r w:rsidR="00B43568" w:rsidRPr="00DA05D0">
        <w:rPr>
          <w:rFonts w:ascii="Calibri" w:hAnsi="Calibri" w:cs="Calibri"/>
          <w:sz w:val="24"/>
          <w:szCs w:val="24"/>
          <w:highlight w:val="yellow"/>
        </w:rPr>
        <w:t>]</w:t>
      </w:r>
      <w:r w:rsidR="00B43568" w:rsidRPr="00DA05D0">
        <w:rPr>
          <w:rFonts w:ascii="Calibri" w:hAnsi="Calibri" w:cs="Calibri"/>
          <w:sz w:val="24"/>
          <w:szCs w:val="24"/>
          <w:highlight w:val="yellow"/>
          <w:vertAlign w:val="superscript"/>
        </w:rPr>
        <w:t>+</w:t>
      </w:r>
      <w:proofErr w:type="gramEnd"/>
      <w:r w:rsidR="00B43568" w:rsidRPr="00DA05D0">
        <w:rPr>
          <w:rFonts w:ascii="Calibri" w:hAnsi="Calibri" w:cs="Calibri"/>
          <w:sz w:val="24"/>
          <w:szCs w:val="24"/>
          <w:highlight w:val="yellow"/>
        </w:rPr>
        <w:t xml:space="preserve"> and [M+2</w:t>
      </w:r>
      <w:r w:rsidR="00E541EF" w:rsidRPr="00DA05D0">
        <w:rPr>
          <w:rFonts w:ascii="Calibri" w:hAnsi="Calibri" w:cs="Calibri"/>
          <w:sz w:val="24"/>
          <w:szCs w:val="24"/>
          <w:highlight w:val="yellow"/>
        </w:rPr>
        <w:t>H</w:t>
      </w:r>
      <w:r w:rsidR="00B43568" w:rsidRPr="00DA05D0">
        <w:rPr>
          <w:rFonts w:ascii="Calibri" w:hAnsi="Calibri" w:cs="Calibri"/>
          <w:sz w:val="24"/>
          <w:szCs w:val="24"/>
          <w:highlight w:val="yellow"/>
        </w:rPr>
        <w:t>]</w:t>
      </w:r>
      <w:r w:rsidR="00B43568" w:rsidRPr="00DA05D0">
        <w:rPr>
          <w:rFonts w:ascii="Calibri" w:hAnsi="Calibri" w:cs="Calibri"/>
          <w:sz w:val="24"/>
          <w:szCs w:val="24"/>
          <w:highlight w:val="yellow"/>
          <w:vertAlign w:val="superscript"/>
        </w:rPr>
        <w:t>2+</w:t>
      </w:r>
      <w:r w:rsidR="00B43568" w:rsidRPr="00DA05D0">
        <w:rPr>
          <w:rFonts w:ascii="Calibri" w:hAnsi="Calibri" w:cs="Calibri"/>
          <w:sz w:val="24"/>
          <w:szCs w:val="24"/>
          <w:highlight w:val="yellow"/>
        </w:rPr>
        <w:t xml:space="preserve"> peaks since the MS is in positive mode.</w:t>
      </w:r>
    </w:p>
    <w:p w14:paraId="35606504" w14:textId="77777777" w:rsidR="004337D8" w:rsidRPr="005D4C28" w:rsidRDefault="004337D8" w:rsidP="005D4C28">
      <w:pPr>
        <w:pStyle w:val="ListParagraph"/>
        <w:spacing w:after="0" w:line="240" w:lineRule="auto"/>
        <w:ind w:left="0"/>
        <w:contextualSpacing w:val="0"/>
        <w:jc w:val="both"/>
        <w:rPr>
          <w:rFonts w:ascii="Calibri" w:hAnsi="Calibri" w:cs="Calibri"/>
          <w:sz w:val="24"/>
          <w:szCs w:val="24"/>
        </w:rPr>
      </w:pPr>
    </w:p>
    <w:p w14:paraId="01C06635" w14:textId="4F589ABE" w:rsidR="004337D8" w:rsidRPr="005D4C28" w:rsidRDefault="00E25BBC"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5D4C28">
        <w:rPr>
          <w:rFonts w:ascii="Calibri" w:hAnsi="Calibri" w:cs="Calibri"/>
          <w:sz w:val="24"/>
          <w:szCs w:val="24"/>
        </w:rPr>
        <w:t xml:space="preserve">The target peak height should be around </w:t>
      </w:r>
      <w:r w:rsidR="00785993" w:rsidRPr="005D4C28">
        <w:rPr>
          <w:rFonts w:ascii="Calibri" w:hAnsi="Calibri" w:cs="Calibri"/>
          <w:sz w:val="24"/>
          <w:szCs w:val="24"/>
        </w:rPr>
        <w:t>1</w:t>
      </w:r>
      <w:r w:rsidRPr="005D4C28">
        <w:rPr>
          <w:rFonts w:ascii="Calibri" w:hAnsi="Calibri" w:cs="Calibri"/>
          <w:sz w:val="24"/>
          <w:szCs w:val="24"/>
        </w:rPr>
        <w:t xml:space="preserve">e6. The total ion current (TIC) should be </w:t>
      </w:r>
      <w:r w:rsidR="00785993" w:rsidRPr="005D4C28">
        <w:rPr>
          <w:rFonts w:ascii="Calibri" w:hAnsi="Calibri" w:cs="Calibri"/>
          <w:sz w:val="24"/>
          <w:szCs w:val="24"/>
        </w:rPr>
        <w:t>1</w:t>
      </w:r>
      <w:r w:rsidRPr="005D4C28">
        <w:rPr>
          <w:rFonts w:ascii="Calibri" w:hAnsi="Calibri" w:cs="Calibri"/>
          <w:sz w:val="24"/>
          <w:szCs w:val="24"/>
        </w:rPr>
        <w:t>e7-</w:t>
      </w:r>
      <w:r w:rsidR="00785993" w:rsidRPr="005D4C28">
        <w:rPr>
          <w:rFonts w:ascii="Calibri" w:hAnsi="Calibri" w:cs="Calibri"/>
          <w:sz w:val="24"/>
          <w:szCs w:val="24"/>
        </w:rPr>
        <w:t>1</w:t>
      </w:r>
      <w:r w:rsidRPr="005D4C28">
        <w:rPr>
          <w:rFonts w:ascii="Calibri" w:hAnsi="Calibri" w:cs="Calibri"/>
          <w:sz w:val="24"/>
          <w:szCs w:val="24"/>
        </w:rPr>
        <w:t xml:space="preserve">e9. Continue infusing until the signal is stable, then click </w:t>
      </w:r>
      <w:r w:rsidR="004337D8" w:rsidRPr="005D4C28">
        <w:rPr>
          <w:rFonts w:ascii="Calibri" w:hAnsi="Calibri" w:cs="Calibri"/>
          <w:b/>
          <w:bCs/>
          <w:sz w:val="24"/>
          <w:szCs w:val="24"/>
        </w:rPr>
        <w:t>S</w:t>
      </w:r>
      <w:r w:rsidRPr="005D4C28">
        <w:rPr>
          <w:rFonts w:ascii="Calibri" w:hAnsi="Calibri" w:cs="Calibri"/>
          <w:b/>
          <w:bCs/>
          <w:sz w:val="24"/>
          <w:szCs w:val="24"/>
        </w:rPr>
        <w:t>top</w:t>
      </w:r>
      <w:r w:rsidRPr="005D4C28">
        <w:rPr>
          <w:rFonts w:ascii="Calibri" w:hAnsi="Calibri" w:cs="Calibri"/>
          <w:sz w:val="24"/>
          <w:szCs w:val="24"/>
        </w:rPr>
        <w:t>.</w:t>
      </w:r>
      <w:r w:rsidR="004337D8" w:rsidRPr="005D4C28">
        <w:rPr>
          <w:rFonts w:ascii="Calibri" w:hAnsi="Calibri" w:cs="Calibri"/>
          <w:sz w:val="24"/>
          <w:szCs w:val="24"/>
        </w:rPr>
        <w:t xml:space="preserve"> There should be a distinct peak with a high intensity that is formed from the compound in the infusion solution. The total ion current (TIC) is displayed, which shows the total signal for all ions combined.</w:t>
      </w:r>
    </w:p>
    <w:p w14:paraId="60464596" w14:textId="4D1DAE62" w:rsidR="00B43568" w:rsidRPr="005D4C28" w:rsidRDefault="00B43568" w:rsidP="005D4C28">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256F28D" w14:textId="0B9307E4" w:rsidR="00054412" w:rsidRPr="005D4C28" w:rsidRDefault="00D9421A" w:rsidP="005D4C28">
      <w:pPr>
        <w:pBdr>
          <w:top w:val="nil"/>
          <w:left w:val="nil"/>
          <w:bottom w:val="nil"/>
          <w:right w:val="nil"/>
          <w:between w:val="nil"/>
        </w:pBdr>
      </w:pPr>
      <w:r w:rsidRPr="005D4C28">
        <w:t>N</w:t>
      </w:r>
      <w:r w:rsidR="004337D8" w:rsidRPr="005D4C28">
        <w:t>OTE</w:t>
      </w:r>
      <w:r w:rsidRPr="005D4C28">
        <w:t xml:space="preserve">: </w:t>
      </w:r>
      <w:r w:rsidR="00233A01" w:rsidRPr="005D4C28">
        <w:t xml:space="preserve">the expected mass of </w:t>
      </w:r>
      <w:r w:rsidR="009D4589" w:rsidRPr="005D4C28">
        <w:rPr>
          <w:vertAlign w:val="superscript"/>
        </w:rPr>
        <w:t>12</w:t>
      </w:r>
      <w:r w:rsidR="00233A01" w:rsidRPr="005D4C28">
        <w:t xml:space="preserve">C Retinol is 269 Da, so a range of </w:t>
      </w:r>
      <w:r w:rsidR="00BB4FB3" w:rsidRPr="005D4C28">
        <w:t>5</w:t>
      </w:r>
      <w:r w:rsidR="00233A01" w:rsidRPr="005D4C28">
        <w:t xml:space="preserve">0-300 Da is appropriate to show </w:t>
      </w:r>
      <w:r w:rsidR="00E541EF" w:rsidRPr="005D4C28">
        <w:t>[</w:t>
      </w:r>
      <w:r w:rsidR="00233A01" w:rsidRPr="005D4C28">
        <w:t>M+</w:t>
      </w:r>
      <w:proofErr w:type="gramStart"/>
      <w:r w:rsidR="00E541EF" w:rsidRPr="005D4C28">
        <w:t>H]</w:t>
      </w:r>
      <w:r w:rsidR="00E541EF" w:rsidRPr="005D4C28">
        <w:rPr>
          <w:vertAlign w:val="superscript"/>
        </w:rPr>
        <w:t>+</w:t>
      </w:r>
      <w:proofErr w:type="gramEnd"/>
      <w:r w:rsidR="00E541EF" w:rsidRPr="005D4C28">
        <w:t xml:space="preserve"> </w:t>
      </w:r>
      <w:r w:rsidR="00233A01" w:rsidRPr="005D4C28">
        <w:t xml:space="preserve">and </w:t>
      </w:r>
      <w:r w:rsidR="00E541EF" w:rsidRPr="005D4C28">
        <w:t>[</w:t>
      </w:r>
      <w:r w:rsidR="00233A01" w:rsidRPr="005D4C28">
        <w:t>M+2</w:t>
      </w:r>
      <w:r w:rsidR="00E541EF" w:rsidRPr="005D4C28">
        <w:t>H]</w:t>
      </w:r>
      <w:r w:rsidR="00E541EF" w:rsidRPr="005D4C28">
        <w:rPr>
          <w:vertAlign w:val="superscript"/>
        </w:rPr>
        <w:t>2+</w:t>
      </w:r>
      <w:r w:rsidR="00233A01" w:rsidRPr="005D4C28">
        <w:t xml:space="preserve"> ions. </w:t>
      </w:r>
    </w:p>
    <w:p w14:paraId="6A40F6E0" w14:textId="77777777" w:rsidR="004337D8" w:rsidRPr="005D4C28" w:rsidRDefault="004337D8" w:rsidP="005D4C28">
      <w:pPr>
        <w:pBdr>
          <w:top w:val="nil"/>
          <w:left w:val="nil"/>
          <w:bottom w:val="nil"/>
          <w:right w:val="nil"/>
          <w:between w:val="nil"/>
        </w:pBdr>
        <w:rPr>
          <w:bCs/>
        </w:rPr>
      </w:pPr>
    </w:p>
    <w:p w14:paraId="7796E8BC" w14:textId="11E5757F" w:rsidR="00BB1B12" w:rsidRPr="005D4C28" w:rsidRDefault="00BB1B12"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Product ion (MS2) scan / CE spectra check</w:t>
      </w:r>
    </w:p>
    <w:p w14:paraId="669E30EE"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4A79632C" w14:textId="06A9370D" w:rsidR="00EE2B4C" w:rsidRPr="004F30B9" w:rsidRDefault="004337D8" w:rsidP="005D4C28">
      <w:pPr>
        <w:pBdr>
          <w:top w:val="nil"/>
          <w:left w:val="nil"/>
          <w:bottom w:val="nil"/>
          <w:right w:val="nil"/>
          <w:between w:val="nil"/>
        </w:pBdr>
        <w:rPr>
          <w:bCs/>
          <w:highlight w:val="yellow"/>
        </w:rPr>
      </w:pPr>
      <w:r w:rsidRPr="005D4C28">
        <w:rPr>
          <w:bCs/>
        </w:rPr>
        <w:t>8.1.</w:t>
      </w:r>
      <w:r w:rsidRPr="005D4C28">
        <w:rPr>
          <w:bCs/>
        </w:rPr>
        <w:tab/>
      </w:r>
      <w:r w:rsidR="009231AC" w:rsidRPr="004F30B9">
        <w:rPr>
          <w:bCs/>
          <w:highlight w:val="yellow"/>
        </w:rPr>
        <w:t>Set the Start mass at a lower mass, e.g.</w:t>
      </w:r>
      <w:r w:rsidRPr="004F30B9">
        <w:rPr>
          <w:bCs/>
          <w:highlight w:val="yellow"/>
        </w:rPr>
        <w:t>,</w:t>
      </w:r>
      <w:r w:rsidR="009231AC" w:rsidRPr="004F30B9">
        <w:rPr>
          <w:bCs/>
          <w:highlight w:val="yellow"/>
        </w:rPr>
        <w:t xml:space="preserve"> 50 Da, and the Stop mass just above the Q1 mass </w:t>
      </w:r>
      <w:r w:rsidR="00E91ACF" w:rsidRPr="004F30B9">
        <w:rPr>
          <w:bCs/>
          <w:highlight w:val="yellow"/>
        </w:rPr>
        <w:t xml:space="preserve">(e.g., 269.1 for </w:t>
      </w:r>
      <w:r w:rsidR="00E91ACF" w:rsidRPr="004F30B9">
        <w:rPr>
          <w:bCs/>
          <w:highlight w:val="yellow"/>
          <w:vertAlign w:val="superscript"/>
        </w:rPr>
        <w:t>12</w:t>
      </w:r>
      <w:r w:rsidR="00E91ACF" w:rsidRPr="004F30B9">
        <w:rPr>
          <w:bCs/>
          <w:highlight w:val="yellow"/>
        </w:rPr>
        <w:t>C Retinol)</w:t>
      </w:r>
      <w:r w:rsidR="009231AC" w:rsidRPr="004F30B9">
        <w:rPr>
          <w:bCs/>
          <w:highlight w:val="yellow"/>
        </w:rPr>
        <w:t>. Set Cycles to 5</w:t>
      </w:r>
      <w:r w:rsidR="00EC23AC" w:rsidRPr="004F30B9">
        <w:rPr>
          <w:bCs/>
          <w:highlight w:val="yellow"/>
        </w:rPr>
        <w:t xml:space="preserve"> and </w:t>
      </w:r>
      <w:r w:rsidR="00EC23AC" w:rsidRPr="004F30B9">
        <w:rPr>
          <w:highlight w:val="yellow"/>
        </w:rPr>
        <w:t>change collision energy (CE) to 10</w:t>
      </w:r>
      <w:r w:rsidR="009231AC" w:rsidRPr="004F30B9">
        <w:rPr>
          <w:bCs/>
          <w:highlight w:val="yellow"/>
        </w:rPr>
        <w:t>.</w:t>
      </w:r>
      <w:r w:rsidRPr="004F30B9">
        <w:rPr>
          <w:bCs/>
          <w:highlight w:val="yellow"/>
        </w:rPr>
        <w:t xml:space="preserve"> Check for</w:t>
      </w:r>
      <w:r w:rsidR="00F8389C" w:rsidRPr="004F30B9">
        <w:rPr>
          <w:highlight w:val="yellow"/>
        </w:rPr>
        <w:t xml:space="preserve"> the Q1 mass as the precursor ion. If there are no smaller fragments appearing, increase CE to 20</w:t>
      </w:r>
      <w:r w:rsidR="00643193" w:rsidRPr="004F30B9">
        <w:rPr>
          <w:highlight w:val="yellow"/>
        </w:rPr>
        <w:t>.</w:t>
      </w:r>
    </w:p>
    <w:p w14:paraId="1EF31C62" w14:textId="77777777" w:rsidR="00E91ACF" w:rsidRPr="004F30B9" w:rsidRDefault="00E91ACF" w:rsidP="005D4C28">
      <w:pPr>
        <w:pBdr>
          <w:top w:val="nil"/>
          <w:left w:val="nil"/>
          <w:bottom w:val="nil"/>
          <w:right w:val="nil"/>
          <w:between w:val="nil"/>
        </w:pBdr>
        <w:rPr>
          <w:highlight w:val="yellow"/>
        </w:rPr>
      </w:pPr>
    </w:p>
    <w:p w14:paraId="3B206837" w14:textId="329779A9" w:rsidR="009C38C1" w:rsidRPr="005D4C28" w:rsidRDefault="009C38C1"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30B9">
        <w:rPr>
          <w:rFonts w:ascii="Calibri" w:hAnsi="Calibri" w:cs="Calibri"/>
          <w:sz w:val="24"/>
          <w:szCs w:val="24"/>
          <w:highlight w:val="yellow"/>
        </w:rPr>
        <w:lastRenderedPageBreak/>
        <w:t>As the CE increases, more product ions will be formed.</w:t>
      </w:r>
      <w:r w:rsidR="00E91ACF" w:rsidRPr="004F30B9">
        <w:rPr>
          <w:rFonts w:ascii="Calibri" w:hAnsi="Calibri" w:cs="Calibri"/>
          <w:sz w:val="24"/>
          <w:szCs w:val="24"/>
          <w:highlight w:val="yellow"/>
        </w:rPr>
        <w:t xml:space="preserve"> </w:t>
      </w:r>
      <w:r w:rsidR="00995408" w:rsidRPr="004F30B9">
        <w:rPr>
          <w:rFonts w:ascii="Calibri" w:hAnsi="Calibri" w:cs="Calibri"/>
          <w:sz w:val="24"/>
          <w:szCs w:val="24"/>
          <w:highlight w:val="yellow"/>
        </w:rPr>
        <w:t>Continue to increase CE until the precursor ion on the right of the spectra is completely gone. Increase the CE even further to see potential secondary fragmentation</w:t>
      </w:r>
      <w:r w:rsidR="00995408" w:rsidRPr="005D4C28">
        <w:rPr>
          <w:rFonts w:ascii="Calibri" w:hAnsi="Calibri" w:cs="Calibri"/>
          <w:sz w:val="24"/>
          <w:szCs w:val="24"/>
        </w:rPr>
        <w:t>.</w:t>
      </w:r>
    </w:p>
    <w:p w14:paraId="29615B79" w14:textId="4FE156DD" w:rsidR="00995408" w:rsidRPr="005D4C28" w:rsidRDefault="00995408" w:rsidP="005D4C28">
      <w:pPr>
        <w:pBdr>
          <w:top w:val="nil"/>
          <w:left w:val="nil"/>
          <w:bottom w:val="nil"/>
          <w:right w:val="nil"/>
          <w:between w:val="nil"/>
        </w:pBdr>
      </w:pPr>
    </w:p>
    <w:p w14:paraId="3A0C7452" w14:textId="72603EAF" w:rsidR="009E4A5E" w:rsidRPr="005D4C28" w:rsidRDefault="009E4A5E"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D4C28">
        <w:rPr>
          <w:rFonts w:ascii="Calibri" w:hAnsi="Calibri" w:cs="Calibri"/>
          <w:b/>
          <w:bCs/>
          <w:sz w:val="24"/>
          <w:szCs w:val="24"/>
        </w:rPr>
        <w:t>MRM scan</w:t>
      </w:r>
    </w:p>
    <w:p w14:paraId="30A1C8BA"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608CD63E" w14:textId="125D59FE" w:rsidR="009E4A5E" w:rsidRPr="004F30B9" w:rsidRDefault="004337D8" w:rsidP="005D4C28">
      <w:pPr>
        <w:pBdr>
          <w:top w:val="nil"/>
          <w:left w:val="nil"/>
          <w:bottom w:val="nil"/>
          <w:right w:val="nil"/>
          <w:between w:val="nil"/>
        </w:pBdr>
        <w:rPr>
          <w:highlight w:val="yellow"/>
        </w:rPr>
      </w:pPr>
      <w:r w:rsidRPr="005D4C28">
        <w:t>9.1.</w:t>
      </w:r>
      <w:r w:rsidRPr="005D4C28">
        <w:tab/>
      </w:r>
      <w:r w:rsidR="008105D7" w:rsidRPr="004F30B9">
        <w:rPr>
          <w:highlight w:val="yellow"/>
        </w:rPr>
        <w:t>From the MS2 scan, select the three most abundant or most appropriate product ions to take forward for further optimization.</w:t>
      </w:r>
    </w:p>
    <w:p w14:paraId="02BD14E5" w14:textId="77777777" w:rsidR="004337D8" w:rsidRPr="004F30B9" w:rsidRDefault="004337D8" w:rsidP="005D4C28">
      <w:pPr>
        <w:pBdr>
          <w:top w:val="nil"/>
          <w:left w:val="nil"/>
          <w:bottom w:val="nil"/>
          <w:right w:val="nil"/>
          <w:between w:val="nil"/>
        </w:pBdr>
        <w:rPr>
          <w:highlight w:val="yellow"/>
        </w:rPr>
      </w:pPr>
    </w:p>
    <w:p w14:paraId="487870ED" w14:textId="11BFC0AD" w:rsidR="008105D7" w:rsidRPr="004F30B9" w:rsidRDefault="00343250"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4F30B9">
        <w:rPr>
          <w:rFonts w:ascii="Calibri" w:hAnsi="Calibri" w:cs="Calibri"/>
          <w:sz w:val="24"/>
          <w:szCs w:val="24"/>
          <w:highlight w:val="yellow"/>
        </w:rPr>
        <w:t xml:space="preserve">For each product ion, enter the Q1 (precursor) mass and the Q3 (product) masses found. Set Dwell Time to 200 </w:t>
      </w:r>
      <w:proofErr w:type="spellStart"/>
      <w:r w:rsidRPr="004F30B9">
        <w:rPr>
          <w:rFonts w:ascii="Calibri" w:hAnsi="Calibri" w:cs="Calibri"/>
          <w:sz w:val="24"/>
          <w:szCs w:val="24"/>
          <w:highlight w:val="yellow"/>
        </w:rPr>
        <w:t>ms.</w:t>
      </w:r>
      <w:proofErr w:type="spellEnd"/>
      <w:r w:rsidRPr="004F30B9">
        <w:rPr>
          <w:rFonts w:ascii="Calibri" w:hAnsi="Calibri" w:cs="Calibri"/>
          <w:sz w:val="24"/>
          <w:szCs w:val="24"/>
          <w:highlight w:val="yellow"/>
        </w:rPr>
        <w:t xml:space="preserve"> Name each fragment accordingly (e.g., 12C_Frag_93).</w:t>
      </w:r>
    </w:p>
    <w:p w14:paraId="1E597A2D" w14:textId="77777777" w:rsidR="004337D8" w:rsidRPr="004F30B9"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2A4DFCA7" w14:textId="2F7F9EEC" w:rsidR="00EF015F" w:rsidRPr="004F30B9" w:rsidRDefault="00F45DE3"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4F30B9">
        <w:rPr>
          <w:rFonts w:ascii="Calibri" w:hAnsi="Calibri" w:cs="Calibri"/>
          <w:sz w:val="24"/>
          <w:szCs w:val="24"/>
          <w:highlight w:val="yellow"/>
        </w:rPr>
        <w:t>S</w:t>
      </w:r>
      <w:r w:rsidR="00F839E4" w:rsidRPr="004F30B9">
        <w:rPr>
          <w:rFonts w:ascii="Calibri" w:hAnsi="Calibri" w:cs="Calibri"/>
          <w:sz w:val="24"/>
          <w:szCs w:val="24"/>
          <w:highlight w:val="yellow"/>
        </w:rPr>
        <w:t>elect collision energy</w:t>
      </w:r>
      <w:r w:rsidR="00AC1686" w:rsidRPr="004F30B9">
        <w:rPr>
          <w:rFonts w:ascii="Calibri" w:hAnsi="Calibri" w:cs="Calibri"/>
          <w:sz w:val="24"/>
          <w:szCs w:val="24"/>
          <w:highlight w:val="yellow"/>
        </w:rPr>
        <w:t xml:space="preserve"> and identify the </w:t>
      </w:r>
      <w:r w:rsidR="001D5FEC" w:rsidRPr="004F30B9">
        <w:rPr>
          <w:rFonts w:ascii="Calibri" w:hAnsi="Calibri" w:cs="Calibri"/>
          <w:sz w:val="24"/>
          <w:szCs w:val="24"/>
          <w:highlight w:val="yellow"/>
        </w:rPr>
        <w:t>optimal CE value</w:t>
      </w:r>
      <w:r w:rsidR="00225662" w:rsidRPr="004F30B9">
        <w:rPr>
          <w:rFonts w:ascii="Calibri" w:hAnsi="Calibri" w:cs="Calibri"/>
          <w:sz w:val="24"/>
          <w:szCs w:val="24"/>
          <w:highlight w:val="yellow"/>
        </w:rPr>
        <w:t xml:space="preserve"> by using the ramp feature</w:t>
      </w:r>
      <w:r w:rsidR="001D5FEC" w:rsidRPr="004F30B9">
        <w:rPr>
          <w:rFonts w:ascii="Calibri" w:hAnsi="Calibri" w:cs="Calibri"/>
          <w:sz w:val="24"/>
          <w:szCs w:val="24"/>
          <w:highlight w:val="yellow"/>
        </w:rPr>
        <w:t>.</w:t>
      </w:r>
      <w:r w:rsidR="004337D8" w:rsidRPr="004F30B9">
        <w:rPr>
          <w:rFonts w:ascii="Calibri" w:hAnsi="Calibri" w:cs="Calibri"/>
          <w:sz w:val="24"/>
          <w:szCs w:val="24"/>
          <w:highlight w:val="yellow"/>
        </w:rPr>
        <w:t xml:space="preserve"> </w:t>
      </w:r>
      <w:r w:rsidR="002E3492" w:rsidRPr="004F30B9">
        <w:rPr>
          <w:rFonts w:ascii="Calibri" w:hAnsi="Calibri" w:cs="Calibri"/>
          <w:sz w:val="24"/>
          <w:szCs w:val="24"/>
          <w:highlight w:val="yellow"/>
        </w:rPr>
        <w:t xml:space="preserve">Populate </w:t>
      </w:r>
      <w:r w:rsidR="004261EC" w:rsidRPr="004F30B9">
        <w:rPr>
          <w:rFonts w:ascii="Calibri" w:hAnsi="Calibri" w:cs="Calibri"/>
          <w:sz w:val="24"/>
          <w:szCs w:val="24"/>
          <w:highlight w:val="yellow"/>
        </w:rPr>
        <w:t>the CE column with the optimized CE value for each fragment.</w:t>
      </w:r>
    </w:p>
    <w:p w14:paraId="2B376C38" w14:textId="77777777" w:rsidR="004337D8" w:rsidRPr="004F30B9" w:rsidRDefault="004337D8" w:rsidP="005D4C28">
      <w:pPr>
        <w:pStyle w:val="ListParagraph"/>
        <w:spacing w:after="0" w:line="240" w:lineRule="auto"/>
        <w:ind w:left="0"/>
        <w:contextualSpacing w:val="0"/>
        <w:jc w:val="both"/>
        <w:rPr>
          <w:rFonts w:ascii="Calibri" w:hAnsi="Calibri" w:cs="Calibri"/>
          <w:sz w:val="24"/>
          <w:szCs w:val="24"/>
          <w:highlight w:val="yellow"/>
        </w:rPr>
      </w:pPr>
    </w:p>
    <w:p w14:paraId="05735AAC" w14:textId="52BCE9AE" w:rsidR="00DD2C8F" w:rsidRPr="005D4C28" w:rsidRDefault="004337D8" w:rsidP="005D4C28">
      <w:pPr>
        <w:pBdr>
          <w:top w:val="nil"/>
          <w:left w:val="nil"/>
          <w:bottom w:val="nil"/>
          <w:right w:val="nil"/>
          <w:between w:val="nil"/>
        </w:pBdr>
      </w:pPr>
      <w:r w:rsidRPr="004F30B9">
        <w:rPr>
          <w:bCs/>
          <w:highlight w:val="yellow"/>
        </w:rPr>
        <w:t>9.4.</w:t>
      </w:r>
      <w:r w:rsidRPr="004F30B9">
        <w:rPr>
          <w:bCs/>
          <w:highlight w:val="yellow"/>
        </w:rPr>
        <w:tab/>
        <w:t xml:space="preserve">Optimize </w:t>
      </w:r>
      <w:proofErr w:type="spellStart"/>
      <w:r w:rsidR="00DD2C8F" w:rsidRPr="004F30B9">
        <w:rPr>
          <w:bCs/>
          <w:highlight w:val="yellow"/>
        </w:rPr>
        <w:t>Declustering</w:t>
      </w:r>
      <w:proofErr w:type="spellEnd"/>
      <w:r w:rsidR="00DD2C8F" w:rsidRPr="004F30B9">
        <w:rPr>
          <w:bCs/>
          <w:highlight w:val="yellow"/>
        </w:rPr>
        <w:t xml:space="preserve"> Potential (DP) </w:t>
      </w:r>
      <w:r w:rsidR="00E91ACF" w:rsidRPr="004F30B9">
        <w:rPr>
          <w:highlight w:val="yellow"/>
        </w:rPr>
        <w:t>optimized</w:t>
      </w:r>
      <w:r w:rsidR="00DD2C8F" w:rsidRPr="004F30B9">
        <w:rPr>
          <w:highlight w:val="yellow"/>
        </w:rPr>
        <w:t xml:space="preserve"> after </w:t>
      </w:r>
      <w:r w:rsidR="00E91ACF" w:rsidRPr="004F30B9">
        <w:rPr>
          <w:highlight w:val="yellow"/>
        </w:rPr>
        <w:t>optimizing</w:t>
      </w:r>
      <w:r w:rsidR="00DD2C8F" w:rsidRPr="004F30B9">
        <w:rPr>
          <w:highlight w:val="yellow"/>
        </w:rPr>
        <w:t xml:space="preserve"> CE to </w:t>
      </w:r>
      <w:r w:rsidR="00E91ACF" w:rsidRPr="004F30B9">
        <w:rPr>
          <w:highlight w:val="yellow"/>
        </w:rPr>
        <w:t>minimize</w:t>
      </w:r>
      <w:r w:rsidR="00DD2C8F" w:rsidRPr="004F30B9">
        <w:rPr>
          <w:highlight w:val="yellow"/>
        </w:rPr>
        <w:t xml:space="preserve"> isobaric interferences.</w:t>
      </w:r>
      <w:r w:rsidRPr="004F30B9">
        <w:rPr>
          <w:highlight w:val="yellow"/>
        </w:rPr>
        <w:t xml:space="preserve"> Optimize </w:t>
      </w:r>
      <w:r w:rsidR="00DD2C8F" w:rsidRPr="004F30B9">
        <w:rPr>
          <w:highlight w:val="yellow"/>
        </w:rPr>
        <w:t>Collision Cell Exit Potential (CXP) for one transition at a time</w:t>
      </w:r>
      <w:r w:rsidR="00DD2C8F" w:rsidRPr="005D4C28">
        <w:t xml:space="preserve">. </w:t>
      </w:r>
    </w:p>
    <w:p w14:paraId="405D732F" w14:textId="77777777" w:rsidR="00DD2C8F" w:rsidRPr="005D4C28" w:rsidRDefault="00DD2C8F" w:rsidP="005D4C28">
      <w:pPr>
        <w:pBdr>
          <w:top w:val="nil"/>
          <w:left w:val="nil"/>
          <w:bottom w:val="nil"/>
          <w:right w:val="nil"/>
          <w:between w:val="nil"/>
        </w:pBdr>
        <w:rPr>
          <w:bCs/>
        </w:rPr>
      </w:pPr>
    </w:p>
    <w:p w14:paraId="6E000376" w14:textId="77777777" w:rsidR="004337D8" w:rsidRPr="005D4C28" w:rsidRDefault="00DD2C8F"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Source/gas optimization</w:t>
      </w:r>
    </w:p>
    <w:p w14:paraId="77748B4E"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61349C93" w14:textId="50A95C5C" w:rsidR="00DD2C8F" w:rsidRPr="005D4C28" w:rsidRDefault="00DC43EE"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r w:rsidRPr="005D4C28">
        <w:rPr>
          <w:rFonts w:ascii="Calibri" w:hAnsi="Calibri" w:cs="Calibri"/>
          <w:sz w:val="24"/>
          <w:szCs w:val="24"/>
        </w:rPr>
        <w:t>10.1.</w:t>
      </w:r>
      <w:r w:rsidRPr="005D4C28">
        <w:rPr>
          <w:rFonts w:ascii="Calibri" w:hAnsi="Calibri" w:cs="Calibri"/>
          <w:sz w:val="24"/>
          <w:szCs w:val="24"/>
        </w:rPr>
        <w:tab/>
      </w:r>
      <w:r w:rsidR="00DD2C8F" w:rsidRPr="005D4C28">
        <w:rPr>
          <w:rFonts w:ascii="Calibri" w:hAnsi="Calibri" w:cs="Calibri"/>
          <w:sz w:val="24"/>
          <w:szCs w:val="24"/>
        </w:rPr>
        <w:t xml:space="preserve">These parameters cannot be automatically optimized. If you need to improve the signal intensity, </w:t>
      </w:r>
      <w:r w:rsidR="004337D8" w:rsidRPr="005D4C28">
        <w:rPr>
          <w:rFonts w:ascii="Calibri" w:hAnsi="Calibri" w:cs="Calibri"/>
          <w:sz w:val="24"/>
          <w:szCs w:val="24"/>
        </w:rPr>
        <w:t xml:space="preserve">perform </w:t>
      </w:r>
      <w:r w:rsidR="00DD2C8F" w:rsidRPr="005D4C28">
        <w:rPr>
          <w:rFonts w:ascii="Calibri" w:hAnsi="Calibri" w:cs="Calibri"/>
          <w:sz w:val="24"/>
          <w:szCs w:val="24"/>
        </w:rPr>
        <w:t>a manual optimization process. Change one parameter at a time and compare if the signal increased, stayed the same</w:t>
      </w:r>
      <w:r w:rsidR="004337D8" w:rsidRPr="005D4C28">
        <w:rPr>
          <w:rFonts w:ascii="Calibri" w:hAnsi="Calibri" w:cs="Calibri"/>
          <w:sz w:val="24"/>
          <w:szCs w:val="24"/>
        </w:rPr>
        <w:t>,</w:t>
      </w:r>
      <w:r w:rsidR="00DD2C8F" w:rsidRPr="005D4C28">
        <w:rPr>
          <w:rFonts w:ascii="Calibri" w:hAnsi="Calibri" w:cs="Calibri"/>
          <w:sz w:val="24"/>
          <w:szCs w:val="24"/>
        </w:rPr>
        <w:t xml:space="preserve"> or decreased.</w:t>
      </w:r>
    </w:p>
    <w:p w14:paraId="73179D49" w14:textId="77777777" w:rsidR="004261EC" w:rsidRPr="005D4C28" w:rsidRDefault="004261EC" w:rsidP="005D4C28">
      <w:pPr>
        <w:pBdr>
          <w:top w:val="nil"/>
          <w:left w:val="nil"/>
          <w:bottom w:val="nil"/>
          <w:right w:val="nil"/>
          <w:between w:val="nil"/>
        </w:pBdr>
        <w:rPr>
          <w:bCs/>
        </w:rPr>
      </w:pPr>
    </w:p>
    <w:p w14:paraId="21216687" w14:textId="473D43EB" w:rsidR="00E91ACF" w:rsidRPr="005D4C28" w:rsidRDefault="00CC4C92"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Liquid chromatograph</w:t>
      </w:r>
      <w:r w:rsidR="004337D8" w:rsidRPr="005D4C28">
        <w:rPr>
          <w:rFonts w:ascii="Calibri" w:hAnsi="Calibri" w:cs="Calibri"/>
          <w:b/>
          <w:sz w:val="24"/>
          <w:szCs w:val="24"/>
        </w:rPr>
        <w:t>y</w:t>
      </w:r>
      <w:r w:rsidRPr="005D4C28">
        <w:rPr>
          <w:rFonts w:ascii="Calibri" w:hAnsi="Calibri" w:cs="Calibri"/>
          <w:b/>
          <w:sz w:val="24"/>
          <w:szCs w:val="24"/>
        </w:rPr>
        <w:t xml:space="preserve"> conditions</w:t>
      </w:r>
    </w:p>
    <w:p w14:paraId="7B854C32"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3369F7D6" w14:textId="1CC0489F" w:rsidR="00334317" w:rsidRPr="005D4C28" w:rsidRDefault="004337D8" w:rsidP="005D4C28">
      <w:pPr>
        <w:pBdr>
          <w:top w:val="nil"/>
          <w:left w:val="nil"/>
          <w:bottom w:val="nil"/>
          <w:right w:val="nil"/>
          <w:between w:val="nil"/>
        </w:pBdr>
        <w:rPr>
          <w:bCs/>
        </w:rPr>
      </w:pPr>
      <w:bookmarkStart w:id="1" w:name="_Hlk184426961"/>
      <w:r w:rsidRPr="005D4C28">
        <w:rPr>
          <w:bCs/>
        </w:rPr>
        <w:t>11.1.</w:t>
      </w:r>
      <w:r w:rsidRPr="005D4C28">
        <w:rPr>
          <w:bCs/>
        </w:rPr>
        <w:tab/>
      </w:r>
      <w:r w:rsidRPr="009E5610">
        <w:rPr>
          <w:bCs/>
          <w:highlight w:val="yellow"/>
        </w:rPr>
        <w:t>For c</w:t>
      </w:r>
      <w:r w:rsidR="00CC4C92" w:rsidRPr="009E5610">
        <w:rPr>
          <w:bCs/>
          <w:highlight w:val="yellow"/>
        </w:rPr>
        <w:t>hromatograph</w:t>
      </w:r>
      <w:r w:rsidRPr="009E5610">
        <w:rPr>
          <w:bCs/>
          <w:highlight w:val="yellow"/>
        </w:rPr>
        <w:t>y, use</w:t>
      </w:r>
      <w:r w:rsidR="00CC4C92" w:rsidRPr="009E5610">
        <w:rPr>
          <w:bCs/>
          <w:highlight w:val="yellow"/>
        </w:rPr>
        <w:t xml:space="preserve"> a binary mobile phase gradient of 0.1% (v/v) formic acid in </w:t>
      </w:r>
      <w:r w:rsidR="00334317" w:rsidRPr="009E5610">
        <w:rPr>
          <w:bCs/>
          <w:highlight w:val="yellow"/>
        </w:rPr>
        <w:t>dH</w:t>
      </w:r>
      <w:r w:rsidR="00334317" w:rsidRPr="009E5610">
        <w:rPr>
          <w:bCs/>
          <w:highlight w:val="yellow"/>
          <w:vertAlign w:val="subscript"/>
        </w:rPr>
        <w:t>2</w:t>
      </w:r>
      <w:r w:rsidR="00334317" w:rsidRPr="009E5610">
        <w:rPr>
          <w:bCs/>
          <w:highlight w:val="yellow"/>
        </w:rPr>
        <w:t>O</w:t>
      </w:r>
      <w:r w:rsidR="00CC4C92" w:rsidRPr="009E5610">
        <w:rPr>
          <w:bCs/>
          <w:highlight w:val="yellow"/>
        </w:rPr>
        <w:t xml:space="preserve"> (A) and 0.1% (v/v) formic acid in acetonitrile (B).</w:t>
      </w:r>
      <w:r w:rsidR="00CC4C92" w:rsidRPr="005D4C28">
        <w:rPr>
          <w:bCs/>
        </w:rPr>
        <w:t xml:space="preserve"> </w:t>
      </w:r>
    </w:p>
    <w:p w14:paraId="133DB5B9" w14:textId="77777777" w:rsidR="004337D8" w:rsidRPr="005D4C28" w:rsidRDefault="004337D8" w:rsidP="005D4C28">
      <w:pPr>
        <w:pBdr>
          <w:top w:val="nil"/>
          <w:left w:val="nil"/>
          <w:bottom w:val="nil"/>
          <w:right w:val="nil"/>
          <w:between w:val="nil"/>
        </w:pBdr>
        <w:rPr>
          <w:bCs/>
        </w:rPr>
      </w:pPr>
    </w:p>
    <w:p w14:paraId="40F441B8" w14:textId="4E500E0D" w:rsidR="00334317" w:rsidRPr="005D4C28" w:rsidRDefault="00E3423F"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 xml:space="preserve">Depending on the </w:t>
      </w:r>
      <w:r w:rsidR="00F535A1" w:rsidRPr="005D4C28">
        <w:rPr>
          <w:rFonts w:ascii="Calibri" w:hAnsi="Calibri" w:cs="Calibri"/>
          <w:bCs/>
          <w:sz w:val="24"/>
          <w:szCs w:val="24"/>
        </w:rPr>
        <w:t xml:space="preserve">LC system applied, </w:t>
      </w:r>
      <w:r w:rsidR="004337D8" w:rsidRPr="005D4C28">
        <w:rPr>
          <w:rFonts w:ascii="Calibri" w:hAnsi="Calibri" w:cs="Calibri"/>
          <w:bCs/>
          <w:sz w:val="24"/>
          <w:szCs w:val="24"/>
        </w:rPr>
        <w:t xml:space="preserve">use </w:t>
      </w:r>
      <w:r w:rsidR="005B68E7" w:rsidRPr="005D4C28">
        <w:rPr>
          <w:rFonts w:ascii="Calibri" w:hAnsi="Calibri" w:cs="Calibri"/>
          <w:bCs/>
          <w:sz w:val="24"/>
          <w:szCs w:val="24"/>
        </w:rPr>
        <w:t xml:space="preserve">either </w:t>
      </w:r>
      <w:r w:rsidR="00F535A1" w:rsidRPr="005D4C28">
        <w:rPr>
          <w:rFonts w:ascii="Calibri" w:hAnsi="Calibri" w:cs="Calibri"/>
          <w:bCs/>
          <w:sz w:val="24"/>
          <w:szCs w:val="24"/>
        </w:rPr>
        <w:t>a</w:t>
      </w:r>
      <w:r w:rsidR="00CC4C92" w:rsidRPr="005D4C28">
        <w:rPr>
          <w:rFonts w:ascii="Calibri" w:hAnsi="Calibri" w:cs="Calibri"/>
          <w:bCs/>
          <w:sz w:val="24"/>
          <w:szCs w:val="24"/>
        </w:rPr>
        <w:t xml:space="preserve"> 100 mm x 2.1 mm (3 µm) ABZ PLUS column fitted with a 4 mm x 2 mm C18 cartridge</w:t>
      </w:r>
      <w:r w:rsidR="00E707AF" w:rsidRPr="005D4C28">
        <w:rPr>
          <w:rFonts w:ascii="Calibri" w:hAnsi="Calibri" w:cs="Calibri"/>
          <w:bCs/>
          <w:sz w:val="24"/>
          <w:szCs w:val="24"/>
        </w:rPr>
        <w:t xml:space="preserve"> (for HPLC)</w:t>
      </w:r>
      <w:r w:rsidR="00CC4C92" w:rsidRPr="005D4C28">
        <w:rPr>
          <w:rFonts w:ascii="Calibri" w:hAnsi="Calibri" w:cs="Calibri"/>
          <w:bCs/>
          <w:sz w:val="24"/>
          <w:szCs w:val="24"/>
        </w:rPr>
        <w:t xml:space="preserve">, </w:t>
      </w:r>
      <w:r w:rsidR="000420D5" w:rsidRPr="005D4C28">
        <w:rPr>
          <w:rFonts w:ascii="Calibri" w:hAnsi="Calibri" w:cs="Calibri"/>
          <w:bCs/>
          <w:sz w:val="24"/>
          <w:szCs w:val="24"/>
        </w:rPr>
        <w:t xml:space="preserve">or a </w:t>
      </w:r>
      <w:r w:rsidR="000420D5" w:rsidRPr="00697788">
        <w:rPr>
          <w:rFonts w:ascii="Calibri" w:hAnsi="Calibri" w:cs="Calibri"/>
          <w:bCs/>
          <w:sz w:val="24"/>
          <w:szCs w:val="24"/>
          <w:highlight w:val="yellow"/>
        </w:rPr>
        <w:t>100 mm x 2.1 mm (1.7 µm)</w:t>
      </w:r>
      <w:r w:rsidR="00DC43EE" w:rsidRPr="00697788">
        <w:rPr>
          <w:rFonts w:ascii="Calibri" w:hAnsi="Calibri" w:cs="Calibri"/>
          <w:bCs/>
          <w:sz w:val="24"/>
          <w:szCs w:val="24"/>
          <w:highlight w:val="yellow"/>
        </w:rPr>
        <w:t xml:space="preserve"> </w:t>
      </w:r>
      <w:r w:rsidR="000420D5" w:rsidRPr="00697788">
        <w:rPr>
          <w:rFonts w:ascii="Calibri" w:hAnsi="Calibri" w:cs="Calibri"/>
          <w:bCs/>
          <w:sz w:val="24"/>
          <w:szCs w:val="24"/>
          <w:highlight w:val="yellow"/>
        </w:rPr>
        <w:t>Premier BEH Shield fitted with a RP18 FIT column</w:t>
      </w:r>
      <w:r w:rsidR="00E707AF" w:rsidRPr="00697788">
        <w:rPr>
          <w:rFonts w:ascii="Calibri" w:hAnsi="Calibri" w:cs="Calibri"/>
          <w:bCs/>
          <w:sz w:val="24"/>
          <w:szCs w:val="24"/>
          <w:highlight w:val="yellow"/>
        </w:rPr>
        <w:t xml:space="preserve"> (for </w:t>
      </w:r>
      <w:r w:rsidR="00A4053E" w:rsidRPr="00697788">
        <w:rPr>
          <w:rFonts w:ascii="Calibri" w:hAnsi="Calibri" w:cs="Calibri"/>
          <w:bCs/>
          <w:sz w:val="24"/>
          <w:szCs w:val="24"/>
          <w:highlight w:val="yellow"/>
        </w:rPr>
        <w:t>ultra-high-pressure chromatography (</w:t>
      </w:r>
      <w:r w:rsidR="00E707AF" w:rsidRPr="00697788">
        <w:rPr>
          <w:rFonts w:ascii="Calibri" w:hAnsi="Calibri" w:cs="Calibri"/>
          <w:bCs/>
          <w:sz w:val="24"/>
          <w:szCs w:val="24"/>
          <w:highlight w:val="yellow"/>
        </w:rPr>
        <w:t>UPLC</w:t>
      </w:r>
      <w:r w:rsidR="00852317" w:rsidRPr="00697788">
        <w:rPr>
          <w:rFonts w:ascii="Calibri" w:hAnsi="Calibri" w:cs="Calibri"/>
          <w:bCs/>
          <w:sz w:val="24"/>
          <w:szCs w:val="24"/>
          <w:highlight w:val="yellow"/>
        </w:rPr>
        <w:t>)</w:t>
      </w:r>
      <w:r w:rsidR="00E707AF" w:rsidRPr="00697788">
        <w:rPr>
          <w:rFonts w:ascii="Calibri" w:hAnsi="Calibri" w:cs="Calibri"/>
          <w:bCs/>
          <w:sz w:val="24"/>
          <w:szCs w:val="24"/>
          <w:highlight w:val="yellow"/>
        </w:rPr>
        <w:t>)</w:t>
      </w:r>
      <w:r w:rsidR="000420D5" w:rsidRPr="00697788">
        <w:rPr>
          <w:rFonts w:ascii="Calibri" w:hAnsi="Calibri" w:cs="Calibri"/>
          <w:bCs/>
          <w:sz w:val="24"/>
          <w:szCs w:val="24"/>
          <w:highlight w:val="yellow"/>
        </w:rPr>
        <w:t xml:space="preserve"> for the analysis of retinol.</w:t>
      </w:r>
      <w:r w:rsidR="002506EA" w:rsidRPr="00697788">
        <w:rPr>
          <w:rFonts w:ascii="Calibri" w:hAnsi="Calibri" w:cs="Calibri"/>
          <w:bCs/>
          <w:sz w:val="24"/>
          <w:szCs w:val="24"/>
          <w:highlight w:val="yellow"/>
        </w:rPr>
        <w:t xml:space="preserve"> </w:t>
      </w:r>
      <w:r w:rsidR="004337D8" w:rsidRPr="00697788">
        <w:rPr>
          <w:rFonts w:ascii="Calibri" w:hAnsi="Calibri" w:cs="Calibri"/>
          <w:bCs/>
          <w:sz w:val="24"/>
          <w:szCs w:val="24"/>
          <w:highlight w:val="yellow"/>
        </w:rPr>
        <w:t>Maintain c</w:t>
      </w:r>
      <w:r w:rsidR="000420D5" w:rsidRPr="00697788">
        <w:rPr>
          <w:rFonts w:ascii="Calibri" w:hAnsi="Calibri" w:cs="Calibri"/>
          <w:bCs/>
          <w:sz w:val="24"/>
          <w:szCs w:val="24"/>
          <w:highlight w:val="yellow"/>
        </w:rPr>
        <w:t xml:space="preserve">olumns </w:t>
      </w:r>
      <w:r w:rsidR="004337D8" w:rsidRPr="00697788">
        <w:rPr>
          <w:rFonts w:ascii="Calibri" w:hAnsi="Calibri" w:cs="Calibri"/>
          <w:bCs/>
          <w:sz w:val="24"/>
          <w:szCs w:val="24"/>
          <w:highlight w:val="yellow"/>
        </w:rPr>
        <w:t>a</w:t>
      </w:r>
      <w:r w:rsidR="00CC4C92" w:rsidRPr="00697788">
        <w:rPr>
          <w:rFonts w:ascii="Calibri" w:hAnsi="Calibri" w:cs="Calibri"/>
          <w:bCs/>
          <w:sz w:val="24"/>
          <w:szCs w:val="24"/>
          <w:highlight w:val="yellow"/>
        </w:rPr>
        <w:t xml:space="preserve">t a temperature of </w:t>
      </w:r>
      <w:r w:rsidR="000420D5" w:rsidRPr="00697788">
        <w:rPr>
          <w:rFonts w:ascii="Calibri" w:hAnsi="Calibri" w:cs="Calibri"/>
          <w:bCs/>
          <w:sz w:val="24"/>
          <w:szCs w:val="24"/>
          <w:highlight w:val="yellow"/>
        </w:rPr>
        <w:t xml:space="preserve">either </w:t>
      </w:r>
      <w:r w:rsidR="00334317" w:rsidRPr="00697788">
        <w:rPr>
          <w:rFonts w:ascii="Calibri" w:hAnsi="Calibri" w:cs="Calibri"/>
          <w:bCs/>
          <w:sz w:val="24"/>
          <w:szCs w:val="24"/>
          <w:highlight w:val="yellow"/>
        </w:rPr>
        <w:t>4</w:t>
      </w:r>
      <w:r w:rsidR="00CC4C92" w:rsidRPr="00697788">
        <w:rPr>
          <w:rFonts w:ascii="Calibri" w:hAnsi="Calibri" w:cs="Calibri"/>
          <w:bCs/>
          <w:sz w:val="24"/>
          <w:szCs w:val="24"/>
          <w:highlight w:val="yellow"/>
        </w:rPr>
        <w:t>0</w:t>
      </w:r>
      <w:r w:rsidR="004337D8" w:rsidRPr="00697788">
        <w:rPr>
          <w:rFonts w:ascii="Calibri" w:hAnsi="Calibri" w:cs="Calibri"/>
          <w:bCs/>
          <w:sz w:val="24"/>
          <w:szCs w:val="24"/>
          <w:highlight w:val="yellow"/>
        </w:rPr>
        <w:t xml:space="preserve"> </w:t>
      </w:r>
      <w:r w:rsidR="00CC4C92" w:rsidRPr="00697788">
        <w:rPr>
          <w:rFonts w:ascii="Calibri" w:hAnsi="Calibri" w:cs="Calibri"/>
          <w:bCs/>
          <w:sz w:val="24"/>
          <w:szCs w:val="24"/>
          <w:highlight w:val="yellow"/>
        </w:rPr>
        <w:t>°C</w:t>
      </w:r>
      <w:r w:rsidR="00F535A1" w:rsidRPr="00697788">
        <w:rPr>
          <w:rFonts w:ascii="Calibri" w:hAnsi="Calibri" w:cs="Calibri"/>
          <w:bCs/>
          <w:sz w:val="24"/>
          <w:szCs w:val="24"/>
          <w:highlight w:val="yellow"/>
        </w:rPr>
        <w:t xml:space="preserve"> or</w:t>
      </w:r>
      <w:r w:rsidR="000420D5" w:rsidRPr="00697788">
        <w:rPr>
          <w:rFonts w:ascii="Calibri" w:hAnsi="Calibri" w:cs="Calibri"/>
          <w:bCs/>
          <w:sz w:val="24"/>
          <w:szCs w:val="24"/>
          <w:highlight w:val="yellow"/>
        </w:rPr>
        <w:t xml:space="preserve"> 50</w:t>
      </w:r>
      <w:r w:rsidR="004337D8" w:rsidRPr="00697788">
        <w:rPr>
          <w:rFonts w:ascii="Calibri" w:hAnsi="Calibri" w:cs="Calibri"/>
          <w:bCs/>
          <w:sz w:val="24"/>
          <w:szCs w:val="24"/>
          <w:highlight w:val="yellow"/>
        </w:rPr>
        <w:t xml:space="preserve"> </w:t>
      </w:r>
      <w:r w:rsidR="000420D5" w:rsidRPr="00697788">
        <w:rPr>
          <w:rFonts w:ascii="Calibri" w:hAnsi="Calibri" w:cs="Calibri"/>
          <w:bCs/>
          <w:sz w:val="24"/>
          <w:szCs w:val="24"/>
          <w:highlight w:val="yellow"/>
        </w:rPr>
        <w:t>°C, respectively</w:t>
      </w:r>
      <w:r w:rsidR="00CC4C92" w:rsidRPr="00697788">
        <w:rPr>
          <w:rFonts w:ascii="Calibri" w:hAnsi="Calibri" w:cs="Calibri"/>
          <w:bCs/>
          <w:sz w:val="24"/>
          <w:szCs w:val="24"/>
          <w:highlight w:val="yellow"/>
        </w:rPr>
        <w:t>.</w:t>
      </w:r>
      <w:r w:rsidR="00CC4C92" w:rsidRPr="005D4C28">
        <w:rPr>
          <w:rFonts w:ascii="Calibri" w:hAnsi="Calibri" w:cs="Calibri"/>
          <w:bCs/>
          <w:sz w:val="24"/>
          <w:szCs w:val="24"/>
        </w:rPr>
        <w:t xml:space="preserve"> </w:t>
      </w:r>
    </w:p>
    <w:p w14:paraId="4D2C573F"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Cs/>
          <w:sz w:val="24"/>
          <w:szCs w:val="24"/>
        </w:rPr>
      </w:pPr>
    </w:p>
    <w:p w14:paraId="6CB9FA6C" w14:textId="7279B4E4" w:rsidR="00E91ACF" w:rsidRPr="005D4C28" w:rsidRDefault="00334317" w:rsidP="005D4C28">
      <w:pPr>
        <w:pBdr>
          <w:top w:val="nil"/>
          <w:left w:val="nil"/>
          <w:bottom w:val="nil"/>
          <w:right w:val="nil"/>
          <w:between w:val="nil"/>
        </w:pBdr>
        <w:rPr>
          <w:bCs/>
        </w:rPr>
      </w:pPr>
      <w:r w:rsidRPr="005D4C28">
        <w:rPr>
          <w:bCs/>
        </w:rPr>
        <w:t>1</w:t>
      </w:r>
      <w:r w:rsidR="004337D8" w:rsidRPr="005D4C28">
        <w:rPr>
          <w:bCs/>
        </w:rPr>
        <w:t>1.3.</w:t>
      </w:r>
      <w:r w:rsidR="004337D8" w:rsidRPr="005D4C28">
        <w:rPr>
          <w:bCs/>
        </w:rPr>
        <w:tab/>
      </w:r>
      <w:r w:rsidR="004337D8" w:rsidRPr="00AA1BF2">
        <w:rPr>
          <w:bCs/>
          <w:highlight w:val="yellow"/>
        </w:rPr>
        <w:t>Inject 10</w:t>
      </w:r>
      <w:r w:rsidR="00CC4C92" w:rsidRPr="00AA1BF2">
        <w:rPr>
          <w:bCs/>
          <w:highlight w:val="yellow"/>
        </w:rPr>
        <w:t xml:space="preserve"> µL of the plasma extract on-column. </w:t>
      </w:r>
      <w:r w:rsidR="004337D8" w:rsidRPr="00AA1BF2">
        <w:rPr>
          <w:bCs/>
          <w:highlight w:val="yellow"/>
        </w:rPr>
        <w:t>Elute a</w:t>
      </w:r>
      <w:r w:rsidR="00CC4C92" w:rsidRPr="00AA1BF2">
        <w:rPr>
          <w:bCs/>
          <w:highlight w:val="yellow"/>
        </w:rPr>
        <w:t xml:space="preserve">nalytes at a flow rate of </w:t>
      </w:r>
      <w:r w:rsidRPr="00AA1BF2">
        <w:rPr>
          <w:bCs/>
          <w:highlight w:val="yellow"/>
        </w:rPr>
        <w:t>0.4 m</w:t>
      </w:r>
      <w:r w:rsidR="004337D8" w:rsidRPr="00AA1BF2">
        <w:rPr>
          <w:bCs/>
          <w:highlight w:val="yellow"/>
        </w:rPr>
        <w:t>L</w:t>
      </w:r>
      <w:r w:rsidR="00CC4C92" w:rsidRPr="00AA1BF2">
        <w:rPr>
          <w:bCs/>
          <w:highlight w:val="yellow"/>
        </w:rPr>
        <w:t>/min</w:t>
      </w:r>
      <w:r w:rsidR="00777907" w:rsidRPr="00AA1BF2">
        <w:rPr>
          <w:bCs/>
          <w:highlight w:val="yellow"/>
        </w:rPr>
        <w:t>.</w:t>
      </w:r>
      <w:r w:rsidR="00777907" w:rsidRPr="005D4C28">
        <w:rPr>
          <w:bCs/>
        </w:rPr>
        <w:t xml:space="preserve"> </w:t>
      </w:r>
      <w:r w:rsidR="00817A70" w:rsidRPr="005D4C28">
        <w:rPr>
          <w:bCs/>
        </w:rPr>
        <w:t xml:space="preserve">For HPLC systems, the </w:t>
      </w:r>
      <w:r w:rsidR="00CC4C92" w:rsidRPr="005D4C28">
        <w:rPr>
          <w:bCs/>
        </w:rPr>
        <w:t xml:space="preserve">linear gradient </w:t>
      </w:r>
      <w:r w:rsidR="00817A70" w:rsidRPr="005D4C28">
        <w:rPr>
          <w:bCs/>
        </w:rPr>
        <w:t>is</w:t>
      </w:r>
      <w:r w:rsidR="00CC4C92" w:rsidRPr="005D4C28">
        <w:rPr>
          <w:bCs/>
        </w:rPr>
        <w:t>: 60% B to 95% B in 6.0 min; 100% B from 6.1 min to 13.0 min; 100% B to 60% B from 13.1 to 14.0 min; and 60% B from 14.0 to 17.0 min.</w:t>
      </w:r>
      <w:r w:rsidRPr="005D4C28">
        <w:rPr>
          <w:bCs/>
        </w:rPr>
        <w:t xml:space="preserve"> </w:t>
      </w:r>
      <w:r w:rsidR="00FC2717" w:rsidRPr="009E5610">
        <w:rPr>
          <w:bCs/>
          <w:highlight w:val="yellow"/>
        </w:rPr>
        <w:t>F</w:t>
      </w:r>
      <w:r w:rsidR="001D1016" w:rsidRPr="009E5610">
        <w:rPr>
          <w:bCs/>
          <w:highlight w:val="yellow"/>
        </w:rPr>
        <w:t xml:space="preserve">or UPLC systems, the linear gradient </w:t>
      </w:r>
      <w:r w:rsidR="00B70E46" w:rsidRPr="009E5610">
        <w:rPr>
          <w:bCs/>
          <w:highlight w:val="yellow"/>
        </w:rPr>
        <w:t>depends on the research question.</w:t>
      </w:r>
      <w:r w:rsidR="005D4C28" w:rsidRPr="009E5610">
        <w:rPr>
          <w:bCs/>
          <w:highlight w:val="yellow"/>
        </w:rPr>
        <w:t xml:space="preserve"> </w:t>
      </w:r>
      <w:r w:rsidR="00B70E46" w:rsidRPr="009E5610">
        <w:rPr>
          <w:bCs/>
          <w:highlight w:val="yellow"/>
        </w:rPr>
        <w:t xml:space="preserve">If only retinol </w:t>
      </w:r>
      <w:r w:rsidR="005107BB" w:rsidRPr="009E5610">
        <w:rPr>
          <w:bCs/>
          <w:highlight w:val="yellow"/>
        </w:rPr>
        <w:t>is to be</w:t>
      </w:r>
      <w:r w:rsidR="00644972" w:rsidRPr="009E5610">
        <w:rPr>
          <w:bCs/>
          <w:highlight w:val="yellow"/>
        </w:rPr>
        <w:t xml:space="preserve"> determined, the gradient </w:t>
      </w:r>
      <w:r w:rsidR="001D1016" w:rsidRPr="009E5610">
        <w:rPr>
          <w:bCs/>
          <w:highlight w:val="yellow"/>
        </w:rPr>
        <w:t>is:</w:t>
      </w:r>
      <w:r w:rsidR="00600976" w:rsidRPr="009E5610">
        <w:rPr>
          <w:bCs/>
          <w:highlight w:val="yellow"/>
        </w:rPr>
        <w:t xml:space="preserve"> </w:t>
      </w:r>
      <w:r w:rsidR="00600976" w:rsidRPr="009E5610">
        <w:rPr>
          <w:highlight w:val="yellow"/>
        </w:rPr>
        <w:t>40% B to 60% B in 1.0 min; 60% B to 95% B from 1.0 min to 6.0 min; 100% B from 6.5 min to 7.5 min; 100% B to 40% B from 7.5 to 7.6 min; and 40% B from 7.6 to 8.5 min.</w:t>
      </w:r>
      <w:r w:rsidR="005D4C28">
        <w:t xml:space="preserve"> </w:t>
      </w:r>
      <w:r w:rsidR="00600976" w:rsidRPr="005D4C28">
        <w:t>If the aim is to also analyze retinyl-esters</w:t>
      </w:r>
      <w:r w:rsidR="0079471F" w:rsidRPr="005D4C28">
        <w:t xml:space="preserve"> alongside retinol, the linear gradient is:</w:t>
      </w:r>
      <w:r w:rsidR="001D1016" w:rsidRPr="005D4C28">
        <w:rPr>
          <w:bCs/>
        </w:rPr>
        <w:t xml:space="preserve"> </w:t>
      </w:r>
      <w:r w:rsidR="00B86347" w:rsidRPr="005D4C28">
        <w:t>60% B to 95% B in 3.0 min; 100% B from 3.5 min to 6.5 min; 100% B to 60% B from 6.5 to 7.0 min; and 60% B from 7.0 to 8.5 min</w:t>
      </w:r>
      <w:r w:rsidR="00D26AF1" w:rsidRPr="005D4C28">
        <w:t>.</w:t>
      </w:r>
      <w:r w:rsidR="002506EA" w:rsidRPr="005D4C28">
        <w:t xml:space="preserve"> </w:t>
      </w:r>
    </w:p>
    <w:bookmarkEnd w:id="1"/>
    <w:p w14:paraId="3A77C4FD" w14:textId="77777777" w:rsidR="00E91ACF" w:rsidRPr="005D4C28" w:rsidRDefault="00E91ACF" w:rsidP="005D4C28">
      <w:pPr>
        <w:pBdr>
          <w:top w:val="nil"/>
          <w:left w:val="nil"/>
          <w:bottom w:val="nil"/>
          <w:right w:val="nil"/>
          <w:between w:val="nil"/>
        </w:pBdr>
        <w:rPr>
          <w:bCs/>
        </w:rPr>
      </w:pPr>
    </w:p>
    <w:p w14:paraId="4E2166DE" w14:textId="5F7B239A" w:rsidR="00E91ACF" w:rsidRPr="005D4C28" w:rsidRDefault="00334317"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 xml:space="preserve">MS/MS </w:t>
      </w:r>
      <w:r w:rsidR="00A36010" w:rsidRPr="005D4C28">
        <w:rPr>
          <w:rFonts w:ascii="Calibri" w:hAnsi="Calibri" w:cs="Calibri"/>
          <w:b/>
          <w:sz w:val="24"/>
          <w:szCs w:val="24"/>
        </w:rPr>
        <w:t>conditions</w:t>
      </w:r>
    </w:p>
    <w:p w14:paraId="3F51A711"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0FDA6E71" w14:textId="2DF6620F" w:rsidR="00334317" w:rsidRPr="005D4C28" w:rsidRDefault="00334317" w:rsidP="005D4C28">
      <w:pPr>
        <w:pBdr>
          <w:top w:val="nil"/>
          <w:left w:val="nil"/>
          <w:bottom w:val="nil"/>
          <w:right w:val="nil"/>
          <w:between w:val="nil"/>
        </w:pBdr>
        <w:rPr>
          <w:bCs/>
        </w:rPr>
      </w:pPr>
      <w:r w:rsidRPr="005D4C28">
        <w:rPr>
          <w:bCs/>
        </w:rPr>
        <w:t>1</w:t>
      </w:r>
      <w:r w:rsidR="004337D8" w:rsidRPr="005D4C28">
        <w:rPr>
          <w:bCs/>
        </w:rPr>
        <w:t>2.1.</w:t>
      </w:r>
      <w:r w:rsidR="004337D8" w:rsidRPr="005D4C28">
        <w:rPr>
          <w:bCs/>
        </w:rPr>
        <w:tab/>
        <w:t xml:space="preserve">Perform </w:t>
      </w:r>
      <w:r w:rsidRPr="005D4C28">
        <w:rPr>
          <w:bCs/>
        </w:rPr>
        <w:t xml:space="preserve">MS/MS analysis under atmospheric pressure chemical </w:t>
      </w:r>
      <w:proofErr w:type="spellStart"/>
      <w:r w:rsidRPr="005D4C28">
        <w:rPr>
          <w:bCs/>
        </w:rPr>
        <w:t>ionisation</w:t>
      </w:r>
      <w:proofErr w:type="spellEnd"/>
      <w:r w:rsidRPr="005D4C28">
        <w:rPr>
          <w:bCs/>
        </w:rPr>
        <w:t xml:space="preserve"> (APCI) in positive ion mode. </w:t>
      </w:r>
      <w:r w:rsidR="00156378" w:rsidRPr="005D4C28">
        <w:rPr>
          <w:bCs/>
        </w:rPr>
        <w:t xml:space="preserve">APCI is chosen over </w:t>
      </w:r>
      <w:r w:rsidR="007702B8" w:rsidRPr="005D4C28">
        <w:rPr>
          <w:bCs/>
        </w:rPr>
        <w:t>electrospray ionization as it provides a higher signal intensity</w:t>
      </w:r>
      <w:r w:rsidR="00906941" w:rsidRPr="005D4C28">
        <w:rPr>
          <w:bCs/>
        </w:rPr>
        <w:t>,</w:t>
      </w:r>
      <w:r w:rsidR="00B33692" w:rsidRPr="005D4C28">
        <w:rPr>
          <w:bCs/>
        </w:rPr>
        <w:t xml:space="preserve"> a broader linear range</w:t>
      </w:r>
      <w:r w:rsidR="004337D8" w:rsidRPr="005D4C28">
        <w:rPr>
          <w:bCs/>
        </w:rPr>
        <w:t>,</w:t>
      </w:r>
      <w:r w:rsidR="00B33692" w:rsidRPr="005D4C28">
        <w:rPr>
          <w:bCs/>
        </w:rPr>
        <w:t xml:space="preserve"> and offers lower background noise</w:t>
      </w:r>
      <w:r w:rsidR="00106C16" w:rsidRPr="005D4C28">
        <w:rPr>
          <w:bCs/>
        </w:rPr>
        <w:fldChar w:fldCharType="begin"/>
      </w:r>
      <w:r w:rsidR="00106C16" w:rsidRPr="005D4C28">
        <w:rPr>
          <w:bCs/>
        </w:rPr>
        <w:instrText xml:space="preserve"> ADDIN EN.CITE &lt;EndNote&gt;&lt;Cite&gt;&lt;Author&gt;van Breemen&lt;/Author&gt;&lt;Year&gt;1998&lt;/Year&gt;&lt;RecNum&gt;188&lt;/RecNum&gt;&lt;DisplayText&gt;&lt;style face="superscript"&gt;26&lt;/style&gt;&lt;/DisplayText&gt;&lt;record&gt;&lt;rec-number&gt;188&lt;/rec-number&gt;&lt;foreign-keys&gt;&lt;key app="EN" db-id="50zf92v2jx50drettrivdae7d2psvp9e9r5a" timestamp="1621420523"&gt;188&lt;/key&gt;&lt;/foreign-keys&gt;&lt;ref-type name="Journal Article"&gt;17&lt;/ref-type&gt;&lt;contributors&gt;&lt;authors&gt;&lt;author&gt;van Breemen, R. B.&lt;/author&gt;&lt;author&gt;Nikolic, D.&lt;/author&gt;&lt;author&gt;Xu, X.&lt;/author&gt;&lt;author&gt;Xiong, Y.&lt;/author&gt;&lt;author&gt;van Lieshout, M.&lt;/author&gt;&lt;author&gt;West, C. E.&lt;/author&gt;&lt;author&gt;Schilling, A. B.&lt;/author&gt;&lt;/authors&gt;&lt;/contributors&gt;&lt;auth-address&gt;Department of Medicinal Chemistry and Pharmacognosy, College of Pharmacy, University of Illinois at Chicago 60612-7231, USA.&lt;/auth-address&gt;&lt;titles&gt;&lt;title&gt;Development of a method for quantitation of retinol and retinyl palmitate in human serum using high-performance liquid chromatography-atmospheric pressure chemical ionization-mass spectrometry&lt;/title&gt;&lt;secondary-title&gt;J Chromatogr A&lt;/secondary-title&gt;&lt;/titles&gt;&lt;periodical&gt;&lt;full-title&gt;J Chromatogr A&lt;/full-title&gt;&lt;/periodical&gt;&lt;pages&gt;245-51&lt;/pages&gt;&lt;volume&gt;794&lt;/volume&gt;&lt;number&gt;1-2&lt;/number&gt;&lt;edition&gt;1998/03/10&lt;/edition&gt;&lt;keywords&gt;&lt;keyword&gt;Chromatography, High Pressure Liquid&lt;/keyword&gt;&lt;keyword&gt;Diterpenes&lt;/keyword&gt;&lt;keyword&gt;Hexanes/chemistry&lt;/keyword&gt;&lt;keyword&gt;Humans&lt;/keyword&gt;&lt;keyword&gt;Mass Spectrometry&lt;/keyword&gt;&lt;keyword&gt;Retinyl Esters&lt;/keyword&gt;&lt;keyword&gt;Vitamin A/*analogs &amp;amp; derivatives/blood&lt;/keyword&gt;&lt;/keywords&gt;&lt;dates&gt;&lt;year&gt;1998&lt;/year&gt;&lt;pub-dates&gt;&lt;date&gt;Jan 23&lt;/date&gt;&lt;/pub-dates&gt;&lt;/dates&gt;&lt;isbn&gt;0021-9673 (Print)&amp;#xD;0021-9673&lt;/isbn&gt;&lt;accession-num&gt;9491562&lt;/accession-num&gt;&lt;urls&gt;&lt;/urls&gt;&lt;electronic-resource-num&gt;10.1016/s0021-9673(97)01138-2&lt;/electronic-resource-num&gt;&lt;remote-database-provider&gt;NLM&lt;/remote-database-provider&gt;&lt;language&gt;eng&lt;/language&gt;&lt;/record&gt;&lt;/Cite&gt;&lt;/EndNote&gt;</w:instrText>
      </w:r>
      <w:r w:rsidR="00106C16" w:rsidRPr="005D4C28">
        <w:rPr>
          <w:bCs/>
        </w:rPr>
        <w:fldChar w:fldCharType="separate"/>
      </w:r>
      <w:r w:rsidR="00106C16" w:rsidRPr="005D4C28">
        <w:rPr>
          <w:bCs/>
          <w:noProof/>
          <w:vertAlign w:val="superscript"/>
        </w:rPr>
        <w:t>26</w:t>
      </w:r>
      <w:r w:rsidR="00106C16" w:rsidRPr="005D4C28">
        <w:rPr>
          <w:bCs/>
        </w:rPr>
        <w:fldChar w:fldCharType="end"/>
      </w:r>
      <w:r w:rsidR="00A876B8" w:rsidRPr="005D4C28">
        <w:rPr>
          <w:bCs/>
        </w:rPr>
        <w:t>.</w:t>
      </w:r>
      <w:r w:rsidR="00B33692" w:rsidRPr="005D4C28">
        <w:rPr>
          <w:bCs/>
        </w:rPr>
        <w:t xml:space="preserve"> </w:t>
      </w:r>
    </w:p>
    <w:p w14:paraId="032879B2" w14:textId="77777777" w:rsidR="004337D8" w:rsidRPr="005D4C28" w:rsidRDefault="004337D8" w:rsidP="005D4C28">
      <w:pPr>
        <w:pBdr>
          <w:top w:val="nil"/>
          <w:left w:val="nil"/>
          <w:bottom w:val="nil"/>
          <w:right w:val="nil"/>
          <w:between w:val="nil"/>
        </w:pBdr>
        <w:rPr>
          <w:bCs/>
        </w:rPr>
      </w:pPr>
    </w:p>
    <w:p w14:paraId="2BF020AF" w14:textId="2C9E0825" w:rsidR="00334317" w:rsidRPr="005D4C28" w:rsidRDefault="004337D8"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For r</w:t>
      </w:r>
      <w:r w:rsidR="000759BB" w:rsidRPr="005D4C28">
        <w:rPr>
          <w:rFonts w:ascii="Calibri" w:hAnsi="Calibri" w:cs="Calibri"/>
          <w:bCs/>
          <w:sz w:val="24"/>
          <w:szCs w:val="24"/>
        </w:rPr>
        <w:t>espective mass transitions for [</w:t>
      </w:r>
      <w:r w:rsidR="000759BB" w:rsidRPr="005D4C28">
        <w:rPr>
          <w:rFonts w:ascii="Calibri" w:hAnsi="Calibri" w:cs="Calibri"/>
          <w:bCs/>
          <w:sz w:val="24"/>
          <w:szCs w:val="24"/>
          <w:vertAlign w:val="superscript"/>
        </w:rPr>
        <w:t>12</w:t>
      </w:r>
      <w:proofErr w:type="gramStart"/>
      <w:r w:rsidR="000759BB" w:rsidRPr="005D4C28">
        <w:rPr>
          <w:rFonts w:ascii="Calibri" w:hAnsi="Calibri" w:cs="Calibri"/>
          <w:bCs/>
          <w:sz w:val="24"/>
          <w:szCs w:val="24"/>
        </w:rPr>
        <w:t>C]retinol</w:t>
      </w:r>
      <w:proofErr w:type="gramEnd"/>
      <w:r w:rsidR="000759BB" w:rsidRPr="005D4C28">
        <w:rPr>
          <w:rFonts w:ascii="Calibri" w:hAnsi="Calibri" w:cs="Calibri"/>
          <w:bCs/>
          <w:sz w:val="24"/>
          <w:szCs w:val="24"/>
        </w:rPr>
        <w:t>, [</w:t>
      </w:r>
      <w:r w:rsidR="000759BB" w:rsidRPr="005D4C28">
        <w:rPr>
          <w:rFonts w:ascii="Calibri" w:hAnsi="Calibri" w:cs="Calibri"/>
          <w:bCs/>
          <w:sz w:val="24"/>
          <w:szCs w:val="24"/>
          <w:vertAlign w:val="superscript"/>
        </w:rPr>
        <w:t>13</w:t>
      </w:r>
      <w:r w:rsidR="000759BB" w:rsidRPr="005D4C28">
        <w:rPr>
          <w:rFonts w:ascii="Calibri" w:hAnsi="Calibri" w:cs="Calibri"/>
          <w:bCs/>
          <w:sz w:val="24"/>
          <w:szCs w:val="24"/>
        </w:rPr>
        <w:t>C</w:t>
      </w:r>
      <w:r w:rsidR="000759BB" w:rsidRPr="005D4C28">
        <w:rPr>
          <w:rFonts w:ascii="Calibri" w:hAnsi="Calibri" w:cs="Calibri"/>
          <w:bCs/>
          <w:sz w:val="24"/>
          <w:szCs w:val="24"/>
          <w:vertAlign w:val="subscript"/>
        </w:rPr>
        <w:t>10</w:t>
      </w:r>
      <w:r w:rsidR="000759BB" w:rsidRPr="005D4C28">
        <w:rPr>
          <w:rFonts w:ascii="Calibri" w:hAnsi="Calibri" w:cs="Calibri"/>
          <w:bCs/>
          <w:sz w:val="24"/>
          <w:szCs w:val="24"/>
        </w:rPr>
        <w:t>]retinol</w:t>
      </w:r>
      <w:r w:rsidRPr="005D4C28">
        <w:rPr>
          <w:rFonts w:ascii="Calibri" w:hAnsi="Calibri" w:cs="Calibri"/>
          <w:bCs/>
          <w:sz w:val="24"/>
          <w:szCs w:val="24"/>
        </w:rPr>
        <w:t>, and [</w:t>
      </w:r>
      <w:r w:rsidRPr="005D4C28">
        <w:rPr>
          <w:rFonts w:ascii="Calibri" w:hAnsi="Calibri" w:cs="Calibri"/>
          <w:bCs/>
          <w:sz w:val="24"/>
          <w:szCs w:val="24"/>
          <w:vertAlign w:val="superscript"/>
        </w:rPr>
        <w:t>2</w:t>
      </w:r>
      <w:r w:rsidRPr="005D4C28">
        <w:rPr>
          <w:rFonts w:ascii="Calibri" w:hAnsi="Calibri" w:cs="Calibri"/>
          <w:bCs/>
          <w:sz w:val="24"/>
          <w:szCs w:val="24"/>
        </w:rPr>
        <w:t>H</w:t>
      </w:r>
      <w:r w:rsidRPr="005D4C28">
        <w:rPr>
          <w:rFonts w:ascii="Calibri" w:hAnsi="Calibri" w:cs="Calibri"/>
          <w:bCs/>
          <w:sz w:val="24"/>
          <w:szCs w:val="24"/>
          <w:vertAlign w:val="subscript"/>
        </w:rPr>
        <w:t>6</w:t>
      </w:r>
      <w:r w:rsidRPr="005D4C28">
        <w:rPr>
          <w:rFonts w:ascii="Calibri" w:hAnsi="Calibri" w:cs="Calibri"/>
          <w:bCs/>
          <w:sz w:val="24"/>
          <w:szCs w:val="24"/>
        </w:rPr>
        <w:t xml:space="preserve">]retinol and their respective esters/acetate with selected reaction monitoring (SRM) parameters for the API4000 and the QTRAP 5500 mass spectrometer, check </w:t>
      </w:r>
      <w:r w:rsidRPr="005D4C28">
        <w:rPr>
          <w:rFonts w:ascii="Calibri" w:hAnsi="Calibri" w:cs="Calibri"/>
          <w:b/>
          <w:sz w:val="24"/>
          <w:szCs w:val="24"/>
        </w:rPr>
        <w:t>Table 2, Table 3,</w:t>
      </w:r>
      <w:r w:rsidR="0018696B" w:rsidRPr="005D4C28">
        <w:rPr>
          <w:rFonts w:ascii="Calibri" w:hAnsi="Calibri" w:cs="Calibri"/>
          <w:b/>
          <w:sz w:val="24"/>
          <w:szCs w:val="24"/>
        </w:rPr>
        <w:t xml:space="preserve"> and Figure </w:t>
      </w:r>
      <w:r w:rsidR="00FF6AFE" w:rsidRPr="005D4C28">
        <w:rPr>
          <w:rFonts w:ascii="Calibri" w:hAnsi="Calibri" w:cs="Calibri"/>
          <w:b/>
          <w:sz w:val="24"/>
          <w:szCs w:val="24"/>
        </w:rPr>
        <w:t>2</w:t>
      </w:r>
      <w:r w:rsidR="00B30CD9" w:rsidRPr="005D4C28">
        <w:rPr>
          <w:rFonts w:ascii="Calibri" w:hAnsi="Calibri" w:cs="Calibri"/>
          <w:b/>
          <w:sz w:val="24"/>
          <w:szCs w:val="24"/>
        </w:rPr>
        <w:t>.</w:t>
      </w:r>
      <w:r w:rsidR="00B30CD9" w:rsidRPr="005D4C28">
        <w:rPr>
          <w:rFonts w:ascii="Calibri" w:hAnsi="Calibri" w:cs="Calibri"/>
          <w:bCs/>
          <w:sz w:val="24"/>
          <w:szCs w:val="24"/>
        </w:rPr>
        <w:t xml:space="preserve"> </w:t>
      </w:r>
    </w:p>
    <w:p w14:paraId="4E002F5D" w14:textId="77777777" w:rsidR="00E91ACF" w:rsidRPr="005D4C28" w:rsidRDefault="00E91ACF" w:rsidP="005D4C28">
      <w:pPr>
        <w:pBdr>
          <w:top w:val="nil"/>
          <w:left w:val="nil"/>
          <w:bottom w:val="nil"/>
          <w:right w:val="nil"/>
          <w:between w:val="nil"/>
        </w:pBdr>
        <w:rPr>
          <w:bCs/>
        </w:rPr>
      </w:pPr>
    </w:p>
    <w:p w14:paraId="36F26B31" w14:textId="319C7E92" w:rsidR="00B24727" w:rsidRPr="005D4C28" w:rsidRDefault="00667627" w:rsidP="005D4C28">
      <w:pPr>
        <w:pBdr>
          <w:top w:val="nil"/>
          <w:left w:val="nil"/>
          <w:bottom w:val="nil"/>
          <w:right w:val="nil"/>
          <w:between w:val="nil"/>
        </w:pBdr>
        <w:rPr>
          <w:bCs/>
        </w:rPr>
      </w:pPr>
      <w:r w:rsidRPr="005D4C28">
        <w:rPr>
          <w:bCs/>
        </w:rPr>
        <w:t>N</w:t>
      </w:r>
      <w:r w:rsidR="004337D8" w:rsidRPr="005D4C28">
        <w:rPr>
          <w:bCs/>
        </w:rPr>
        <w:t>OTE</w:t>
      </w:r>
      <w:r w:rsidRPr="005D4C28">
        <w:rPr>
          <w:bCs/>
        </w:rPr>
        <w:t xml:space="preserve">: </w:t>
      </w:r>
      <w:r w:rsidR="00B24727" w:rsidRPr="005D4C28">
        <w:rPr>
          <w:bCs/>
        </w:rPr>
        <w:t>Selected ion monitoring for retinol, retinyl esters</w:t>
      </w:r>
      <w:r w:rsidR="004337D8" w:rsidRPr="005D4C28">
        <w:rPr>
          <w:bCs/>
        </w:rPr>
        <w:t>,</w:t>
      </w:r>
      <w:r w:rsidR="00B24727" w:rsidRPr="005D4C28">
        <w:rPr>
          <w:bCs/>
        </w:rPr>
        <w:t xml:space="preserve"> and retinyl acetate </w:t>
      </w:r>
      <w:r w:rsidR="004337D8" w:rsidRPr="005D4C28">
        <w:rPr>
          <w:bCs/>
        </w:rPr>
        <w:t>was</w:t>
      </w:r>
      <w:r w:rsidR="00B24727" w:rsidRPr="005D4C28">
        <w:rPr>
          <w:bCs/>
        </w:rPr>
        <w:t xml:space="preserve"> the same fragment ion of m/z 269 for APCI quantitation, since this ion corresponds to the loss of water, fatty acid, or acetic acid from the protonated molecules. </w:t>
      </w:r>
      <w:r w:rsidR="00317A73" w:rsidRPr="005D4C28">
        <w:rPr>
          <w:bCs/>
        </w:rPr>
        <w:t xml:space="preserve">Since the LC-MS/MS </w:t>
      </w:r>
      <w:proofErr w:type="gramStart"/>
      <w:r w:rsidR="00317A73" w:rsidRPr="005D4C28">
        <w:rPr>
          <w:bCs/>
        </w:rPr>
        <w:t>is able to</w:t>
      </w:r>
      <w:proofErr w:type="gramEnd"/>
      <w:r w:rsidR="00317A73" w:rsidRPr="005D4C28">
        <w:rPr>
          <w:bCs/>
        </w:rPr>
        <w:t xml:space="preserve"> separate the retinol peaks from its esters, a single injection allows the determination of isotope enrichment in both the retinol and retinyl-ester fractions in one sample.</w:t>
      </w:r>
    </w:p>
    <w:p w14:paraId="7092DCD9" w14:textId="77777777" w:rsidR="00B24727" w:rsidRPr="005D4C28" w:rsidRDefault="00B24727" w:rsidP="005D4C28">
      <w:pPr>
        <w:pBdr>
          <w:top w:val="nil"/>
          <w:left w:val="nil"/>
          <w:bottom w:val="nil"/>
          <w:right w:val="nil"/>
          <w:between w:val="nil"/>
        </w:pBdr>
        <w:rPr>
          <w:bCs/>
        </w:rPr>
      </w:pPr>
    </w:p>
    <w:p w14:paraId="697A142B" w14:textId="2CBC1C84" w:rsidR="00CE02C6" w:rsidRPr="005D4C28" w:rsidRDefault="00CE02C6" w:rsidP="005D4C28">
      <w:pPr>
        <w:pStyle w:val="ListParagraph"/>
        <w:numPr>
          <w:ilvl w:val="0"/>
          <w:numId w:val="15"/>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5D4C28">
        <w:rPr>
          <w:rFonts w:ascii="Calibri" w:hAnsi="Calibri" w:cs="Calibri"/>
          <w:b/>
          <w:sz w:val="24"/>
          <w:szCs w:val="24"/>
        </w:rPr>
        <w:t>Quantification of retinol</w:t>
      </w:r>
    </w:p>
    <w:p w14:paraId="5F37D5BA" w14:textId="77777777" w:rsidR="004337D8" w:rsidRPr="005D4C28" w:rsidRDefault="004337D8" w:rsidP="005D4C28">
      <w:pPr>
        <w:pStyle w:val="ListParagraph"/>
        <w:pBdr>
          <w:top w:val="nil"/>
          <w:left w:val="nil"/>
          <w:bottom w:val="nil"/>
          <w:right w:val="nil"/>
          <w:between w:val="nil"/>
        </w:pBdr>
        <w:spacing w:after="0" w:line="240" w:lineRule="auto"/>
        <w:ind w:left="0"/>
        <w:contextualSpacing w:val="0"/>
        <w:jc w:val="both"/>
        <w:rPr>
          <w:rFonts w:ascii="Calibri" w:hAnsi="Calibri" w:cs="Calibri"/>
          <w:b/>
          <w:sz w:val="24"/>
          <w:szCs w:val="24"/>
        </w:rPr>
      </w:pPr>
    </w:p>
    <w:p w14:paraId="434BC9CB" w14:textId="5336E285" w:rsidR="00CE02C6" w:rsidRPr="005D4C28" w:rsidRDefault="00CE02C6" w:rsidP="005D4C28">
      <w:pPr>
        <w:pBdr>
          <w:top w:val="nil"/>
          <w:left w:val="nil"/>
          <w:bottom w:val="nil"/>
          <w:right w:val="nil"/>
          <w:between w:val="nil"/>
        </w:pBdr>
        <w:rPr>
          <w:bCs/>
        </w:rPr>
      </w:pPr>
      <w:r w:rsidRPr="005D4C28">
        <w:rPr>
          <w:bCs/>
        </w:rPr>
        <w:t>13.</w:t>
      </w:r>
      <w:r w:rsidR="004337D8" w:rsidRPr="005D4C28">
        <w:rPr>
          <w:bCs/>
        </w:rPr>
        <w:t>1.</w:t>
      </w:r>
      <w:r w:rsidR="004337D8" w:rsidRPr="005D4C28">
        <w:rPr>
          <w:bCs/>
        </w:rPr>
        <w:tab/>
        <w:t xml:space="preserve">Quantify </w:t>
      </w:r>
      <w:r w:rsidRPr="005D4C28">
        <w:rPr>
          <w:bCs/>
        </w:rPr>
        <w:t>[</w:t>
      </w:r>
      <w:r w:rsidRPr="005D4C28">
        <w:rPr>
          <w:bCs/>
          <w:vertAlign w:val="superscript"/>
        </w:rPr>
        <w:t>12</w:t>
      </w:r>
      <w:r w:rsidR="001633F0" w:rsidRPr="005D4C28">
        <w:rPr>
          <w:bCs/>
        </w:rPr>
        <w:t>C] retinol</w:t>
      </w:r>
      <w:r w:rsidR="00AB275B" w:rsidRPr="005D4C28">
        <w:rPr>
          <w:bCs/>
        </w:rPr>
        <w:t>, [</w:t>
      </w:r>
      <w:r w:rsidR="00860606" w:rsidRPr="005D4C28">
        <w:rPr>
          <w:bCs/>
          <w:vertAlign w:val="superscript"/>
        </w:rPr>
        <w:t>2</w:t>
      </w:r>
      <w:r w:rsidR="00860606" w:rsidRPr="005D4C28">
        <w:rPr>
          <w:bCs/>
        </w:rPr>
        <w:t>H</w:t>
      </w:r>
      <w:r w:rsidR="001633F0" w:rsidRPr="005D4C28">
        <w:rPr>
          <w:bCs/>
          <w:vertAlign w:val="subscript"/>
        </w:rPr>
        <w:t>6</w:t>
      </w:r>
      <w:r w:rsidR="001633F0" w:rsidRPr="005D4C28">
        <w:rPr>
          <w:bCs/>
        </w:rPr>
        <w:t>] retinol</w:t>
      </w:r>
      <w:r w:rsidR="004337D8" w:rsidRPr="005D4C28">
        <w:rPr>
          <w:bCs/>
        </w:rPr>
        <w:t>,</w:t>
      </w:r>
      <w:r w:rsidRPr="005D4C28">
        <w:rPr>
          <w:bCs/>
        </w:rPr>
        <w:t xml:space="preserve"> and [</w:t>
      </w:r>
      <w:r w:rsidRPr="005D4C28">
        <w:rPr>
          <w:bCs/>
          <w:vertAlign w:val="superscript"/>
        </w:rPr>
        <w:t>13</w:t>
      </w:r>
      <w:r w:rsidRPr="005D4C28">
        <w:rPr>
          <w:bCs/>
        </w:rPr>
        <w:t>C</w:t>
      </w:r>
      <w:r w:rsidRPr="005D4C28">
        <w:rPr>
          <w:bCs/>
          <w:vertAlign w:val="subscript"/>
        </w:rPr>
        <w:t>10</w:t>
      </w:r>
      <w:r w:rsidRPr="005D4C28">
        <w:rPr>
          <w:bCs/>
        </w:rPr>
        <w:t>]</w:t>
      </w:r>
      <w:r w:rsidR="004337D8" w:rsidRPr="005D4C28">
        <w:rPr>
          <w:bCs/>
        </w:rPr>
        <w:t xml:space="preserve"> </w:t>
      </w:r>
      <w:r w:rsidRPr="005D4C28">
        <w:rPr>
          <w:bCs/>
        </w:rPr>
        <w:t>retinol sample concentrations against the</w:t>
      </w:r>
      <w:r w:rsidR="00B82398" w:rsidRPr="005D4C28">
        <w:rPr>
          <w:bCs/>
        </w:rPr>
        <w:t>ir</w:t>
      </w:r>
      <w:r w:rsidRPr="005D4C28">
        <w:rPr>
          <w:bCs/>
        </w:rPr>
        <w:t xml:space="preserve"> </w:t>
      </w:r>
      <w:r w:rsidR="00B82398" w:rsidRPr="005D4C28">
        <w:rPr>
          <w:bCs/>
        </w:rPr>
        <w:t xml:space="preserve">respective </w:t>
      </w:r>
      <w:r w:rsidRPr="005D4C28">
        <w:rPr>
          <w:bCs/>
        </w:rPr>
        <w:t>calibration standards.</w:t>
      </w:r>
    </w:p>
    <w:p w14:paraId="5E1993F6" w14:textId="77777777" w:rsidR="004337D8" w:rsidRPr="005D4C28" w:rsidRDefault="004337D8" w:rsidP="005D4C28">
      <w:pPr>
        <w:pBdr>
          <w:top w:val="nil"/>
          <w:left w:val="nil"/>
          <w:bottom w:val="nil"/>
          <w:right w:val="nil"/>
          <w:between w:val="nil"/>
        </w:pBdr>
        <w:rPr>
          <w:bCs/>
        </w:rPr>
      </w:pPr>
    </w:p>
    <w:p w14:paraId="534996C4" w14:textId="3331B891" w:rsidR="00CE02C6" w:rsidRPr="005D4C28" w:rsidRDefault="004337D8"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Determine e</w:t>
      </w:r>
      <w:r w:rsidR="00CE02C6" w:rsidRPr="005D4C28">
        <w:rPr>
          <w:rFonts w:ascii="Calibri" w:hAnsi="Calibri" w:cs="Calibri"/>
          <w:bCs/>
          <w:sz w:val="24"/>
          <w:szCs w:val="24"/>
        </w:rPr>
        <w:t>xtraction losses using the recovery of the internal standard concentrations for each sample against the internal standard control samples.</w:t>
      </w:r>
      <w:r w:rsidR="002506EA" w:rsidRPr="005D4C28">
        <w:rPr>
          <w:rFonts w:ascii="Calibri" w:hAnsi="Calibri" w:cs="Calibri"/>
          <w:bCs/>
          <w:sz w:val="24"/>
          <w:szCs w:val="24"/>
        </w:rPr>
        <w:t xml:space="preserve"> </w:t>
      </w:r>
    </w:p>
    <w:p w14:paraId="0F3648E3" w14:textId="77777777" w:rsidR="00DC43EE" w:rsidRPr="005D4C28" w:rsidRDefault="00DC43EE" w:rsidP="005D4C28">
      <w:pPr>
        <w:pStyle w:val="ListParagraph"/>
        <w:pBdr>
          <w:top w:val="nil"/>
          <w:left w:val="nil"/>
          <w:bottom w:val="nil"/>
          <w:right w:val="nil"/>
          <w:between w:val="nil"/>
        </w:pBdr>
        <w:spacing w:after="0" w:line="240" w:lineRule="auto"/>
        <w:ind w:left="0"/>
        <w:contextualSpacing w:val="0"/>
        <w:jc w:val="both"/>
        <w:rPr>
          <w:rFonts w:ascii="Calibri" w:hAnsi="Calibri" w:cs="Calibri"/>
          <w:bCs/>
          <w:sz w:val="24"/>
          <w:szCs w:val="24"/>
        </w:rPr>
      </w:pPr>
    </w:p>
    <w:p w14:paraId="6F1C9F06" w14:textId="0CBEC1D8" w:rsidR="00CE02C6" w:rsidRPr="005D4C28" w:rsidRDefault="00DC43EE" w:rsidP="005D4C28">
      <w:pPr>
        <w:pStyle w:val="ListParagraph"/>
        <w:numPr>
          <w:ilvl w:val="1"/>
          <w:numId w:val="15"/>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D4C28">
        <w:rPr>
          <w:rFonts w:ascii="Calibri" w:hAnsi="Calibri" w:cs="Calibri"/>
          <w:bCs/>
          <w:sz w:val="24"/>
          <w:szCs w:val="24"/>
        </w:rPr>
        <w:t>Perform c</w:t>
      </w:r>
      <w:r w:rsidR="00CE02C6" w:rsidRPr="005D4C28">
        <w:rPr>
          <w:rFonts w:ascii="Calibri" w:hAnsi="Calibri" w:cs="Calibri"/>
          <w:bCs/>
          <w:sz w:val="24"/>
          <w:szCs w:val="24"/>
        </w:rPr>
        <w:t xml:space="preserve">onfirmation of plasma retinol concentrations using the National Institute of Standards and Technology (NIST) standard reference material (SRM) 968. </w:t>
      </w:r>
    </w:p>
    <w:p w14:paraId="77144DC3" w14:textId="77777777" w:rsidR="001F00F1" w:rsidRPr="005D4C28" w:rsidRDefault="001F00F1" w:rsidP="005D4C28">
      <w:pPr>
        <w:pBdr>
          <w:top w:val="nil"/>
          <w:left w:val="nil"/>
          <w:bottom w:val="nil"/>
          <w:right w:val="nil"/>
          <w:between w:val="nil"/>
        </w:pBdr>
        <w:rPr>
          <w:bCs/>
        </w:rPr>
      </w:pPr>
    </w:p>
    <w:p w14:paraId="08AF3300" w14:textId="3C3A4EA7" w:rsidR="006E4797" w:rsidRPr="005D4C28" w:rsidRDefault="00551D82" w:rsidP="005D4C28">
      <w:pPr>
        <w:pBdr>
          <w:top w:val="nil"/>
          <w:left w:val="nil"/>
          <w:bottom w:val="nil"/>
          <w:right w:val="nil"/>
          <w:between w:val="nil"/>
        </w:pBdr>
      </w:pPr>
      <w:r w:rsidRPr="005D4C28">
        <w:rPr>
          <w:b/>
        </w:rPr>
        <w:t>RESUL</w:t>
      </w:r>
      <w:r w:rsidR="00AB7A4E" w:rsidRPr="005D4C28">
        <w:rPr>
          <w:b/>
        </w:rPr>
        <w:t>TS:</w:t>
      </w:r>
    </w:p>
    <w:p w14:paraId="0E185DA3" w14:textId="678DFDB8" w:rsidR="00EE7670" w:rsidRPr="005D4C28" w:rsidRDefault="00605DF6" w:rsidP="005D4C28">
      <w:pPr>
        <w:pBdr>
          <w:top w:val="nil"/>
          <w:left w:val="nil"/>
          <w:bottom w:val="nil"/>
          <w:right w:val="nil"/>
          <w:between w:val="nil"/>
        </w:pBdr>
        <w:rPr>
          <w:bCs/>
        </w:rPr>
      </w:pPr>
      <w:r w:rsidRPr="005D4C28">
        <w:rPr>
          <w:bCs/>
        </w:rPr>
        <w:t xml:space="preserve">To illustrate the </w:t>
      </w:r>
      <w:r w:rsidR="00935089" w:rsidRPr="005D4C28">
        <w:rPr>
          <w:bCs/>
        </w:rPr>
        <w:t>effectiveness of the</w:t>
      </w:r>
      <w:r w:rsidR="007E46BD" w:rsidRPr="005D4C28">
        <w:rPr>
          <w:bCs/>
        </w:rPr>
        <w:t xml:space="preserve"> analytical method to </w:t>
      </w:r>
      <w:r w:rsidR="001D747C" w:rsidRPr="005D4C28">
        <w:rPr>
          <w:bCs/>
        </w:rPr>
        <w:t>analyze</w:t>
      </w:r>
      <w:r w:rsidR="007E46BD" w:rsidRPr="005D4C28">
        <w:rPr>
          <w:bCs/>
        </w:rPr>
        <w:t xml:space="preserve"> stable </w:t>
      </w:r>
      <w:r w:rsidR="00AB7A4E" w:rsidRPr="005D4C28">
        <w:rPr>
          <w:bCs/>
        </w:rPr>
        <w:t>isotope-labeled</w:t>
      </w:r>
      <w:r w:rsidR="007E46BD" w:rsidRPr="005D4C28">
        <w:rPr>
          <w:bCs/>
        </w:rPr>
        <w:t xml:space="preserve"> </w:t>
      </w:r>
      <w:r w:rsidR="00293B13" w:rsidRPr="005D4C28">
        <w:rPr>
          <w:bCs/>
        </w:rPr>
        <w:t>retinol</w:t>
      </w:r>
      <w:r w:rsidR="000C0856" w:rsidRPr="005D4C28">
        <w:rPr>
          <w:bCs/>
        </w:rPr>
        <w:t xml:space="preserve"> </w:t>
      </w:r>
      <w:r w:rsidR="007424C8" w:rsidRPr="005D4C28">
        <w:rPr>
          <w:bCs/>
        </w:rPr>
        <w:t>across different chromatographic systems</w:t>
      </w:r>
      <w:r w:rsidR="00F5491D" w:rsidRPr="005D4C28">
        <w:rPr>
          <w:bCs/>
        </w:rPr>
        <w:t xml:space="preserve">, we are presenting results from two different </w:t>
      </w:r>
      <w:r w:rsidR="00994039" w:rsidRPr="005D4C28">
        <w:rPr>
          <w:bCs/>
        </w:rPr>
        <w:t>studies</w:t>
      </w:r>
      <w:r w:rsidR="007E46BD" w:rsidRPr="005D4C28">
        <w:rPr>
          <w:bCs/>
        </w:rPr>
        <w:t>.</w:t>
      </w:r>
      <w:r w:rsidR="002506EA" w:rsidRPr="005D4C28">
        <w:rPr>
          <w:bCs/>
        </w:rPr>
        <w:t xml:space="preserve"> </w:t>
      </w:r>
    </w:p>
    <w:p w14:paraId="789CF328" w14:textId="77777777" w:rsidR="00EE7670" w:rsidRPr="005D4C28" w:rsidRDefault="00EE7670" w:rsidP="005D4C28">
      <w:pPr>
        <w:pBdr>
          <w:top w:val="nil"/>
          <w:left w:val="nil"/>
          <w:bottom w:val="nil"/>
          <w:right w:val="nil"/>
          <w:between w:val="nil"/>
        </w:pBdr>
        <w:rPr>
          <w:bCs/>
        </w:rPr>
      </w:pPr>
    </w:p>
    <w:p w14:paraId="4970BA31" w14:textId="5EA62840" w:rsidR="00EC78FC" w:rsidRPr="005D4C28" w:rsidRDefault="007E46BD" w:rsidP="005D4C28">
      <w:pPr>
        <w:pBdr>
          <w:top w:val="nil"/>
          <w:left w:val="nil"/>
          <w:bottom w:val="nil"/>
          <w:right w:val="nil"/>
          <w:between w:val="nil"/>
        </w:pBdr>
        <w:rPr>
          <w:bCs/>
        </w:rPr>
      </w:pPr>
      <w:r w:rsidRPr="005D4C28">
        <w:rPr>
          <w:bCs/>
        </w:rPr>
        <w:t xml:space="preserve">For using the </w:t>
      </w:r>
      <w:r w:rsidR="009E3773" w:rsidRPr="005D4C28">
        <w:rPr>
          <w:bCs/>
        </w:rPr>
        <w:t>API4000 with upfront HPLC</w:t>
      </w:r>
      <w:r w:rsidR="00765768" w:rsidRPr="005D4C28">
        <w:rPr>
          <w:bCs/>
        </w:rPr>
        <w:t xml:space="preserve">, </w:t>
      </w:r>
      <w:r w:rsidR="006417B0" w:rsidRPr="005D4C28">
        <w:rPr>
          <w:bCs/>
        </w:rPr>
        <w:t xml:space="preserve">plasma </w:t>
      </w:r>
      <w:r w:rsidR="00765768" w:rsidRPr="005D4C28">
        <w:rPr>
          <w:bCs/>
        </w:rPr>
        <w:t>samples from</w:t>
      </w:r>
      <w:r w:rsidR="009E3773" w:rsidRPr="005D4C28">
        <w:rPr>
          <w:bCs/>
        </w:rPr>
        <w:t xml:space="preserve"> </w:t>
      </w:r>
      <w:r w:rsidR="000642C4" w:rsidRPr="005D4C28">
        <w:rPr>
          <w:bCs/>
        </w:rPr>
        <w:t xml:space="preserve">111 </w:t>
      </w:r>
      <w:r w:rsidR="001E646D" w:rsidRPr="005D4C28">
        <w:rPr>
          <w:bCs/>
        </w:rPr>
        <w:t>Filipino children aged 12 to 18 months</w:t>
      </w:r>
      <w:r w:rsidR="001D747C" w:rsidRPr="005D4C28">
        <w:rPr>
          <w:bCs/>
        </w:rPr>
        <w:t xml:space="preserve">, </w:t>
      </w:r>
      <w:r w:rsidR="00923B14" w:rsidRPr="005D4C28">
        <w:rPr>
          <w:bCs/>
        </w:rPr>
        <w:t xml:space="preserve">who </w:t>
      </w:r>
      <w:r w:rsidR="001D747C" w:rsidRPr="005D4C28">
        <w:rPr>
          <w:bCs/>
        </w:rPr>
        <w:t>received a 400 µg (1.17 µmol) [</w:t>
      </w:r>
      <w:r w:rsidR="001D747C" w:rsidRPr="005D4C28">
        <w:rPr>
          <w:bCs/>
          <w:vertAlign w:val="superscript"/>
        </w:rPr>
        <w:t>13</w:t>
      </w:r>
      <w:r w:rsidR="001D747C" w:rsidRPr="005D4C28">
        <w:rPr>
          <w:bCs/>
        </w:rPr>
        <w:t>C</w:t>
      </w:r>
      <w:r w:rsidR="001D747C" w:rsidRPr="005D4C28">
        <w:rPr>
          <w:bCs/>
          <w:vertAlign w:val="subscript"/>
        </w:rPr>
        <w:t>10</w:t>
      </w:r>
      <w:r w:rsidR="001D747C" w:rsidRPr="005D4C28">
        <w:rPr>
          <w:bCs/>
        </w:rPr>
        <w:t>]retinyl acetate oral dose on day 0</w:t>
      </w:r>
      <w:r w:rsidR="00AB7A4E" w:rsidRPr="005D4C28">
        <w:rPr>
          <w:bCs/>
        </w:rPr>
        <w:t>,</w:t>
      </w:r>
      <w:r w:rsidR="001D747C" w:rsidRPr="005D4C28">
        <w:rPr>
          <w:bCs/>
        </w:rPr>
        <w:t xml:space="preserve"> followed by a 6</w:t>
      </w:r>
      <w:r w:rsidR="00AB7A4E" w:rsidRPr="005D4C28">
        <w:rPr>
          <w:bCs/>
        </w:rPr>
        <w:t xml:space="preserve"> </w:t>
      </w:r>
      <w:r w:rsidR="001D747C" w:rsidRPr="005D4C28">
        <w:rPr>
          <w:bCs/>
        </w:rPr>
        <w:t>m</w:t>
      </w:r>
      <w:r w:rsidR="00AB7A4E" w:rsidRPr="005D4C28">
        <w:rPr>
          <w:bCs/>
        </w:rPr>
        <w:t xml:space="preserve">L </w:t>
      </w:r>
      <w:r w:rsidR="001D747C" w:rsidRPr="005D4C28">
        <w:rPr>
          <w:bCs/>
        </w:rPr>
        <w:t xml:space="preserve">blood </w:t>
      </w:r>
      <w:r w:rsidR="00AB7A4E" w:rsidRPr="005D4C28">
        <w:rPr>
          <w:bCs/>
        </w:rPr>
        <w:t>sample collection</w:t>
      </w:r>
      <w:r w:rsidR="001D747C" w:rsidRPr="005D4C28">
        <w:rPr>
          <w:bCs/>
        </w:rPr>
        <w:t xml:space="preserve"> at 4 </w:t>
      </w:r>
      <w:r w:rsidR="005D4C28">
        <w:rPr>
          <w:bCs/>
        </w:rPr>
        <w:t>days</w:t>
      </w:r>
      <w:r w:rsidR="001D747C" w:rsidRPr="005D4C28">
        <w:rPr>
          <w:bCs/>
        </w:rPr>
        <w:t xml:space="preserve"> post-dose</w:t>
      </w:r>
      <w:r w:rsidR="00AB7A4E" w:rsidRPr="005D4C28">
        <w:rPr>
          <w:bCs/>
        </w:rPr>
        <w:t>,</w:t>
      </w:r>
      <w:r w:rsidR="001E646D" w:rsidRPr="005D4C28">
        <w:rPr>
          <w:bCs/>
        </w:rPr>
        <w:t xml:space="preserve"> were</w:t>
      </w:r>
      <w:r w:rsidR="00765768" w:rsidRPr="005D4C28">
        <w:rPr>
          <w:bCs/>
        </w:rPr>
        <w:t xml:space="preserve"> analy</w:t>
      </w:r>
      <w:r w:rsidR="00923B14" w:rsidRPr="005D4C28">
        <w:rPr>
          <w:bCs/>
        </w:rPr>
        <w:t>z</w:t>
      </w:r>
      <w:r w:rsidR="00765768" w:rsidRPr="005D4C28">
        <w:rPr>
          <w:bCs/>
        </w:rPr>
        <w:t>ed</w:t>
      </w:r>
      <w:r w:rsidR="00B67C06" w:rsidRPr="005D4C28">
        <w:rPr>
          <w:bCs/>
        </w:rPr>
        <w:fldChar w:fldCharType="begin">
          <w:fldData xml:space="preserve">PEVuZE5vdGU+PENpdGU+PEF1dGhvcj5FbmdsZS1TdG9uZTwvQXV0aG9yPjxZZWFyPjIwMjI8L1ll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</w:fldData>
        </w:fldChar>
      </w:r>
      <w:r w:rsidR="008505F0" w:rsidRPr="005D4C28">
        <w:rPr>
          <w:bCs/>
        </w:rPr>
        <w:instrText xml:space="preserve"> ADDIN EN.CITE </w:instrText>
      </w:r>
      <w:r w:rsidR="008505F0" w:rsidRPr="005D4C28">
        <w:rPr>
          <w:bCs/>
        </w:rPr>
        <w:fldChar w:fldCharType="begin">
          <w:fldData xml:space="preserve">PEVuZE5vdGU+PENpdGU+PEF1dGhvcj5FbmdsZS1TdG9uZTwvQXV0aG9yPjxZZWFyPjIwMjI8L1ll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</w:fldData>
        </w:fldChar>
      </w:r>
      <w:r w:rsidR="008505F0" w:rsidRPr="005D4C28">
        <w:rPr>
          <w:bCs/>
        </w:rPr>
        <w:instrText xml:space="preserve"> ADDIN EN.CITE.DATA </w:instrText>
      </w:r>
      <w:r w:rsidR="008505F0" w:rsidRPr="005D4C28">
        <w:rPr>
          <w:bCs/>
        </w:rPr>
      </w:r>
      <w:r w:rsidR="008505F0" w:rsidRPr="005D4C28">
        <w:rPr>
          <w:bCs/>
        </w:rPr>
        <w:fldChar w:fldCharType="end"/>
      </w:r>
      <w:r w:rsidR="00B67C06" w:rsidRPr="005D4C28">
        <w:rPr>
          <w:bCs/>
        </w:rPr>
      </w:r>
      <w:r w:rsidR="00B67C06" w:rsidRPr="005D4C28">
        <w:rPr>
          <w:bCs/>
        </w:rPr>
        <w:fldChar w:fldCharType="separate"/>
      </w:r>
      <w:r w:rsidR="008505F0" w:rsidRPr="005D4C28">
        <w:rPr>
          <w:bCs/>
          <w:noProof/>
          <w:vertAlign w:val="superscript"/>
        </w:rPr>
        <w:t>7,28</w:t>
      </w:r>
      <w:r w:rsidR="00B67C06" w:rsidRPr="005D4C28">
        <w:rPr>
          <w:bCs/>
        </w:rPr>
        <w:fldChar w:fldCharType="end"/>
      </w:r>
      <w:r w:rsidR="00B80051" w:rsidRPr="005D4C28">
        <w:rPr>
          <w:bCs/>
        </w:rPr>
        <w:t>.</w:t>
      </w:r>
      <w:r w:rsidR="002506EA" w:rsidRPr="005D4C28">
        <w:rPr>
          <w:bCs/>
        </w:rPr>
        <w:t xml:space="preserve"> </w:t>
      </w:r>
      <w:r w:rsidR="00B555A5" w:rsidRPr="005D4C28">
        <w:rPr>
          <w:bCs/>
        </w:rPr>
        <w:t xml:space="preserve">Mean plasma </w:t>
      </w:r>
      <w:r w:rsidR="00F45CAD" w:rsidRPr="005D4C28">
        <w:rPr>
          <w:bCs/>
        </w:rPr>
        <w:t xml:space="preserve">total </w:t>
      </w:r>
      <w:r w:rsidR="00B555A5" w:rsidRPr="005D4C28">
        <w:rPr>
          <w:bCs/>
        </w:rPr>
        <w:t>retinol concentrations were 1.1 µmol/L</w:t>
      </w:r>
      <w:r w:rsidR="00AB7A4E" w:rsidRPr="005D4C28">
        <w:rPr>
          <w:bCs/>
        </w:rPr>
        <w:t>,</w:t>
      </w:r>
      <w:r w:rsidR="007A0B79" w:rsidRPr="005D4C28">
        <w:rPr>
          <w:bCs/>
        </w:rPr>
        <w:t xml:space="preserve"> and</w:t>
      </w:r>
      <w:r w:rsidR="00A67044" w:rsidRPr="005D4C28">
        <w:rPr>
          <w:bCs/>
        </w:rPr>
        <w:t xml:space="preserve"> mean [</w:t>
      </w:r>
      <w:r w:rsidR="00A67044" w:rsidRPr="005D4C28">
        <w:rPr>
          <w:bCs/>
          <w:vertAlign w:val="superscript"/>
        </w:rPr>
        <w:t>13</w:t>
      </w:r>
      <w:r w:rsidR="00A67044" w:rsidRPr="005D4C28">
        <w:rPr>
          <w:bCs/>
        </w:rPr>
        <w:t>C</w:t>
      </w:r>
      <w:r w:rsidR="00AB7A4E" w:rsidRPr="005D4C28">
        <w:rPr>
          <w:bCs/>
          <w:vertAlign w:val="subscript"/>
        </w:rPr>
        <w:t>10</w:t>
      </w:r>
      <w:r w:rsidR="00AB7A4E" w:rsidRPr="005D4C28">
        <w:rPr>
          <w:bCs/>
        </w:rPr>
        <w:t>] retinol</w:t>
      </w:r>
      <w:r w:rsidR="00A67044" w:rsidRPr="005D4C28">
        <w:rPr>
          <w:bCs/>
        </w:rPr>
        <w:t xml:space="preserve"> was</w:t>
      </w:r>
      <w:r w:rsidR="007A0B79" w:rsidRPr="005D4C28">
        <w:rPr>
          <w:bCs/>
        </w:rPr>
        <w:t xml:space="preserve"> </w:t>
      </w:r>
      <w:r w:rsidR="00134C86" w:rsidRPr="005D4C28">
        <w:rPr>
          <w:bCs/>
        </w:rPr>
        <w:t>0.007 µmol/L</w:t>
      </w:r>
      <w:r w:rsidR="00AB7A4E" w:rsidRPr="005D4C28">
        <w:rPr>
          <w:bCs/>
        </w:rPr>
        <w:t>.</w:t>
      </w:r>
      <w:r w:rsidR="00B555A5" w:rsidRPr="005D4C28">
        <w:rPr>
          <w:bCs/>
        </w:rPr>
        <w:t xml:space="preserve"> </w:t>
      </w:r>
      <w:r w:rsidR="008A529D" w:rsidRPr="005D4C28">
        <w:rPr>
          <w:bCs/>
        </w:rPr>
        <w:t>Since t</w:t>
      </w:r>
      <w:r w:rsidR="00B555A5" w:rsidRPr="005D4C28">
        <w:rPr>
          <w:bCs/>
        </w:rPr>
        <w:t>he background noise level within the m/z 279</w:t>
      </w:r>
      <w:r w:rsidR="00AB7A4E" w:rsidRPr="005D4C28">
        <w:rPr>
          <w:bCs/>
        </w:rPr>
        <w:t xml:space="preserve"> to </w:t>
      </w:r>
      <w:r w:rsidR="00B555A5" w:rsidRPr="005D4C28">
        <w:rPr>
          <w:bCs/>
        </w:rPr>
        <w:t>100 transition had an average peak height of ~50 cps (</w:t>
      </w:r>
      <w:r w:rsidR="00B555A5" w:rsidRPr="005D4C28">
        <w:rPr>
          <w:b/>
        </w:rPr>
        <w:t xml:space="preserve">Figure </w:t>
      </w:r>
      <w:r w:rsidR="00FF6AFE" w:rsidRPr="005D4C28">
        <w:rPr>
          <w:b/>
        </w:rPr>
        <w:t>1</w:t>
      </w:r>
      <w:r w:rsidR="00B555A5" w:rsidRPr="005D4C28">
        <w:rPr>
          <w:bCs/>
        </w:rPr>
        <w:t xml:space="preserve">), </w:t>
      </w:r>
      <w:r w:rsidR="008A529D" w:rsidRPr="005D4C28">
        <w:rPr>
          <w:bCs/>
        </w:rPr>
        <w:t>the</w:t>
      </w:r>
      <w:r w:rsidR="00B555A5" w:rsidRPr="005D4C28">
        <w:rPr>
          <w:bCs/>
        </w:rPr>
        <w:t xml:space="preserve"> level of detection (LOD) and quanti</w:t>
      </w:r>
      <w:r w:rsidR="008A529D" w:rsidRPr="005D4C28">
        <w:rPr>
          <w:bCs/>
        </w:rPr>
        <w:t>t</w:t>
      </w:r>
      <w:r w:rsidR="00B555A5" w:rsidRPr="005D4C28">
        <w:rPr>
          <w:bCs/>
        </w:rPr>
        <w:t>ation (LOQ) for [</w:t>
      </w:r>
      <w:r w:rsidR="00B555A5" w:rsidRPr="005D4C28">
        <w:rPr>
          <w:bCs/>
          <w:vertAlign w:val="superscript"/>
        </w:rPr>
        <w:t>13</w:t>
      </w:r>
      <w:r w:rsidR="00B555A5" w:rsidRPr="005D4C28">
        <w:rPr>
          <w:bCs/>
        </w:rPr>
        <w:t>C</w:t>
      </w:r>
      <w:r w:rsidR="00AB7A4E" w:rsidRPr="005D4C28">
        <w:rPr>
          <w:bCs/>
          <w:vertAlign w:val="subscript"/>
        </w:rPr>
        <w:t>10</w:t>
      </w:r>
      <w:r w:rsidR="00AB7A4E" w:rsidRPr="005D4C28">
        <w:rPr>
          <w:bCs/>
        </w:rPr>
        <w:t>] retinol</w:t>
      </w:r>
      <w:r w:rsidR="008A529D" w:rsidRPr="005D4C28">
        <w:rPr>
          <w:bCs/>
        </w:rPr>
        <w:t xml:space="preserve"> </w:t>
      </w:r>
      <w:r w:rsidR="00AB7A4E" w:rsidRPr="005D4C28">
        <w:rPr>
          <w:bCs/>
        </w:rPr>
        <w:t>were</w:t>
      </w:r>
      <w:r w:rsidR="008A529D" w:rsidRPr="005D4C28">
        <w:rPr>
          <w:bCs/>
        </w:rPr>
        <w:t xml:space="preserve"> set at 150 cps and 500 cps, </w:t>
      </w:r>
      <w:r w:rsidR="00B555A5" w:rsidRPr="005D4C28">
        <w:rPr>
          <w:bCs/>
        </w:rPr>
        <w:t>correspond</w:t>
      </w:r>
      <w:r w:rsidR="008A529D" w:rsidRPr="005D4C28">
        <w:rPr>
          <w:bCs/>
        </w:rPr>
        <w:t>ing</w:t>
      </w:r>
      <w:r w:rsidR="00B555A5" w:rsidRPr="005D4C28">
        <w:rPr>
          <w:bCs/>
        </w:rPr>
        <w:t xml:space="preserve"> to 6 </w:t>
      </w:r>
      <w:proofErr w:type="spellStart"/>
      <w:r w:rsidR="00B555A5" w:rsidRPr="005D4C28">
        <w:rPr>
          <w:bCs/>
        </w:rPr>
        <w:t>fmol</w:t>
      </w:r>
      <w:proofErr w:type="spellEnd"/>
      <w:r w:rsidR="00B555A5" w:rsidRPr="005D4C28">
        <w:rPr>
          <w:bCs/>
        </w:rPr>
        <w:t xml:space="preserve"> and 19 </w:t>
      </w:r>
      <w:proofErr w:type="spellStart"/>
      <w:r w:rsidR="00B555A5" w:rsidRPr="005D4C28">
        <w:rPr>
          <w:bCs/>
        </w:rPr>
        <w:t>fmol</w:t>
      </w:r>
      <w:proofErr w:type="spellEnd"/>
      <w:r w:rsidR="009B5D37" w:rsidRPr="005D4C28">
        <w:rPr>
          <w:bCs/>
        </w:rPr>
        <w:t xml:space="preserve"> on column</w:t>
      </w:r>
      <w:r w:rsidR="008A529D" w:rsidRPr="005D4C28">
        <w:rPr>
          <w:bCs/>
        </w:rPr>
        <w:t>,</w:t>
      </w:r>
      <w:r w:rsidR="00B555A5" w:rsidRPr="005D4C28">
        <w:rPr>
          <w:bCs/>
        </w:rPr>
        <w:t xml:space="preserve"> respectively. </w:t>
      </w:r>
      <w:r w:rsidR="00BD5350" w:rsidRPr="005D4C28">
        <w:rPr>
          <w:bCs/>
        </w:rPr>
        <w:t>Since g</w:t>
      </w:r>
      <w:r w:rsidR="00B555A5" w:rsidRPr="005D4C28">
        <w:rPr>
          <w:bCs/>
        </w:rPr>
        <w:t xml:space="preserve">ood baseline resolution </w:t>
      </w:r>
      <w:r w:rsidR="008A529D" w:rsidRPr="005D4C28">
        <w:rPr>
          <w:bCs/>
        </w:rPr>
        <w:t xml:space="preserve">was obtained </w:t>
      </w:r>
      <w:r w:rsidR="00B555A5" w:rsidRPr="005D4C28">
        <w:rPr>
          <w:bCs/>
        </w:rPr>
        <w:t>between the [</w:t>
      </w:r>
      <w:r w:rsidR="00B555A5" w:rsidRPr="005D4C28">
        <w:rPr>
          <w:bCs/>
          <w:vertAlign w:val="superscript"/>
        </w:rPr>
        <w:t>12</w:t>
      </w:r>
      <w:r w:rsidR="00AB7A4E" w:rsidRPr="005D4C28">
        <w:rPr>
          <w:bCs/>
        </w:rPr>
        <w:t>C] retinol</w:t>
      </w:r>
      <w:r w:rsidR="00B555A5" w:rsidRPr="005D4C28">
        <w:rPr>
          <w:bCs/>
        </w:rPr>
        <w:t xml:space="preserve"> and </w:t>
      </w:r>
      <w:r w:rsidR="008A529D" w:rsidRPr="005D4C28">
        <w:rPr>
          <w:bCs/>
        </w:rPr>
        <w:t>the applied</w:t>
      </w:r>
      <w:r w:rsidR="00B555A5" w:rsidRPr="005D4C28">
        <w:rPr>
          <w:bCs/>
        </w:rPr>
        <w:t xml:space="preserve"> </w:t>
      </w:r>
      <w:r w:rsidR="008A529D" w:rsidRPr="005D4C28">
        <w:rPr>
          <w:bCs/>
        </w:rPr>
        <w:t>internal standard</w:t>
      </w:r>
      <w:r w:rsidR="00BD5350" w:rsidRPr="005D4C28">
        <w:rPr>
          <w:bCs/>
        </w:rPr>
        <w:t xml:space="preserve"> of retinyl-acetate, there was no need to use a</w:t>
      </w:r>
      <w:r w:rsidR="006F2628" w:rsidRPr="005D4C28">
        <w:rPr>
          <w:bCs/>
        </w:rPr>
        <w:t xml:space="preserve"> stable </w:t>
      </w:r>
      <w:r w:rsidR="00AB7A4E" w:rsidRPr="005D4C28">
        <w:rPr>
          <w:bCs/>
        </w:rPr>
        <w:t>isotope-labeled</w:t>
      </w:r>
      <w:r w:rsidR="006F2628" w:rsidRPr="005D4C28">
        <w:rPr>
          <w:bCs/>
        </w:rPr>
        <w:t xml:space="preserve"> retinyl-acetate</w:t>
      </w:r>
      <w:r w:rsidR="00B555A5" w:rsidRPr="005D4C28">
        <w:rPr>
          <w:bCs/>
        </w:rPr>
        <w:t xml:space="preserve">. </w:t>
      </w:r>
    </w:p>
    <w:p w14:paraId="081CDE63" w14:textId="77777777" w:rsidR="00EC78FC" w:rsidRPr="005D4C28" w:rsidRDefault="00EC78FC" w:rsidP="005D4C28">
      <w:pPr>
        <w:pBdr>
          <w:top w:val="nil"/>
          <w:left w:val="nil"/>
          <w:bottom w:val="nil"/>
          <w:right w:val="nil"/>
          <w:between w:val="nil"/>
        </w:pBdr>
        <w:rPr>
          <w:bCs/>
        </w:rPr>
      </w:pPr>
    </w:p>
    <w:p w14:paraId="67365550" w14:textId="54E7A17D" w:rsidR="00F34F88" w:rsidRPr="005D4C28" w:rsidRDefault="005D2E3F" w:rsidP="005D4C28">
      <w:pPr>
        <w:pBdr>
          <w:top w:val="nil"/>
          <w:left w:val="nil"/>
          <w:bottom w:val="nil"/>
          <w:right w:val="nil"/>
          <w:between w:val="nil"/>
        </w:pBdr>
        <w:rPr>
          <w:bCs/>
        </w:rPr>
      </w:pPr>
      <w:r w:rsidRPr="005D4C28">
        <w:rPr>
          <w:bCs/>
        </w:rPr>
        <w:t xml:space="preserve">A faster chromatographic separation can be achieved using </w:t>
      </w:r>
      <w:r w:rsidR="00C40816" w:rsidRPr="005D4C28">
        <w:rPr>
          <w:bCs/>
        </w:rPr>
        <w:t>UPLC</w:t>
      </w:r>
      <w:r w:rsidR="009228C9" w:rsidRPr="005D4C28">
        <w:rPr>
          <w:bCs/>
        </w:rPr>
        <w:t xml:space="preserve"> in combination with the QTRAP 5500</w:t>
      </w:r>
      <w:r w:rsidR="009A2987" w:rsidRPr="005D4C28">
        <w:rPr>
          <w:bCs/>
        </w:rPr>
        <w:t>, with run times below 10</w:t>
      </w:r>
      <w:r w:rsidR="00851FD3" w:rsidRPr="005D4C28">
        <w:rPr>
          <w:bCs/>
        </w:rPr>
        <w:t xml:space="preserve"> min</w:t>
      </w:r>
      <w:r w:rsidR="002D5CD6" w:rsidRPr="005D4C28">
        <w:rPr>
          <w:bCs/>
        </w:rPr>
        <w:t xml:space="preserve">. </w:t>
      </w:r>
      <w:r w:rsidR="007C6D23" w:rsidRPr="005D4C28">
        <w:rPr>
          <w:bCs/>
        </w:rPr>
        <w:t xml:space="preserve">Depending on the research question, </w:t>
      </w:r>
      <w:r w:rsidR="00851FD3" w:rsidRPr="005D4C28">
        <w:rPr>
          <w:bCs/>
        </w:rPr>
        <w:t xml:space="preserve">two different </w:t>
      </w:r>
      <w:r w:rsidR="00851FD3" w:rsidRPr="005D4C28">
        <w:rPr>
          <w:bCs/>
        </w:rPr>
        <w:lastRenderedPageBreak/>
        <w:t>separation methods can be applied</w:t>
      </w:r>
      <w:r w:rsidR="001470A0" w:rsidRPr="005D4C28">
        <w:rPr>
          <w:bCs/>
        </w:rPr>
        <w:t xml:space="preserve">; </w:t>
      </w:r>
      <w:r w:rsidR="00FF3D08" w:rsidRPr="005D4C28">
        <w:rPr>
          <w:bCs/>
        </w:rPr>
        <w:t>(i) i</w:t>
      </w:r>
      <w:r w:rsidR="000177C3" w:rsidRPr="005D4C28">
        <w:rPr>
          <w:bCs/>
        </w:rPr>
        <w:t xml:space="preserve">f </w:t>
      </w:r>
      <w:r w:rsidR="0022211D" w:rsidRPr="005D4C28">
        <w:rPr>
          <w:bCs/>
        </w:rPr>
        <w:t xml:space="preserve">the aim is to determine </w:t>
      </w:r>
      <w:r w:rsidR="00170F45" w:rsidRPr="005D4C28">
        <w:rPr>
          <w:bCs/>
        </w:rPr>
        <w:t xml:space="preserve">native and isotope labeled retinol </w:t>
      </w:r>
      <w:r w:rsidR="00BC1C94" w:rsidRPr="005D4C28">
        <w:rPr>
          <w:bCs/>
        </w:rPr>
        <w:t>applied with a non-labeled internal standard of retinyl-acetate</w:t>
      </w:r>
      <w:r w:rsidR="009E28FD" w:rsidRPr="005D4C28">
        <w:rPr>
          <w:bCs/>
        </w:rPr>
        <w:t>, retention times between retinol (</w:t>
      </w:r>
      <w:r w:rsidR="00D079FF" w:rsidRPr="005D4C28">
        <w:rPr>
          <w:bCs/>
        </w:rPr>
        <w:t>4.37 min) and retinyl-acetate (</w:t>
      </w:r>
      <w:r w:rsidR="00B44078" w:rsidRPr="005D4C28">
        <w:rPr>
          <w:bCs/>
        </w:rPr>
        <w:t>5.33 min) give good baseline separation (</w:t>
      </w:r>
      <w:r w:rsidR="00B44078" w:rsidRPr="005D4C28">
        <w:rPr>
          <w:b/>
        </w:rPr>
        <w:t>Figure 3</w:t>
      </w:r>
      <w:r w:rsidR="00B44078" w:rsidRPr="005D4C28">
        <w:rPr>
          <w:bCs/>
        </w:rPr>
        <w:t xml:space="preserve">); (ii) if the aim is to </w:t>
      </w:r>
      <w:r w:rsidR="00E45541" w:rsidRPr="005D4C28">
        <w:rPr>
          <w:bCs/>
        </w:rPr>
        <w:t xml:space="preserve">separate </w:t>
      </w:r>
      <w:r w:rsidR="002870C1" w:rsidRPr="005D4C28">
        <w:rPr>
          <w:bCs/>
        </w:rPr>
        <w:t xml:space="preserve">native and isotope labeled retinol alongside </w:t>
      </w:r>
      <w:r w:rsidR="00442DF7" w:rsidRPr="005D4C28">
        <w:rPr>
          <w:bCs/>
        </w:rPr>
        <w:t xml:space="preserve">native </w:t>
      </w:r>
      <w:r w:rsidR="002870C1" w:rsidRPr="005D4C28">
        <w:rPr>
          <w:bCs/>
        </w:rPr>
        <w:t>and labeled retinyl</w:t>
      </w:r>
      <w:r w:rsidR="002A7932" w:rsidRPr="005D4C28">
        <w:rPr>
          <w:bCs/>
        </w:rPr>
        <w:t>-esters</w:t>
      </w:r>
      <w:r w:rsidR="00670CE6" w:rsidRPr="005D4C28">
        <w:rPr>
          <w:bCs/>
        </w:rPr>
        <w:t xml:space="preserve">, good separation can be achieved </w:t>
      </w:r>
      <w:r w:rsidR="002A7932" w:rsidRPr="005D4C28">
        <w:rPr>
          <w:bCs/>
        </w:rPr>
        <w:t xml:space="preserve">within a </w:t>
      </w:r>
      <w:r w:rsidR="00C52101" w:rsidRPr="005D4C28">
        <w:rPr>
          <w:bCs/>
        </w:rPr>
        <w:t xml:space="preserve">8.5 </w:t>
      </w:r>
      <w:r w:rsidR="002A7932" w:rsidRPr="005D4C28">
        <w:rPr>
          <w:bCs/>
        </w:rPr>
        <w:t>min run</w:t>
      </w:r>
      <w:r w:rsidR="00C52101" w:rsidRPr="005D4C28">
        <w:rPr>
          <w:bCs/>
        </w:rPr>
        <w:t xml:space="preserve"> (</w:t>
      </w:r>
      <w:r w:rsidR="00C52101" w:rsidRPr="005D4C28">
        <w:rPr>
          <w:b/>
        </w:rPr>
        <w:t>Figure 4</w:t>
      </w:r>
      <w:r w:rsidR="00C52101" w:rsidRPr="005D4C28">
        <w:rPr>
          <w:bCs/>
        </w:rPr>
        <w:t>).</w:t>
      </w:r>
      <w:r w:rsidR="00BC1C94" w:rsidRPr="005D4C28">
        <w:rPr>
          <w:bCs/>
        </w:rPr>
        <w:t xml:space="preserve"> </w:t>
      </w:r>
      <w:r w:rsidR="009324D3" w:rsidRPr="005D4C28">
        <w:rPr>
          <w:bCs/>
        </w:rPr>
        <w:t xml:space="preserve">However, due to the </w:t>
      </w:r>
      <w:r w:rsidR="00037A76" w:rsidRPr="005D4C28">
        <w:rPr>
          <w:bCs/>
        </w:rPr>
        <w:t xml:space="preserve">close retention times between retinol (2.10 min) and </w:t>
      </w:r>
      <w:r w:rsidR="005D4C28" w:rsidRPr="005D4C28">
        <w:rPr>
          <w:bCs/>
        </w:rPr>
        <w:t>retinyl acetate (2.43 min), it is advisable to use isotopically labeled retinyl acetate ([2H4]</w:t>
      </w:r>
      <w:r w:rsidR="005D4C28" w:rsidRPr="005D4C28">
        <w:t xml:space="preserve"> retinyl</w:t>
      </w:r>
      <w:r w:rsidR="00B9225B" w:rsidRPr="005D4C28">
        <w:t xml:space="preserve"> acetate) </w:t>
      </w:r>
      <w:r w:rsidR="00545EBC" w:rsidRPr="005D4C28">
        <w:rPr>
          <w:bCs/>
        </w:rPr>
        <w:t xml:space="preserve">instead. </w:t>
      </w:r>
      <w:r w:rsidR="00591D18" w:rsidRPr="005D4C28">
        <w:rPr>
          <w:bCs/>
        </w:rPr>
        <w:t xml:space="preserve">In this example, serum samples were analyzed from </w:t>
      </w:r>
      <w:r w:rsidR="008C1705" w:rsidRPr="005D4C28">
        <w:rPr>
          <w:bCs/>
        </w:rPr>
        <w:t xml:space="preserve">80 </w:t>
      </w:r>
      <w:r w:rsidR="00CB06E7" w:rsidRPr="005D4C28">
        <w:rPr>
          <w:bCs/>
        </w:rPr>
        <w:t xml:space="preserve">Ghanaian </w:t>
      </w:r>
      <w:r w:rsidR="006830B9" w:rsidRPr="005D4C28">
        <w:rPr>
          <w:bCs/>
        </w:rPr>
        <w:t xml:space="preserve">women of reproductive age </w:t>
      </w:r>
      <w:r w:rsidR="00C565DF" w:rsidRPr="005D4C28">
        <w:rPr>
          <w:bCs/>
        </w:rPr>
        <w:t xml:space="preserve">who received </w:t>
      </w:r>
      <w:r w:rsidR="00486E73" w:rsidRPr="005D4C28">
        <w:rPr>
          <w:bCs/>
        </w:rPr>
        <w:t>a 2</w:t>
      </w:r>
      <w:r w:rsidR="00AB7A4E" w:rsidRPr="005D4C28">
        <w:rPr>
          <w:bCs/>
        </w:rPr>
        <w:t xml:space="preserve"> </w:t>
      </w:r>
      <w:r w:rsidR="00486E73" w:rsidRPr="005D4C28">
        <w:rPr>
          <w:bCs/>
        </w:rPr>
        <w:t>mg retinol equ</w:t>
      </w:r>
      <w:r w:rsidR="00C12332" w:rsidRPr="005D4C28">
        <w:rPr>
          <w:bCs/>
        </w:rPr>
        <w:t>ivalent dose of [</w:t>
      </w:r>
      <w:r w:rsidR="0042227D" w:rsidRPr="005D4C28">
        <w:rPr>
          <w:bCs/>
          <w:vertAlign w:val="superscript"/>
        </w:rPr>
        <w:t>2</w:t>
      </w:r>
      <w:r w:rsidR="0042227D" w:rsidRPr="005D4C28">
        <w:rPr>
          <w:bCs/>
        </w:rPr>
        <w:t>H</w:t>
      </w:r>
      <w:r w:rsidR="0042227D" w:rsidRPr="005D4C28">
        <w:rPr>
          <w:bCs/>
          <w:vertAlign w:val="subscript"/>
        </w:rPr>
        <w:t>6</w:t>
      </w:r>
      <w:r w:rsidR="00C12332" w:rsidRPr="005D4C28">
        <w:rPr>
          <w:bCs/>
        </w:rPr>
        <w:t>]</w:t>
      </w:r>
      <w:r w:rsidR="00AB7A4E" w:rsidRPr="005D4C28">
        <w:rPr>
          <w:bCs/>
        </w:rPr>
        <w:t xml:space="preserve"> retinyl acetate, followed by blood sample collection at 21 days post-dose</w:t>
      </w:r>
      <w:r w:rsidR="00D83BE6" w:rsidRPr="005D4C28">
        <w:rPr>
          <w:bCs/>
        </w:rPr>
        <w:t xml:space="preserve">. </w:t>
      </w:r>
      <w:r w:rsidR="00301CFD" w:rsidRPr="005D4C28">
        <w:rPr>
          <w:bCs/>
        </w:rPr>
        <w:t xml:space="preserve">Mean serum total retinol concentrations were </w:t>
      </w:r>
      <w:r w:rsidR="00641121" w:rsidRPr="005D4C28">
        <w:rPr>
          <w:bCs/>
        </w:rPr>
        <w:t>1.89 µmol/L, with mean</w:t>
      </w:r>
      <w:r w:rsidR="00754A73" w:rsidRPr="005D4C28">
        <w:rPr>
          <w:bCs/>
        </w:rPr>
        <w:t xml:space="preserve"> [</w:t>
      </w:r>
      <w:r w:rsidR="0042227D" w:rsidRPr="005D4C28">
        <w:rPr>
          <w:bCs/>
          <w:vertAlign w:val="superscript"/>
        </w:rPr>
        <w:t>2</w:t>
      </w:r>
      <w:r w:rsidR="0042227D" w:rsidRPr="005D4C28">
        <w:rPr>
          <w:bCs/>
        </w:rPr>
        <w:t>H</w:t>
      </w:r>
      <w:r w:rsidR="0042227D" w:rsidRPr="005D4C28">
        <w:rPr>
          <w:bCs/>
          <w:vertAlign w:val="subscript"/>
        </w:rPr>
        <w:t>6</w:t>
      </w:r>
      <w:r w:rsidR="00754A73" w:rsidRPr="005D4C28">
        <w:rPr>
          <w:bCs/>
        </w:rPr>
        <w:t>]</w:t>
      </w:r>
      <w:r w:rsidR="00AB7A4E" w:rsidRPr="005D4C28">
        <w:rPr>
          <w:bCs/>
        </w:rPr>
        <w:t xml:space="preserve"> </w:t>
      </w:r>
      <w:r w:rsidR="00754A73" w:rsidRPr="005D4C28">
        <w:rPr>
          <w:bCs/>
        </w:rPr>
        <w:t xml:space="preserve">retinol </w:t>
      </w:r>
      <w:r w:rsidR="00FA38BA" w:rsidRPr="005D4C28">
        <w:rPr>
          <w:bCs/>
        </w:rPr>
        <w:t xml:space="preserve">at 0.027 µmol/L and </w:t>
      </w:r>
      <w:r w:rsidR="00BB0874" w:rsidRPr="005D4C28">
        <w:rPr>
          <w:bCs/>
        </w:rPr>
        <w:t>mean</w:t>
      </w:r>
      <w:r w:rsidR="00641121" w:rsidRPr="005D4C28">
        <w:rPr>
          <w:bCs/>
        </w:rPr>
        <w:t xml:space="preserve"> [</w:t>
      </w:r>
      <w:r w:rsidR="00641121" w:rsidRPr="005D4C28">
        <w:rPr>
          <w:bCs/>
          <w:vertAlign w:val="superscript"/>
        </w:rPr>
        <w:t>13</w:t>
      </w:r>
      <w:r w:rsidR="00641121" w:rsidRPr="005D4C28">
        <w:rPr>
          <w:bCs/>
        </w:rPr>
        <w:t>C</w:t>
      </w:r>
      <w:r w:rsidR="00AB7A4E" w:rsidRPr="005D4C28">
        <w:rPr>
          <w:bCs/>
          <w:vertAlign w:val="subscript"/>
        </w:rPr>
        <w:t>10</w:t>
      </w:r>
      <w:r w:rsidR="00AB7A4E" w:rsidRPr="005D4C28">
        <w:rPr>
          <w:bCs/>
        </w:rPr>
        <w:t>] retinol</w:t>
      </w:r>
      <w:r w:rsidR="00641121" w:rsidRPr="005D4C28">
        <w:rPr>
          <w:bCs/>
        </w:rPr>
        <w:t xml:space="preserve"> </w:t>
      </w:r>
      <w:r w:rsidR="00BB0874" w:rsidRPr="005D4C28">
        <w:rPr>
          <w:bCs/>
        </w:rPr>
        <w:t>at</w:t>
      </w:r>
      <w:r w:rsidR="00641121" w:rsidRPr="005D4C28">
        <w:rPr>
          <w:bCs/>
        </w:rPr>
        <w:t xml:space="preserve"> 0.0</w:t>
      </w:r>
      <w:r w:rsidR="00BB0874" w:rsidRPr="005D4C28">
        <w:rPr>
          <w:bCs/>
        </w:rPr>
        <w:t>25</w:t>
      </w:r>
      <w:r w:rsidR="00641121" w:rsidRPr="005D4C28">
        <w:rPr>
          <w:bCs/>
        </w:rPr>
        <w:t xml:space="preserve"> µmol/L</w:t>
      </w:r>
      <w:r w:rsidR="00BB0874" w:rsidRPr="005D4C28">
        <w:rPr>
          <w:bCs/>
        </w:rPr>
        <w:t xml:space="preserve">. </w:t>
      </w:r>
    </w:p>
    <w:p w14:paraId="17EEB18B" w14:textId="77777777" w:rsidR="00213516" w:rsidRPr="005D4C28" w:rsidRDefault="00213516" w:rsidP="005D4C28">
      <w:pPr>
        <w:pBdr>
          <w:top w:val="nil"/>
          <w:left w:val="nil"/>
          <w:bottom w:val="nil"/>
          <w:right w:val="nil"/>
          <w:between w:val="nil"/>
        </w:pBdr>
        <w:rPr>
          <w:bCs/>
        </w:rPr>
      </w:pPr>
    </w:p>
    <w:p w14:paraId="07D8CA17" w14:textId="5E9993C2" w:rsidR="00060054" w:rsidRPr="005D4C28" w:rsidRDefault="0096689D" w:rsidP="005D4C28">
      <w:pPr>
        <w:pBdr>
          <w:top w:val="nil"/>
          <w:left w:val="nil"/>
          <w:bottom w:val="nil"/>
          <w:right w:val="nil"/>
          <w:between w:val="nil"/>
        </w:pBdr>
        <w:rPr>
          <w:bCs/>
        </w:rPr>
      </w:pPr>
      <w:r w:rsidRPr="005D4C28">
        <w:rPr>
          <w:bCs/>
        </w:rPr>
        <w:t xml:space="preserve">The presented method achieved </w:t>
      </w:r>
      <w:r w:rsidR="00E1752A" w:rsidRPr="005D4C28">
        <w:rPr>
          <w:bCs/>
        </w:rPr>
        <w:t xml:space="preserve">a low level of detection (LOD = 6 </w:t>
      </w:r>
      <w:proofErr w:type="spellStart"/>
      <w:r w:rsidR="00E1752A" w:rsidRPr="005D4C28">
        <w:rPr>
          <w:bCs/>
        </w:rPr>
        <w:t>fmol</w:t>
      </w:r>
      <w:proofErr w:type="spellEnd"/>
      <w:r w:rsidR="00E1752A" w:rsidRPr="005D4C28">
        <w:rPr>
          <w:bCs/>
        </w:rPr>
        <w:t xml:space="preserve">; LOQ = 19 </w:t>
      </w:r>
      <w:proofErr w:type="spellStart"/>
      <w:r w:rsidR="00E1752A" w:rsidRPr="005D4C28">
        <w:rPr>
          <w:bCs/>
        </w:rPr>
        <w:t>fmol</w:t>
      </w:r>
      <w:proofErr w:type="spellEnd"/>
      <w:r w:rsidR="00E1752A" w:rsidRPr="005D4C28">
        <w:rPr>
          <w:bCs/>
        </w:rPr>
        <w:t xml:space="preserve"> on column)</w:t>
      </w:r>
      <w:r w:rsidR="005107BB" w:rsidRPr="005D4C28">
        <w:rPr>
          <w:bCs/>
        </w:rPr>
        <w:t>,</w:t>
      </w:r>
      <w:r w:rsidR="00E1752A" w:rsidRPr="005D4C28">
        <w:rPr>
          <w:bCs/>
        </w:rPr>
        <w:t xml:space="preserve"> </w:t>
      </w:r>
      <w:r w:rsidR="006740D6" w:rsidRPr="005D4C28">
        <w:rPr>
          <w:bCs/>
        </w:rPr>
        <w:t xml:space="preserve">demonstrating </w:t>
      </w:r>
      <w:r w:rsidR="009567EA" w:rsidRPr="005D4C28">
        <w:rPr>
          <w:bCs/>
        </w:rPr>
        <w:t xml:space="preserve">high sensitivity and specificity for detecting stable isotope-labeled retinol </w:t>
      </w:r>
      <w:r w:rsidR="00E1752A" w:rsidRPr="005D4C28">
        <w:rPr>
          <w:bCs/>
        </w:rPr>
        <w:t>with clear baseline separation between native retinol and internal standards.</w:t>
      </w:r>
      <w:r w:rsidR="005D4C28">
        <w:rPr>
          <w:bCs/>
        </w:rPr>
        <w:t xml:space="preserve"> </w:t>
      </w:r>
      <w:r w:rsidR="00997710" w:rsidRPr="005D4C28">
        <w:rPr>
          <w:bCs/>
        </w:rPr>
        <w:t xml:space="preserve">Furthermore, the method </w:t>
      </w:r>
      <w:r w:rsidR="00E1752A" w:rsidRPr="005D4C28">
        <w:rPr>
          <w:bCs/>
        </w:rPr>
        <w:t>worked effectively with both HPLC and UPLC setups, despite differences in retention times. The use of isotopically labeled internal standards ([</w:t>
      </w:r>
      <w:r w:rsidR="00E1752A" w:rsidRPr="005D4C28">
        <w:rPr>
          <w:bCs/>
          <w:vertAlign w:val="superscript"/>
        </w:rPr>
        <w:t>2</w:t>
      </w:r>
      <w:r w:rsidR="00E1752A" w:rsidRPr="005D4C28">
        <w:rPr>
          <w:bCs/>
        </w:rPr>
        <w:t>H</w:t>
      </w:r>
      <w:r w:rsidR="00E1752A" w:rsidRPr="005D4C28">
        <w:rPr>
          <w:bCs/>
          <w:vertAlign w:val="subscript"/>
        </w:rPr>
        <w:t>4</w:t>
      </w:r>
      <w:r w:rsidR="00E1752A" w:rsidRPr="005D4C28">
        <w:rPr>
          <w:bCs/>
        </w:rPr>
        <w:t xml:space="preserve">] retinyl acetate) ensured accurate quantification under faster UPLC conditions, </w:t>
      </w:r>
      <w:r w:rsidR="00DF5F9F" w:rsidRPr="005D4C28">
        <w:rPr>
          <w:bCs/>
        </w:rPr>
        <w:t>if retinyl-esters need to be determined</w:t>
      </w:r>
      <w:r w:rsidR="00E1752A" w:rsidRPr="005D4C28">
        <w:rPr>
          <w:bCs/>
        </w:rPr>
        <w:t>.</w:t>
      </w:r>
      <w:r w:rsidR="001039FF" w:rsidRPr="005D4C28">
        <w:rPr>
          <w:bCs/>
        </w:rPr>
        <w:t xml:space="preserve"> </w:t>
      </w:r>
      <w:r w:rsidR="007757C9" w:rsidRPr="005D4C28">
        <w:rPr>
          <w:bCs/>
        </w:rPr>
        <w:t>Validation against NIST-certified reference standards confirmed accuracy</w:t>
      </w:r>
      <w:r w:rsidR="00D91E62" w:rsidRPr="005D4C28">
        <w:rPr>
          <w:bCs/>
        </w:rPr>
        <w:t>, whilst</w:t>
      </w:r>
      <w:r w:rsidR="007757C9" w:rsidRPr="005D4C28">
        <w:rPr>
          <w:bCs/>
        </w:rPr>
        <w:t xml:space="preserve"> </w:t>
      </w:r>
      <w:r w:rsidR="00D91E62" w:rsidRPr="005D4C28">
        <w:rPr>
          <w:bCs/>
        </w:rPr>
        <w:t>i</w:t>
      </w:r>
      <w:r w:rsidR="007757C9" w:rsidRPr="005D4C28">
        <w:rPr>
          <w:bCs/>
        </w:rPr>
        <w:t xml:space="preserve">ntra-day and inter-day </w:t>
      </w:r>
      <w:r w:rsidR="00D91E62" w:rsidRPr="005D4C28">
        <w:rPr>
          <w:bCs/>
        </w:rPr>
        <w:t>coefficients of variation</w:t>
      </w:r>
      <w:r w:rsidR="007757C9" w:rsidRPr="005D4C28">
        <w:rPr>
          <w:bCs/>
        </w:rPr>
        <w:t xml:space="preserve"> (2.3% and 4.4%</w:t>
      </w:r>
      <w:r w:rsidR="006F4009" w:rsidRPr="005D4C28">
        <w:rPr>
          <w:bCs/>
        </w:rPr>
        <w:t>, respectively</w:t>
      </w:r>
      <w:r w:rsidR="007757C9" w:rsidRPr="005D4C28">
        <w:rPr>
          <w:bCs/>
        </w:rPr>
        <w:t>) demonstrate</w:t>
      </w:r>
      <w:r w:rsidR="006F4009" w:rsidRPr="005D4C28">
        <w:rPr>
          <w:bCs/>
        </w:rPr>
        <w:t>d</w:t>
      </w:r>
      <w:r w:rsidR="007757C9" w:rsidRPr="005D4C28">
        <w:rPr>
          <w:bCs/>
        </w:rPr>
        <w:t xml:space="preserve"> excellent precision and reproducibility.</w:t>
      </w:r>
      <w:r w:rsidR="00060054" w:rsidRPr="005D4C28">
        <w:rPr>
          <w:bCs/>
        </w:rPr>
        <w:t xml:space="preserve"> Successful analysis of plasma/serum samples from two distinct populations (Filipino children and Ghanaian women) with different dosing protocols shows robustness and practical utility in diverse nutritional studies.</w:t>
      </w:r>
    </w:p>
    <w:p w14:paraId="7F209267" w14:textId="77777777" w:rsidR="00CA04DD" w:rsidRPr="005D4C28" w:rsidRDefault="00CA04DD" w:rsidP="005D4C28">
      <w:pPr>
        <w:pBdr>
          <w:top w:val="nil"/>
          <w:left w:val="nil"/>
          <w:bottom w:val="nil"/>
          <w:right w:val="nil"/>
          <w:between w:val="nil"/>
        </w:pBdr>
        <w:rPr>
          <w:bCs/>
        </w:rPr>
      </w:pPr>
    </w:p>
    <w:p w14:paraId="6D510784" w14:textId="1F866704" w:rsidR="006E4797" w:rsidRPr="005D4C28" w:rsidRDefault="00551D82" w:rsidP="005D4C28">
      <w:r w:rsidRPr="005D4C28">
        <w:rPr>
          <w:b/>
        </w:rPr>
        <w:t>FIGURE AND TABLE LEGENDS:</w:t>
      </w:r>
      <w:r w:rsidRPr="005D4C28">
        <w:t xml:space="preserve"> </w:t>
      </w:r>
    </w:p>
    <w:p w14:paraId="433E9FE3" w14:textId="72A44228" w:rsidR="003250C4" w:rsidRPr="005D4C28" w:rsidRDefault="003250C4" w:rsidP="005D4C28">
      <w:r w:rsidRPr="005D4C28">
        <w:rPr>
          <w:b/>
          <w:bCs/>
        </w:rPr>
        <w:t xml:space="preserve">Figure </w:t>
      </w:r>
      <w:r w:rsidR="00AF6950" w:rsidRPr="005D4C28">
        <w:rPr>
          <w:b/>
          <w:bCs/>
        </w:rPr>
        <w:t>1</w:t>
      </w:r>
      <w:r w:rsidRPr="005D4C28">
        <w:rPr>
          <w:b/>
          <w:bCs/>
        </w:rPr>
        <w:t>: LC-MS/MS chromatogram</w:t>
      </w:r>
      <w:r w:rsidR="00D85FD7" w:rsidRPr="005D4C28">
        <w:rPr>
          <w:b/>
          <w:bCs/>
        </w:rPr>
        <w:t xml:space="preserve"> </w:t>
      </w:r>
      <w:r w:rsidR="00D85FD7" w:rsidRPr="005D4C28">
        <w:rPr>
          <w:b/>
        </w:rPr>
        <w:t>using the API4000</w:t>
      </w:r>
      <w:r w:rsidR="0008226D" w:rsidRPr="005D4C28">
        <w:rPr>
          <w:b/>
        </w:rPr>
        <w:t xml:space="preserve"> mass spectrometer</w:t>
      </w:r>
      <w:r w:rsidR="00AB7A4E" w:rsidRPr="005D4C28">
        <w:t>. The chromatogram</w:t>
      </w:r>
      <w:r w:rsidRPr="005D4C28">
        <w:t xml:space="preserve"> of serum retinol </w:t>
      </w:r>
      <w:r w:rsidR="00AB7A4E" w:rsidRPr="005D4C28">
        <w:t xml:space="preserve">was </w:t>
      </w:r>
      <w:r w:rsidR="005D4C28" w:rsidRPr="005D4C28">
        <w:t>obtained</w:t>
      </w:r>
      <w:r w:rsidR="00AB7A4E" w:rsidRPr="005D4C28">
        <w:t xml:space="preserve"> </w:t>
      </w:r>
      <w:r w:rsidRPr="005D4C28">
        <w:t xml:space="preserve">4 </w:t>
      </w:r>
      <w:r w:rsidR="00AB7A4E" w:rsidRPr="005D4C28">
        <w:t>days</w:t>
      </w:r>
      <w:r w:rsidRPr="005D4C28">
        <w:t xml:space="preserve"> after oral ingestion of 0.4</w:t>
      </w:r>
      <w:r w:rsidR="00AB7A4E" w:rsidRPr="005D4C28">
        <w:t xml:space="preserve"> </w:t>
      </w:r>
      <w:r w:rsidRPr="005D4C28">
        <w:t>mg of [</w:t>
      </w:r>
      <w:r w:rsidRPr="005D4C28">
        <w:rPr>
          <w:vertAlign w:val="superscript"/>
        </w:rPr>
        <w:t>13</w:t>
      </w:r>
      <w:r w:rsidRPr="005D4C28">
        <w:t>C</w:t>
      </w:r>
      <w:r w:rsidR="00AB7A4E" w:rsidRPr="005D4C28">
        <w:rPr>
          <w:vertAlign w:val="subscript"/>
        </w:rPr>
        <w:t>10</w:t>
      </w:r>
      <w:r w:rsidR="00AB7A4E" w:rsidRPr="005D4C28">
        <w:t>] retinyl</w:t>
      </w:r>
      <w:r w:rsidRPr="005D4C28">
        <w:t xml:space="preserve"> acetate. Selected reaction monitoring (SRM) of m/z 269</w:t>
      </w:r>
      <w:r w:rsidR="00AB7A4E" w:rsidRPr="005D4C28">
        <w:t xml:space="preserve"> to </w:t>
      </w:r>
      <w:r w:rsidRPr="005D4C28">
        <w:t>93 shows the separation of [</w:t>
      </w:r>
      <w:r w:rsidRPr="005D4C28">
        <w:rPr>
          <w:vertAlign w:val="superscript"/>
        </w:rPr>
        <w:t>12</w:t>
      </w:r>
      <w:r w:rsidR="00207FCC" w:rsidRPr="005D4C28">
        <w:t>C] retinol</w:t>
      </w:r>
      <w:r w:rsidRPr="005D4C28">
        <w:t xml:space="preserve"> (RT = 5.06 min) and [</w:t>
      </w:r>
      <w:r w:rsidRPr="005D4C28">
        <w:rPr>
          <w:vertAlign w:val="superscript"/>
        </w:rPr>
        <w:t>12</w:t>
      </w:r>
      <w:r w:rsidR="00207FCC" w:rsidRPr="005D4C28">
        <w:t>C] retinyl</w:t>
      </w:r>
      <w:r w:rsidRPr="005D4C28">
        <w:t xml:space="preserve"> acetate (RT = 5.83 min) as </w:t>
      </w:r>
      <w:r w:rsidR="003D6242">
        <w:t xml:space="preserve">an </w:t>
      </w:r>
      <w:r w:rsidRPr="005D4C28">
        <w:t>internal standard (IS). The [</w:t>
      </w:r>
      <w:r w:rsidRPr="005D4C28">
        <w:rPr>
          <w:vertAlign w:val="superscript"/>
        </w:rPr>
        <w:t>13</w:t>
      </w:r>
      <w:r w:rsidRPr="005D4C28">
        <w:t>C</w:t>
      </w:r>
      <w:r w:rsidR="00AB7A4E" w:rsidRPr="005D4C28">
        <w:rPr>
          <w:vertAlign w:val="subscript"/>
        </w:rPr>
        <w:t>10</w:t>
      </w:r>
      <w:r w:rsidR="00AB7A4E" w:rsidRPr="005D4C28">
        <w:t>] retinol</w:t>
      </w:r>
      <w:r w:rsidRPr="005D4C28">
        <w:t xml:space="preserve"> signal at m/z 279</w:t>
      </w:r>
      <w:r w:rsidR="00AB7A4E" w:rsidRPr="005D4C28">
        <w:t xml:space="preserve"> to </w:t>
      </w:r>
      <w:r w:rsidRPr="005D4C28">
        <w:t>100 sufficiently exceeds both the limit of detection (LOD) and the limit of quantitation (LOQ). Chromatographic conditions:</w:t>
      </w:r>
      <w:r w:rsidR="002506EA" w:rsidRPr="005D4C28">
        <w:t xml:space="preserve"> </w:t>
      </w:r>
      <w:r w:rsidR="00AB7A4E" w:rsidRPr="005D4C28">
        <w:t>(</w:t>
      </w:r>
      <w:r w:rsidR="00AB7A4E" w:rsidRPr="005D4C28">
        <w:rPr>
          <w:b/>
          <w:bCs/>
        </w:rPr>
        <w:t>A</w:t>
      </w:r>
      <w:r w:rsidR="00AB7A4E" w:rsidRPr="005D4C28">
        <w:t xml:space="preserve">) </w:t>
      </w:r>
      <w:r w:rsidRPr="005D4C28">
        <w:t xml:space="preserve">binary mobile phase gradient of 0.1% (v/v) formic acid in dH2O and </w:t>
      </w:r>
      <w:r w:rsidR="00AB7A4E" w:rsidRPr="005D4C28">
        <w:t>(</w:t>
      </w:r>
      <w:r w:rsidR="00AB7A4E" w:rsidRPr="005D4C28">
        <w:rPr>
          <w:b/>
          <w:bCs/>
        </w:rPr>
        <w:t>B</w:t>
      </w:r>
      <w:r w:rsidR="00AB7A4E" w:rsidRPr="005D4C28">
        <w:t xml:space="preserve">) </w:t>
      </w:r>
      <w:r w:rsidRPr="005D4C28">
        <w:t>0.1% (v/v) formic acid in acetonitrile; flow rate of 0.4 m</w:t>
      </w:r>
      <w:r w:rsidR="00AB7A4E" w:rsidRPr="005D4C28">
        <w:t>L</w:t>
      </w:r>
      <w:r w:rsidRPr="005D4C28">
        <w:t>/min with a linear gradient of: 60% B to 95% B in 6.0 min; 100% B from 6.1 min to 13.0 min; 100% B to 60% B from 13.1 to 14.0 min; and 60% B from 14.0 to 17.0 min; 100 mm x 2.1 mm (3 µm)</w:t>
      </w:r>
      <w:r w:rsidR="00AB7A4E" w:rsidRPr="005D4C28">
        <w:t xml:space="preserve"> </w:t>
      </w:r>
      <w:r w:rsidRPr="005D4C28">
        <w:t>ABZ PLUS column, fitted with a 4 mm x 2 mm C18 cartridge maintained at 40</w:t>
      </w:r>
      <w:r w:rsidR="00AB7A4E" w:rsidRPr="005D4C28">
        <w:t xml:space="preserve"> </w:t>
      </w:r>
      <w:r w:rsidRPr="005D4C28">
        <w:t>°C</w:t>
      </w:r>
      <w:r w:rsidR="00E86DDB" w:rsidRPr="005D4C28">
        <w:t>.</w:t>
      </w:r>
    </w:p>
    <w:p w14:paraId="0A4433CB" w14:textId="77777777" w:rsidR="00DA0E1D" w:rsidRPr="005D4C28" w:rsidRDefault="00DA0E1D" w:rsidP="005D4C28"/>
    <w:p w14:paraId="548F4B01" w14:textId="631A450B" w:rsidR="00AF6950" w:rsidRPr="005D4C28" w:rsidRDefault="00AF6950" w:rsidP="005D4C28">
      <w:r w:rsidRPr="005D4C28">
        <w:rPr>
          <w:b/>
          <w:bCs/>
        </w:rPr>
        <w:t>Figure 2</w:t>
      </w:r>
      <w:r w:rsidRPr="005D4C28">
        <w:t xml:space="preserve">: </w:t>
      </w:r>
      <w:r w:rsidR="00AB7A4E" w:rsidRPr="005D4C28">
        <w:rPr>
          <w:b/>
          <w:bCs/>
        </w:rPr>
        <w:t>APCI-MS/MS product ion mass spectra.</w:t>
      </w:r>
      <w:r w:rsidR="00AB7A4E" w:rsidRPr="005D4C28">
        <w:t xml:space="preserve"> </w:t>
      </w:r>
      <w:r w:rsidRPr="005D4C28">
        <w:t xml:space="preserve">Flow-injection APCI-MS/MS product ion mass spectra of </w:t>
      </w:r>
      <w:r w:rsidR="00AB7A4E" w:rsidRPr="005D4C28">
        <w:t>(</w:t>
      </w:r>
      <w:r w:rsidR="00AB7A4E" w:rsidRPr="005D4C28">
        <w:rPr>
          <w:b/>
          <w:bCs/>
        </w:rPr>
        <w:t>A</w:t>
      </w:r>
      <w:r w:rsidR="00AB7A4E" w:rsidRPr="005D4C28">
        <w:t xml:space="preserve">) </w:t>
      </w:r>
      <w:r w:rsidRPr="005D4C28">
        <w:t>m/z 269 [</w:t>
      </w:r>
      <w:r w:rsidRPr="005D4C28">
        <w:rPr>
          <w:vertAlign w:val="superscript"/>
        </w:rPr>
        <w:t>12</w:t>
      </w:r>
      <w:r w:rsidR="00AB7A4E" w:rsidRPr="005D4C28">
        <w:t>C] retinol</w:t>
      </w:r>
      <w:r w:rsidRPr="005D4C28">
        <w:t xml:space="preserve">, </w:t>
      </w:r>
      <w:r w:rsidR="00AB7A4E" w:rsidRPr="005D4C28">
        <w:t>(</w:t>
      </w:r>
      <w:r w:rsidR="00AB7A4E" w:rsidRPr="005D4C28">
        <w:rPr>
          <w:b/>
          <w:bCs/>
        </w:rPr>
        <w:t>B</w:t>
      </w:r>
      <w:r w:rsidR="00AB7A4E" w:rsidRPr="005D4C28">
        <w:t xml:space="preserve">) </w:t>
      </w:r>
      <w:r w:rsidRPr="005D4C28">
        <w:t>m/z 273 [</w:t>
      </w:r>
      <w:r w:rsidR="00BF00C4" w:rsidRPr="005D4C28">
        <w:rPr>
          <w:bCs/>
          <w:vertAlign w:val="superscript"/>
        </w:rPr>
        <w:t>2</w:t>
      </w:r>
      <w:r w:rsidR="00BF00C4" w:rsidRPr="005D4C28">
        <w:rPr>
          <w:bCs/>
        </w:rPr>
        <w:t>H</w:t>
      </w:r>
      <w:r w:rsidR="00AB7A4E" w:rsidRPr="005D4C28">
        <w:rPr>
          <w:bCs/>
          <w:vertAlign w:val="subscript"/>
        </w:rPr>
        <w:t>4</w:t>
      </w:r>
      <w:r w:rsidR="00AB7A4E" w:rsidRPr="005D4C28">
        <w:t>] retinol,</w:t>
      </w:r>
      <w:r w:rsidRPr="005D4C28">
        <w:t xml:space="preserve"> </w:t>
      </w:r>
      <w:r w:rsidR="00AB7A4E" w:rsidRPr="005D4C28">
        <w:t>(</w:t>
      </w:r>
      <w:r w:rsidR="00AB7A4E" w:rsidRPr="005D4C28">
        <w:rPr>
          <w:b/>
          <w:bCs/>
        </w:rPr>
        <w:t>C</w:t>
      </w:r>
      <w:r w:rsidR="00AB7A4E" w:rsidRPr="005D4C28">
        <w:t xml:space="preserve">) </w:t>
      </w:r>
      <w:r w:rsidRPr="005D4C28">
        <w:t>m/z 275 [</w:t>
      </w:r>
      <w:r w:rsidRPr="005D4C28">
        <w:rPr>
          <w:bCs/>
          <w:vertAlign w:val="superscript"/>
        </w:rPr>
        <w:t>2</w:t>
      </w:r>
      <w:r w:rsidRPr="005D4C28">
        <w:rPr>
          <w:bCs/>
        </w:rPr>
        <w:t>H</w:t>
      </w:r>
      <w:r w:rsidR="00207FCC" w:rsidRPr="005D4C28">
        <w:rPr>
          <w:bCs/>
          <w:vertAlign w:val="subscript"/>
        </w:rPr>
        <w:t>6</w:t>
      </w:r>
      <w:r w:rsidR="00207FCC" w:rsidRPr="005D4C28">
        <w:t>] retinol</w:t>
      </w:r>
      <w:r w:rsidR="00AB7A4E" w:rsidRPr="005D4C28">
        <w:t>,</w:t>
      </w:r>
      <w:r w:rsidRPr="005D4C28">
        <w:t xml:space="preserve"> and </w:t>
      </w:r>
      <w:r w:rsidR="00AB7A4E" w:rsidRPr="005D4C28">
        <w:t>(</w:t>
      </w:r>
      <w:r w:rsidR="00AB7A4E" w:rsidRPr="005D4C28">
        <w:rPr>
          <w:b/>
          <w:bCs/>
        </w:rPr>
        <w:t>D</w:t>
      </w:r>
      <w:r w:rsidR="00AB7A4E" w:rsidRPr="005D4C28">
        <w:t xml:space="preserve">) </w:t>
      </w:r>
      <w:r w:rsidRPr="005D4C28">
        <w:t>m/z 279 [</w:t>
      </w:r>
      <w:r w:rsidRPr="005D4C28">
        <w:rPr>
          <w:vertAlign w:val="superscript"/>
        </w:rPr>
        <w:t>13</w:t>
      </w:r>
      <w:r w:rsidRPr="005D4C28">
        <w:t>C</w:t>
      </w:r>
      <w:r w:rsidR="00207FCC" w:rsidRPr="005D4C28">
        <w:rPr>
          <w:vertAlign w:val="subscript"/>
        </w:rPr>
        <w:t>10</w:t>
      </w:r>
      <w:r w:rsidR="00207FCC" w:rsidRPr="005D4C28">
        <w:t>] retinol</w:t>
      </w:r>
      <w:r w:rsidRPr="005D4C28">
        <w:t xml:space="preserve"> in positive ion mode.</w:t>
      </w:r>
    </w:p>
    <w:p w14:paraId="40F6F87F" w14:textId="77777777" w:rsidR="00AF6950" w:rsidRPr="005D4C28" w:rsidRDefault="00AF6950" w:rsidP="005D4C28"/>
    <w:p w14:paraId="49F1CACE" w14:textId="58B166E9" w:rsidR="0000152A" w:rsidRPr="005D4C28" w:rsidRDefault="003250C4" w:rsidP="005D4C28">
      <w:r w:rsidRPr="005D4C28">
        <w:rPr>
          <w:b/>
          <w:bCs/>
        </w:rPr>
        <w:t>Figure 3</w:t>
      </w:r>
      <w:r w:rsidRPr="005D4C28">
        <w:t xml:space="preserve">: </w:t>
      </w:r>
      <w:r w:rsidRPr="005D4C28">
        <w:rPr>
          <w:b/>
          <w:bCs/>
        </w:rPr>
        <w:t>LC-MS/MS chromatogram</w:t>
      </w:r>
      <w:r w:rsidR="00D85FD7" w:rsidRPr="005D4C28">
        <w:rPr>
          <w:b/>
          <w:bCs/>
        </w:rPr>
        <w:t xml:space="preserve"> </w:t>
      </w:r>
      <w:r w:rsidR="00B81ABD" w:rsidRPr="005D4C28">
        <w:rPr>
          <w:b/>
          <w:bCs/>
        </w:rPr>
        <w:t>using the QTRAP 5500 mass spectrometer</w:t>
      </w:r>
      <w:r w:rsidR="00AB7A4E" w:rsidRPr="005D4C28">
        <w:t xml:space="preserve">. </w:t>
      </w:r>
      <w:r w:rsidR="0000152A" w:rsidRPr="005D4C28">
        <w:t>LC-MS/MS chromatogram of a typical extract from a plasma house standard sampled 21 d after oral ingestion of 1.0 mg of [</w:t>
      </w:r>
      <w:r w:rsidR="0000152A" w:rsidRPr="005D4C28">
        <w:rPr>
          <w:bCs/>
          <w:vertAlign w:val="superscript"/>
        </w:rPr>
        <w:t>2</w:t>
      </w:r>
      <w:r w:rsidR="0000152A" w:rsidRPr="005D4C28">
        <w:rPr>
          <w:bCs/>
        </w:rPr>
        <w:t>H</w:t>
      </w:r>
      <w:r w:rsidR="0000152A" w:rsidRPr="005D4C28">
        <w:rPr>
          <w:bCs/>
          <w:vertAlign w:val="subscript"/>
        </w:rPr>
        <w:t>6</w:t>
      </w:r>
      <w:r w:rsidR="0000152A" w:rsidRPr="005D4C28">
        <w:t>]</w:t>
      </w:r>
      <w:r w:rsidR="005D4C28">
        <w:t xml:space="preserve"> </w:t>
      </w:r>
      <w:r w:rsidR="0000152A" w:rsidRPr="005D4C28">
        <w:t>retinyl acetate and 90 d after oral ingestion of 1.0 mg of [</w:t>
      </w:r>
      <w:r w:rsidR="0000152A" w:rsidRPr="005D4C28">
        <w:rPr>
          <w:vertAlign w:val="superscript"/>
        </w:rPr>
        <w:t>13</w:t>
      </w:r>
      <w:r w:rsidR="0000152A" w:rsidRPr="005D4C28">
        <w:t>C</w:t>
      </w:r>
      <w:r w:rsidR="005D4C28" w:rsidRPr="005D4C28">
        <w:rPr>
          <w:vertAlign w:val="subscript"/>
        </w:rPr>
        <w:t>10</w:t>
      </w:r>
      <w:r w:rsidR="005D4C28" w:rsidRPr="005D4C28">
        <w:t>] retinyl</w:t>
      </w:r>
      <w:r w:rsidR="0000152A" w:rsidRPr="005D4C28">
        <w:t xml:space="preserve"> acetate. Selected reaction monitoring (SRM) of </w:t>
      </w:r>
      <w:r w:rsidR="0000152A" w:rsidRPr="005D4C28">
        <w:rPr>
          <w:i/>
        </w:rPr>
        <w:t>m/z</w:t>
      </w:r>
      <w:r w:rsidR="0000152A" w:rsidRPr="005D4C28">
        <w:t xml:space="preserve"> 269→93 shows the [</w:t>
      </w:r>
      <w:r w:rsidR="0000152A" w:rsidRPr="005D4C28">
        <w:rPr>
          <w:vertAlign w:val="superscript"/>
        </w:rPr>
        <w:t>12</w:t>
      </w:r>
      <w:r w:rsidR="005D4C28" w:rsidRPr="005D4C28">
        <w:t>C] retinol</w:t>
      </w:r>
      <w:r w:rsidR="0000152A" w:rsidRPr="005D4C28">
        <w:t xml:space="preserve"> peak (RT = </w:t>
      </w:r>
      <w:r w:rsidR="0000152A" w:rsidRPr="005D4C28">
        <w:lastRenderedPageBreak/>
        <w:t>4.37 min) and retinyl acetate (RT = 5.33 min) as internal standard (IS); the [</w:t>
      </w:r>
      <w:r w:rsidR="0000152A" w:rsidRPr="005D4C28">
        <w:rPr>
          <w:bCs/>
          <w:vertAlign w:val="superscript"/>
        </w:rPr>
        <w:t>2</w:t>
      </w:r>
      <w:r w:rsidR="0000152A" w:rsidRPr="005D4C28">
        <w:rPr>
          <w:bCs/>
        </w:rPr>
        <w:t>H</w:t>
      </w:r>
      <w:r w:rsidR="0000152A" w:rsidRPr="005D4C28">
        <w:rPr>
          <w:bCs/>
          <w:vertAlign w:val="subscript"/>
        </w:rPr>
        <w:t>6</w:t>
      </w:r>
      <w:r w:rsidR="0000152A" w:rsidRPr="005D4C28">
        <w:t>]</w:t>
      </w:r>
      <w:r w:rsidR="005D4C28">
        <w:t xml:space="preserve"> </w:t>
      </w:r>
      <w:r w:rsidR="0000152A" w:rsidRPr="005D4C28">
        <w:t>retinol (RT = 4.36 min) at m/z 275→96; and the [</w:t>
      </w:r>
      <w:r w:rsidR="0000152A" w:rsidRPr="005D4C28">
        <w:rPr>
          <w:vertAlign w:val="superscript"/>
        </w:rPr>
        <w:t>13</w:t>
      </w:r>
      <w:r w:rsidR="0000152A" w:rsidRPr="005D4C28">
        <w:t>C</w:t>
      </w:r>
      <w:r w:rsidR="0000152A" w:rsidRPr="005D4C28">
        <w:rPr>
          <w:vertAlign w:val="subscript"/>
        </w:rPr>
        <w:t>10</w:t>
      </w:r>
      <w:r w:rsidR="0000152A" w:rsidRPr="005D4C28">
        <w:t>]</w:t>
      </w:r>
      <w:r w:rsidR="005D4C28">
        <w:t xml:space="preserve"> </w:t>
      </w:r>
      <w:r w:rsidR="0000152A" w:rsidRPr="005D4C28">
        <w:t xml:space="preserve">retinol peak (RT = 4.38) at </w:t>
      </w:r>
      <w:r w:rsidR="0000152A" w:rsidRPr="005D4C28">
        <w:rPr>
          <w:i/>
        </w:rPr>
        <w:t>m/z</w:t>
      </w:r>
      <w:r w:rsidR="0000152A" w:rsidRPr="005D4C28">
        <w:t xml:space="preserve"> 279→100. Chromatographic conditions:</w:t>
      </w:r>
      <w:r w:rsidR="005D4C28">
        <w:t xml:space="preserve"> </w:t>
      </w:r>
      <w:r w:rsidR="003D6242" w:rsidRPr="005D4C28">
        <w:t>(</w:t>
      </w:r>
      <w:r w:rsidR="003D6242" w:rsidRPr="003D6242">
        <w:rPr>
          <w:b/>
          <w:bCs/>
        </w:rPr>
        <w:t>A</w:t>
      </w:r>
      <w:r w:rsidR="003D6242" w:rsidRPr="005D4C28">
        <w:t xml:space="preserve">) </w:t>
      </w:r>
      <w:r w:rsidR="0000152A" w:rsidRPr="005D4C28">
        <w:t>binary mobile phase gradient of 0.1% (v/v) formic acid in dH</w:t>
      </w:r>
      <w:r w:rsidR="0000152A" w:rsidRPr="005D4C28">
        <w:rPr>
          <w:vertAlign w:val="subscript"/>
        </w:rPr>
        <w:t>2</w:t>
      </w:r>
      <w:r w:rsidR="0000152A" w:rsidRPr="005D4C28">
        <w:t xml:space="preserve">O and </w:t>
      </w:r>
      <w:r w:rsidR="003D6242" w:rsidRPr="005D4C28">
        <w:t>(</w:t>
      </w:r>
      <w:r w:rsidR="003D6242" w:rsidRPr="003D6242">
        <w:rPr>
          <w:b/>
          <w:bCs/>
        </w:rPr>
        <w:t>B</w:t>
      </w:r>
      <w:r w:rsidR="003D6242" w:rsidRPr="005D4C28">
        <w:t>)</w:t>
      </w:r>
      <w:r w:rsidR="003D6242">
        <w:t xml:space="preserve"> </w:t>
      </w:r>
      <w:r w:rsidR="0000152A" w:rsidRPr="005D4C28">
        <w:t xml:space="preserve">0.1% (v/v) formic acid in acetonitrile; flow rate of 0.4 ml/min with a linear gradient of: 40% B to 60% B in 1.0 min; 60% B to 95% B from 1.0 min to 6.0 min; 100% B from 6.5 min to 7.5 min; 100% B to 40% B from 7.5 to 7.6 min; and 40% B from 7.6 to 8.5 min; 100 mm x 2.1 mm (1.7 µm) </w:t>
      </w:r>
      <w:proofErr w:type="spellStart"/>
      <w:r w:rsidR="0000152A" w:rsidRPr="005D4C28">
        <w:t>AcquityTM</w:t>
      </w:r>
      <w:proofErr w:type="spellEnd"/>
      <w:r w:rsidR="0000152A" w:rsidRPr="005D4C28">
        <w:t xml:space="preserve"> Premier BEH Shield RP18 </w:t>
      </w:r>
      <w:proofErr w:type="spellStart"/>
      <w:r w:rsidR="0000152A" w:rsidRPr="005D4C28">
        <w:t>VanGuard</w:t>
      </w:r>
      <w:proofErr w:type="spellEnd"/>
      <w:r w:rsidR="0000152A" w:rsidRPr="005D4C28">
        <w:t xml:space="preserve"> FIT column, maintained at 50°C. </w:t>
      </w:r>
    </w:p>
    <w:p w14:paraId="00B633D6" w14:textId="13AF88B3" w:rsidR="003250C4" w:rsidRPr="005D4C28" w:rsidRDefault="003250C4" w:rsidP="005D4C28"/>
    <w:p w14:paraId="040462A4" w14:textId="3054EA56" w:rsidR="00A67D64" w:rsidRPr="005D4C28" w:rsidRDefault="00790139" w:rsidP="005D4C28">
      <w:r w:rsidRPr="005D4C28">
        <w:rPr>
          <w:b/>
          <w:bCs/>
        </w:rPr>
        <w:t>Figure 4: LC-MS/MS chromatogram</w:t>
      </w:r>
      <w:r w:rsidR="0008226D" w:rsidRPr="005D4C28">
        <w:rPr>
          <w:b/>
          <w:bCs/>
        </w:rPr>
        <w:t xml:space="preserve"> of retinol and retinyl-esters using the QTRAP 5500 mass spectrometer</w:t>
      </w:r>
      <w:r w:rsidR="00ED4359" w:rsidRPr="005D4C28">
        <w:t>.</w:t>
      </w:r>
      <w:r w:rsidR="005D4C28" w:rsidRPr="005D4C28">
        <w:t xml:space="preserve"> </w:t>
      </w:r>
      <w:r w:rsidR="00190CC9" w:rsidRPr="005D4C28">
        <w:t>LC-MS/MS chromatogram of a typical extract from a plasma house standard sampled 6 h after oral ingestion of 1.0 mg of [</w:t>
      </w:r>
      <w:r w:rsidR="00190CC9" w:rsidRPr="005D4C28">
        <w:rPr>
          <w:bCs/>
          <w:vertAlign w:val="superscript"/>
        </w:rPr>
        <w:t>2</w:t>
      </w:r>
      <w:r w:rsidR="00190CC9" w:rsidRPr="005D4C28">
        <w:rPr>
          <w:bCs/>
        </w:rPr>
        <w:t>H</w:t>
      </w:r>
      <w:r w:rsidR="005D4C28" w:rsidRPr="005D4C28">
        <w:rPr>
          <w:bCs/>
          <w:vertAlign w:val="subscript"/>
        </w:rPr>
        <w:t>6</w:t>
      </w:r>
      <w:r w:rsidR="005D4C28" w:rsidRPr="005D4C28">
        <w:t>] retinyl</w:t>
      </w:r>
      <w:r w:rsidR="00190CC9" w:rsidRPr="005D4C28">
        <w:t xml:space="preserve"> acetate and 90 d after oral ingestion of 1.0 mg of [</w:t>
      </w:r>
      <w:r w:rsidR="00190CC9" w:rsidRPr="005D4C28">
        <w:rPr>
          <w:vertAlign w:val="superscript"/>
        </w:rPr>
        <w:t>13</w:t>
      </w:r>
      <w:r w:rsidR="00190CC9" w:rsidRPr="005D4C28">
        <w:t>C</w:t>
      </w:r>
      <w:r w:rsidR="00190CC9" w:rsidRPr="005D4C28">
        <w:rPr>
          <w:vertAlign w:val="subscript"/>
        </w:rPr>
        <w:t>10</w:t>
      </w:r>
      <w:r w:rsidR="00190CC9" w:rsidRPr="005D4C28">
        <w:t>]</w:t>
      </w:r>
      <w:r w:rsidR="005D4C28">
        <w:t xml:space="preserve"> </w:t>
      </w:r>
      <w:r w:rsidR="00190CC9" w:rsidRPr="005D4C28">
        <w:t xml:space="preserve">retinyl acetate. Selected reaction monitoring (SRM) of </w:t>
      </w:r>
      <w:r w:rsidR="00190CC9" w:rsidRPr="005D4C28">
        <w:rPr>
          <w:i/>
        </w:rPr>
        <w:t>m/z</w:t>
      </w:r>
      <w:r w:rsidR="00190CC9" w:rsidRPr="005D4C28">
        <w:t xml:space="preserve"> 269→93 shows the [</w:t>
      </w:r>
      <w:r w:rsidR="00190CC9" w:rsidRPr="005D4C28">
        <w:rPr>
          <w:vertAlign w:val="superscript"/>
        </w:rPr>
        <w:t>12</w:t>
      </w:r>
      <w:r w:rsidR="00190CC9" w:rsidRPr="005D4C28">
        <w:t>C]retinol peak (RT = 2.10 min); the [</w:t>
      </w:r>
      <w:r w:rsidR="00190CC9" w:rsidRPr="005D4C28">
        <w:rPr>
          <w:bCs/>
          <w:vertAlign w:val="superscript"/>
        </w:rPr>
        <w:t>2</w:t>
      </w:r>
      <w:r w:rsidR="00190CC9" w:rsidRPr="005D4C28">
        <w:rPr>
          <w:bCs/>
        </w:rPr>
        <w:t>H</w:t>
      </w:r>
      <w:r w:rsidR="00190CC9" w:rsidRPr="005D4C28">
        <w:rPr>
          <w:bCs/>
          <w:vertAlign w:val="subscript"/>
        </w:rPr>
        <w:t>4</w:t>
      </w:r>
      <w:r w:rsidR="00190CC9" w:rsidRPr="005D4C28">
        <w:t>]retinyl acetate at m/z 273→94 (RT = 2.43 min) as internal standard (IS); the separation of [</w:t>
      </w:r>
      <w:r w:rsidR="00190CC9" w:rsidRPr="005D4C28">
        <w:rPr>
          <w:bCs/>
          <w:vertAlign w:val="superscript"/>
        </w:rPr>
        <w:t>2</w:t>
      </w:r>
      <w:r w:rsidR="00190CC9" w:rsidRPr="005D4C28">
        <w:rPr>
          <w:bCs/>
        </w:rPr>
        <w:t>H</w:t>
      </w:r>
      <w:r w:rsidR="00190CC9" w:rsidRPr="005D4C28">
        <w:rPr>
          <w:bCs/>
          <w:vertAlign w:val="subscript"/>
        </w:rPr>
        <w:t>6</w:t>
      </w:r>
      <w:r w:rsidR="00190CC9" w:rsidRPr="005D4C28">
        <w:t>]retinol (RT = 2.09 min) and [</w:t>
      </w:r>
      <w:r w:rsidR="00190CC9" w:rsidRPr="005D4C28">
        <w:rPr>
          <w:bCs/>
          <w:vertAlign w:val="superscript"/>
        </w:rPr>
        <w:t>2</w:t>
      </w:r>
      <w:r w:rsidR="00190CC9" w:rsidRPr="005D4C28">
        <w:rPr>
          <w:bCs/>
        </w:rPr>
        <w:t>H</w:t>
      </w:r>
      <w:r w:rsidR="00190CC9" w:rsidRPr="005D4C28">
        <w:rPr>
          <w:bCs/>
          <w:vertAlign w:val="subscript"/>
        </w:rPr>
        <w:t>6</w:t>
      </w:r>
      <w:r w:rsidR="00190CC9" w:rsidRPr="005D4C28">
        <w:t>]retinyl palmitate (RT = 5.11 min) peaks at m/z 275→96; and the [</w:t>
      </w:r>
      <w:r w:rsidR="00190CC9" w:rsidRPr="005D4C28">
        <w:rPr>
          <w:vertAlign w:val="superscript"/>
        </w:rPr>
        <w:t>13</w:t>
      </w:r>
      <w:r w:rsidR="00190CC9" w:rsidRPr="005D4C28">
        <w:t>C</w:t>
      </w:r>
      <w:r w:rsidR="00190CC9" w:rsidRPr="005D4C28">
        <w:rPr>
          <w:vertAlign w:val="subscript"/>
        </w:rPr>
        <w:t>10</w:t>
      </w:r>
      <w:r w:rsidR="00190CC9" w:rsidRPr="005D4C28">
        <w:t xml:space="preserve">]retinol peak (RT = 2.10) at </w:t>
      </w:r>
      <w:r w:rsidR="00190CC9" w:rsidRPr="005D4C28">
        <w:rPr>
          <w:i/>
        </w:rPr>
        <w:t>m/z</w:t>
      </w:r>
      <w:r w:rsidR="00190CC9" w:rsidRPr="005D4C28">
        <w:t xml:space="preserve"> 279→100. Chromatographic conditions:</w:t>
      </w:r>
      <w:r w:rsidR="003D6242">
        <w:t xml:space="preserve"> </w:t>
      </w:r>
      <w:r w:rsidR="003D6242" w:rsidRPr="005D4C28">
        <w:t>(</w:t>
      </w:r>
      <w:r w:rsidR="003D6242" w:rsidRPr="003D6242">
        <w:rPr>
          <w:b/>
          <w:bCs/>
        </w:rPr>
        <w:t>A</w:t>
      </w:r>
      <w:r w:rsidR="003D6242" w:rsidRPr="005D4C28">
        <w:t>)</w:t>
      </w:r>
      <w:r w:rsidR="005D4C28">
        <w:t xml:space="preserve"> </w:t>
      </w:r>
      <w:r w:rsidR="00190CC9" w:rsidRPr="005D4C28">
        <w:t>binary mobile phase gradient of 0.1% (v/v) formic acid in dH</w:t>
      </w:r>
      <w:r w:rsidR="00190CC9" w:rsidRPr="005D4C28">
        <w:rPr>
          <w:vertAlign w:val="subscript"/>
        </w:rPr>
        <w:t>2</w:t>
      </w:r>
      <w:r w:rsidR="00190CC9" w:rsidRPr="005D4C28">
        <w:t xml:space="preserve">O  and </w:t>
      </w:r>
      <w:r w:rsidR="003D6242" w:rsidRPr="005D4C28">
        <w:t>(</w:t>
      </w:r>
      <w:r w:rsidR="003D6242" w:rsidRPr="003D6242">
        <w:rPr>
          <w:b/>
          <w:bCs/>
        </w:rPr>
        <w:t>B</w:t>
      </w:r>
      <w:r w:rsidR="003D6242" w:rsidRPr="005D4C28">
        <w:t>)</w:t>
      </w:r>
      <w:r w:rsidR="003D6242">
        <w:t xml:space="preserve"> </w:t>
      </w:r>
      <w:r w:rsidR="00190CC9" w:rsidRPr="005D4C28">
        <w:t xml:space="preserve">0.1% (v/v) formic acid in acetonitrile; flow rate of 0.4 ml/min with a linear gradient of: 60% B to 95% B in 3.0 min; 100% B from 3.5 min to 6.5 min; 100% B to 60% B from 6.5 to 7.0 min; and 60% B from 7.0 to 8.5 min; 100 mm x 2.1 mm (1.7 µm) </w:t>
      </w:r>
      <w:proofErr w:type="spellStart"/>
      <w:r w:rsidR="00190CC9" w:rsidRPr="005D4C28">
        <w:t>AcquityTM</w:t>
      </w:r>
      <w:proofErr w:type="spellEnd"/>
      <w:r w:rsidR="00190CC9" w:rsidRPr="005D4C28">
        <w:t xml:space="preserve"> Premier BEH Shield RP18 </w:t>
      </w:r>
      <w:proofErr w:type="spellStart"/>
      <w:r w:rsidR="00190CC9" w:rsidRPr="005D4C28">
        <w:t>VanGuard</w:t>
      </w:r>
      <w:proofErr w:type="spellEnd"/>
      <w:r w:rsidR="00190CC9" w:rsidRPr="005D4C28">
        <w:t xml:space="preserve"> FIT column, maintained at 50</w:t>
      </w:r>
      <w:r w:rsidR="005D4C28">
        <w:t xml:space="preserve"> </w:t>
      </w:r>
      <w:r w:rsidR="00190CC9" w:rsidRPr="005D4C28">
        <w:t>°C.</w:t>
      </w:r>
    </w:p>
    <w:p w14:paraId="6CE2A1D6" w14:textId="77777777" w:rsidR="00207FCC" w:rsidRPr="005D4C28" w:rsidRDefault="00207FCC" w:rsidP="005D4C28"/>
    <w:p w14:paraId="4C46D890" w14:textId="24BC8ACD" w:rsidR="00AB7A4E" w:rsidRPr="005D4C28" w:rsidRDefault="00AB7A4E" w:rsidP="005D4C28">
      <w:pPr>
        <w:rPr>
          <w:b/>
          <w:bCs/>
        </w:rPr>
      </w:pPr>
      <w:r w:rsidRPr="005D4C28">
        <w:rPr>
          <w:b/>
          <w:bCs/>
        </w:rPr>
        <w:t>Table 1</w:t>
      </w:r>
      <w:r w:rsidRPr="005D4C28">
        <w:t xml:space="preserve">: </w:t>
      </w:r>
      <w:r w:rsidRPr="005D4C28">
        <w:rPr>
          <w:b/>
          <w:bCs/>
        </w:rPr>
        <w:t>Determination of the calibration standard retinol stock concentration</w:t>
      </w:r>
      <w:r w:rsidR="00207FCC" w:rsidRPr="005D4C28">
        <w:rPr>
          <w:b/>
          <w:bCs/>
        </w:rPr>
        <w:t>.</w:t>
      </w:r>
    </w:p>
    <w:p w14:paraId="54EEFC41" w14:textId="77777777" w:rsidR="00AB7A4E" w:rsidRPr="005D4C28" w:rsidRDefault="00AB7A4E" w:rsidP="005D4C28">
      <w:pPr>
        <w:rPr>
          <w:b/>
          <w:bCs/>
        </w:rPr>
      </w:pPr>
    </w:p>
    <w:p w14:paraId="6F5031B0" w14:textId="14E8C66A" w:rsidR="00AB7A4E" w:rsidRPr="005D4C28" w:rsidRDefault="00AB7A4E" w:rsidP="005D4C28">
      <w:pPr>
        <w:rPr>
          <w:bCs/>
        </w:rPr>
      </w:pPr>
      <w:r w:rsidRPr="005D4C28">
        <w:rPr>
          <w:b/>
          <w:bCs/>
        </w:rPr>
        <w:t>Table 2</w:t>
      </w:r>
      <w:r w:rsidRPr="005D4C28">
        <w:t xml:space="preserve">: </w:t>
      </w:r>
      <w:r w:rsidRPr="005D4C28">
        <w:rPr>
          <w:b/>
          <w:bCs/>
        </w:rPr>
        <w:t>Selected reaction monitoring (SRM) parameters</w:t>
      </w:r>
      <w:r w:rsidR="00207FCC" w:rsidRPr="005D4C28">
        <w:t>. Parameters</w:t>
      </w:r>
      <w:r w:rsidRPr="005D4C28">
        <w:t xml:space="preserve"> for </w:t>
      </w:r>
      <w:r w:rsidRPr="005D4C28">
        <w:rPr>
          <w:bCs/>
        </w:rPr>
        <w:t>[</w:t>
      </w:r>
      <w:r w:rsidRPr="005D4C28">
        <w:rPr>
          <w:bCs/>
          <w:vertAlign w:val="superscript"/>
        </w:rPr>
        <w:t>12</w:t>
      </w:r>
      <w:r w:rsidR="00207FCC" w:rsidRPr="005D4C28">
        <w:rPr>
          <w:bCs/>
        </w:rPr>
        <w:t>C] retinol</w:t>
      </w:r>
      <w:r w:rsidRPr="005D4C28">
        <w:rPr>
          <w:bCs/>
        </w:rPr>
        <w:t>, [</w:t>
      </w:r>
      <w:r w:rsidRPr="005D4C28">
        <w:rPr>
          <w:bCs/>
          <w:vertAlign w:val="superscript"/>
        </w:rPr>
        <w:t>13</w:t>
      </w:r>
      <w:r w:rsidRPr="005D4C28">
        <w:rPr>
          <w:bCs/>
        </w:rPr>
        <w:t>C</w:t>
      </w:r>
      <w:r w:rsidR="00207FCC" w:rsidRPr="005D4C28">
        <w:rPr>
          <w:bCs/>
          <w:vertAlign w:val="subscript"/>
        </w:rPr>
        <w:t>10</w:t>
      </w:r>
      <w:r w:rsidR="00207FCC" w:rsidRPr="005D4C28">
        <w:rPr>
          <w:bCs/>
        </w:rPr>
        <w:t>] retinol,</w:t>
      </w:r>
      <w:r w:rsidRPr="005D4C28">
        <w:rPr>
          <w:bCs/>
        </w:rPr>
        <w:t xml:space="preserve"> and [</w:t>
      </w:r>
      <w:r w:rsidRPr="005D4C28">
        <w:rPr>
          <w:bCs/>
          <w:vertAlign w:val="superscript"/>
        </w:rPr>
        <w:t>2</w:t>
      </w:r>
      <w:r w:rsidRPr="005D4C28">
        <w:rPr>
          <w:bCs/>
        </w:rPr>
        <w:t>H</w:t>
      </w:r>
      <w:r w:rsidR="00207FCC" w:rsidRPr="005D4C28">
        <w:rPr>
          <w:bCs/>
          <w:vertAlign w:val="subscript"/>
        </w:rPr>
        <w:t>6</w:t>
      </w:r>
      <w:r w:rsidR="00207FCC" w:rsidRPr="005D4C28">
        <w:rPr>
          <w:bCs/>
        </w:rPr>
        <w:t>] retinol</w:t>
      </w:r>
      <w:r w:rsidRPr="005D4C28">
        <w:rPr>
          <w:bCs/>
        </w:rPr>
        <w:t xml:space="preserve"> and their respective esters using the API4000</w:t>
      </w:r>
    </w:p>
    <w:p w14:paraId="728F123D" w14:textId="77777777" w:rsidR="00AB7A4E" w:rsidRPr="005D4C28" w:rsidRDefault="00AB7A4E" w:rsidP="005D4C28">
      <w:pPr>
        <w:rPr>
          <w:bCs/>
        </w:rPr>
      </w:pPr>
    </w:p>
    <w:p w14:paraId="75BB9E2D" w14:textId="0DD2230F" w:rsidR="00AB7A4E" w:rsidRPr="005D4C28" w:rsidRDefault="00AB7A4E" w:rsidP="005D4C28">
      <w:pPr>
        <w:rPr>
          <w:bCs/>
        </w:rPr>
      </w:pPr>
      <w:r w:rsidRPr="005D4C28">
        <w:rPr>
          <w:b/>
          <w:bCs/>
        </w:rPr>
        <w:t>Table 3</w:t>
      </w:r>
      <w:r w:rsidRPr="005D4C28">
        <w:t xml:space="preserve">: </w:t>
      </w:r>
      <w:r w:rsidRPr="005D4C28">
        <w:rPr>
          <w:b/>
          <w:bCs/>
        </w:rPr>
        <w:t>Selected reaction monitoring (SRM) parameters</w:t>
      </w:r>
      <w:r w:rsidR="00207FCC" w:rsidRPr="005D4C28">
        <w:rPr>
          <w:b/>
          <w:bCs/>
        </w:rPr>
        <w:t xml:space="preserve">. </w:t>
      </w:r>
      <w:r w:rsidR="00207FCC" w:rsidRPr="005D4C28">
        <w:t>Parameters</w:t>
      </w:r>
      <w:r w:rsidRPr="005D4C28">
        <w:t xml:space="preserve"> for </w:t>
      </w:r>
      <w:r w:rsidRPr="005D4C28">
        <w:rPr>
          <w:bCs/>
        </w:rPr>
        <w:t>[</w:t>
      </w:r>
      <w:r w:rsidRPr="005D4C28">
        <w:rPr>
          <w:bCs/>
          <w:vertAlign w:val="superscript"/>
        </w:rPr>
        <w:t>12</w:t>
      </w:r>
      <w:r w:rsidR="00207FCC" w:rsidRPr="005D4C28">
        <w:rPr>
          <w:bCs/>
        </w:rPr>
        <w:t>C] retinol</w:t>
      </w:r>
      <w:r w:rsidRPr="005D4C28">
        <w:rPr>
          <w:bCs/>
        </w:rPr>
        <w:t>, [</w:t>
      </w:r>
      <w:r w:rsidRPr="005D4C28">
        <w:rPr>
          <w:bCs/>
          <w:vertAlign w:val="superscript"/>
        </w:rPr>
        <w:t>13</w:t>
      </w:r>
      <w:r w:rsidRPr="005D4C28">
        <w:rPr>
          <w:bCs/>
        </w:rPr>
        <w:t>C</w:t>
      </w:r>
      <w:r w:rsidR="00207FCC" w:rsidRPr="005D4C28">
        <w:rPr>
          <w:bCs/>
          <w:vertAlign w:val="subscript"/>
        </w:rPr>
        <w:t>10</w:t>
      </w:r>
      <w:r w:rsidR="00207FCC" w:rsidRPr="005D4C28">
        <w:rPr>
          <w:bCs/>
        </w:rPr>
        <w:t>] retinol,</w:t>
      </w:r>
      <w:r w:rsidRPr="005D4C28">
        <w:rPr>
          <w:bCs/>
        </w:rPr>
        <w:t xml:space="preserve"> and [</w:t>
      </w:r>
      <w:r w:rsidRPr="005D4C28">
        <w:rPr>
          <w:bCs/>
          <w:vertAlign w:val="superscript"/>
        </w:rPr>
        <w:t>2</w:t>
      </w:r>
      <w:r w:rsidRPr="005D4C28">
        <w:rPr>
          <w:bCs/>
        </w:rPr>
        <w:t>H</w:t>
      </w:r>
      <w:r w:rsidR="00207FCC" w:rsidRPr="005D4C28">
        <w:rPr>
          <w:bCs/>
          <w:vertAlign w:val="subscript"/>
        </w:rPr>
        <w:t>6</w:t>
      </w:r>
      <w:r w:rsidR="00207FCC" w:rsidRPr="005D4C28">
        <w:rPr>
          <w:bCs/>
        </w:rPr>
        <w:t>] retinol</w:t>
      </w:r>
      <w:r w:rsidRPr="005D4C28">
        <w:rPr>
          <w:bCs/>
        </w:rPr>
        <w:t xml:space="preserve"> and their respective esters using the QTRAP 5500</w:t>
      </w:r>
    </w:p>
    <w:p w14:paraId="10778EE7" w14:textId="77777777" w:rsidR="00207FCC" w:rsidRPr="005D4C28" w:rsidRDefault="00207FCC" w:rsidP="005D4C28"/>
    <w:p w14:paraId="7C0B6465" w14:textId="4CE6AA1B" w:rsidR="006E4797" w:rsidRPr="005D4C28" w:rsidRDefault="00551D82" w:rsidP="005D4C28">
      <w:pPr>
        <w:rPr>
          <w:b/>
        </w:rPr>
      </w:pPr>
      <w:r w:rsidRPr="005D4C28">
        <w:rPr>
          <w:b/>
        </w:rPr>
        <w:t xml:space="preserve">DISCUSSION: </w:t>
      </w:r>
    </w:p>
    <w:p w14:paraId="4048ACCA" w14:textId="3E817F1B" w:rsidR="007A2FEB" w:rsidRPr="005D4C28" w:rsidRDefault="00A27549" w:rsidP="005D4C28">
      <w:pPr>
        <w:rPr>
          <w:bCs/>
          <w:iCs/>
        </w:rPr>
      </w:pPr>
      <w:r w:rsidRPr="005D4C28">
        <w:rPr>
          <w:rFonts w:eastAsia="Times New Roman"/>
          <w:lang w:eastAsia="en-GB"/>
        </w:rPr>
        <w:t xml:space="preserve">The presented </w:t>
      </w:r>
      <w:r w:rsidR="00B6787E" w:rsidRPr="005D4C28">
        <w:rPr>
          <w:rFonts w:eastAsia="Times New Roman"/>
          <w:lang w:eastAsia="en-GB"/>
        </w:rPr>
        <w:t>LC-MS/MS</w:t>
      </w:r>
      <w:r w:rsidRPr="005D4C28">
        <w:rPr>
          <w:rFonts w:eastAsia="Times New Roman"/>
          <w:lang w:eastAsia="en-GB"/>
        </w:rPr>
        <w:t xml:space="preserve"> method</w:t>
      </w:r>
      <w:r w:rsidR="00B6787E" w:rsidRPr="005D4C28">
        <w:rPr>
          <w:rFonts w:eastAsia="Times New Roman"/>
          <w:lang w:eastAsia="en-GB"/>
        </w:rPr>
        <w:t xml:space="preserve"> offers extremely high sensitivity, with detection limits as low as 6 </w:t>
      </w:r>
      <w:proofErr w:type="spellStart"/>
      <w:r w:rsidR="00B6787E" w:rsidRPr="005D4C28">
        <w:rPr>
          <w:rFonts w:eastAsia="Times New Roman"/>
          <w:lang w:eastAsia="en-GB"/>
        </w:rPr>
        <w:t>fmol</w:t>
      </w:r>
      <w:proofErr w:type="spellEnd"/>
      <w:r w:rsidR="00B6787E" w:rsidRPr="005D4C28">
        <w:rPr>
          <w:rFonts w:eastAsia="Times New Roman"/>
          <w:lang w:eastAsia="en-GB"/>
        </w:rPr>
        <w:t>/L, thereby enabling investigators to use as little as 100 – 200 µL of plasma</w:t>
      </w:r>
      <w:r w:rsidR="00B67C06" w:rsidRPr="005D4C28">
        <w:rPr>
          <w:rFonts w:eastAsia="Times New Roman"/>
          <w:lang w:eastAsia="en-GB"/>
        </w:rPr>
        <w:fldChar w:fldCharType="begin">
          <w:fldData xml:space="preserve">PEVuZE5vdGU+PENpdGU+PEF1dGhvcj5PeGxleTwvQXV0aG9yPjxZZWFyPjIwMjE8L1llYXI+PFJl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</w:fldData>
        </w:fldChar>
      </w:r>
      <w:r w:rsidR="00C40816" w:rsidRPr="005D4C28">
        <w:rPr>
          <w:rFonts w:eastAsia="Times New Roman"/>
          <w:lang w:eastAsia="en-GB"/>
        </w:rPr>
        <w:instrText xml:space="preserve"> ADDIN EN.CITE </w:instrText>
      </w:r>
      <w:r w:rsidR="00C40816" w:rsidRPr="005D4C28">
        <w:rPr>
          <w:rFonts w:eastAsia="Times New Roman"/>
          <w:lang w:eastAsia="en-GB"/>
        </w:rPr>
        <w:fldChar w:fldCharType="begin">
          <w:fldData xml:space="preserve">PEVuZE5vdGU+PENpdGU+PEF1dGhvcj5PeGxleTwvQXV0aG9yPjxZZWFyPjIwMjE8L1llYXI+PFJl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</w:fldData>
        </w:fldChar>
      </w:r>
      <w:r w:rsidR="00C40816" w:rsidRPr="005D4C28">
        <w:rPr>
          <w:rFonts w:eastAsia="Times New Roman"/>
          <w:lang w:eastAsia="en-GB"/>
        </w:rPr>
        <w:instrText xml:space="preserve"> ADDIN EN.CITE.DATA </w:instrText>
      </w:r>
      <w:r w:rsidR="00C40816" w:rsidRPr="005D4C28">
        <w:rPr>
          <w:rFonts w:eastAsia="Times New Roman"/>
          <w:lang w:eastAsia="en-GB"/>
        </w:rPr>
      </w:r>
      <w:r w:rsidR="00C40816" w:rsidRPr="005D4C28">
        <w:rPr>
          <w:rFonts w:eastAsia="Times New Roman"/>
          <w:lang w:eastAsia="en-GB"/>
        </w:rPr>
        <w:fldChar w:fldCharType="end"/>
      </w:r>
      <w:r w:rsidR="00B67C06" w:rsidRPr="005D4C28">
        <w:rPr>
          <w:rFonts w:eastAsia="Times New Roman"/>
          <w:lang w:eastAsia="en-GB"/>
        </w:rPr>
      </w:r>
      <w:r w:rsidR="00B67C06" w:rsidRPr="005D4C28">
        <w:rPr>
          <w:rFonts w:eastAsia="Times New Roman"/>
          <w:lang w:eastAsia="en-GB"/>
        </w:rPr>
        <w:fldChar w:fldCharType="separate"/>
      </w:r>
      <w:r w:rsidR="00C40816" w:rsidRPr="005D4C28">
        <w:rPr>
          <w:rFonts w:eastAsia="Times New Roman"/>
          <w:vertAlign w:val="superscript"/>
          <w:lang w:eastAsia="en-GB"/>
        </w:rPr>
        <w:t>19</w:t>
      </w:r>
      <w:r w:rsidR="00B67C06" w:rsidRPr="005D4C28">
        <w:rPr>
          <w:rFonts w:eastAsia="Times New Roman"/>
          <w:lang w:eastAsia="en-GB"/>
        </w:rPr>
        <w:fldChar w:fldCharType="end"/>
      </w:r>
      <w:r w:rsidR="00B6787E" w:rsidRPr="005D4C28">
        <w:rPr>
          <w:rFonts w:eastAsia="Times New Roman"/>
          <w:lang w:eastAsia="en-GB"/>
        </w:rPr>
        <w:t xml:space="preserve">. </w:t>
      </w:r>
      <w:r w:rsidR="00600C81" w:rsidRPr="005D4C28">
        <w:rPr>
          <w:bCs/>
          <w:iCs/>
        </w:rPr>
        <w:t xml:space="preserve">This targeted tandem MS method is particularly powerful for confirmation of retinoid </w:t>
      </w:r>
      <w:proofErr w:type="spellStart"/>
      <w:r w:rsidR="00600C81" w:rsidRPr="005D4C28">
        <w:rPr>
          <w:bCs/>
          <w:iCs/>
        </w:rPr>
        <w:t>isotopologue</w:t>
      </w:r>
      <w:proofErr w:type="spellEnd"/>
      <w:r w:rsidR="00600C81" w:rsidRPr="005D4C28">
        <w:rPr>
          <w:bCs/>
          <w:iCs/>
        </w:rPr>
        <w:t xml:space="preserve"> identity when both quantifier and qualifier product ions are </w:t>
      </w:r>
      <w:r w:rsidR="00AF5762" w:rsidRPr="005D4C28">
        <w:rPr>
          <w:bCs/>
          <w:iCs/>
        </w:rPr>
        <w:t>utilized</w:t>
      </w:r>
      <w:r w:rsidR="00B67C06" w:rsidRPr="005D4C28">
        <w:rPr>
          <w:rFonts w:eastAsia="Times New Roman"/>
          <w:lang w:eastAsia="en-GB"/>
        </w:rPr>
        <w:fldChar w:fldCharType="begin"/>
      </w:r>
      <w:r w:rsidR="00C40816" w:rsidRPr="005D4C28">
        <w:rPr>
          <w:rFonts w:eastAsia="Times New Roman"/>
          <w:lang w:eastAsia="en-GB"/>
        </w:rPr>
        <w:instrText xml:space="preserve"> ADDIN EN.CITE &lt;EndNote&gt;&lt;Cite&gt;&lt;Author&gt;Oxley&lt;/Author&gt;&lt;Year&gt;2014&lt;/Year&gt;&lt;RecNum&gt;64&lt;/RecNum&gt;&lt;DisplayText&gt;&lt;style face="superscript"&gt;18&lt;/style&gt;&lt;/DisplayText&gt;&lt;record&gt;&lt;rec-number&gt;64&lt;/rec-number&gt;&lt;foreign-keys&gt;&lt;key app="EN" db-id="50zf92v2jx50drettrivdae7d2psvp9e9r5a" timestamp="1600856074"&gt;64&lt;/key&gt;&lt;/foreign-keys&gt;&lt;ref-type name="Journal Article"&gt;17&lt;/ref-type&gt;&lt;contributors&gt;&lt;authors&gt;&lt;author&gt;Oxley, A.&lt;/author&gt;&lt;author&gt;Berry, P.&lt;/author&gt;&lt;author&gt;Taylor, G. A.&lt;/author&gt;&lt;author&gt;Cowell, J.&lt;/author&gt;&lt;author&gt;Hall, M. J.&lt;/author&gt;&lt;author&gt;Hesketh, J.&lt;/author&gt;&lt;author&gt;Lietz, G.&lt;/author&gt;&lt;author&gt;Boddy, A. V.&lt;/author&gt;&lt;/authors&gt;&lt;/contributors&gt;&lt;titles&gt;&lt;title&gt;An LC/MS/MS method for stable isotope dilution studies of beta-carotene bioavailability, bioconversion, and vitamin A status in humans&lt;/title&gt;&lt;secondary-title&gt;Journal of Lipid Research&lt;/secondary-title&gt;&lt;/titles&gt;&lt;periodical&gt;&lt;full-title&gt;Journal of Lipid Research&lt;/full-title&gt;&lt;/periodical&gt;&lt;pages&gt;319-328&lt;/pages&gt;&lt;volume&gt;55&lt;/volume&gt;&lt;number&gt;2&lt;/number&gt;&lt;keywords&gt;&lt;keyword&gt;beta-carotene 15,15 &amp;apos;-monooxygenase&lt;/keyword&gt;&lt;keyword&gt;carotenoid metabolism&lt;/keyword&gt;&lt;keyword&gt;retinol&lt;/keyword&gt;&lt;keyword&gt;metabolism&lt;/keyword&gt;&lt;keyword&gt;retinyl esters&lt;/keyword&gt;&lt;keyword&gt;tandem mass spectrometry&lt;/keyword&gt;&lt;keyword&gt;performance liquid-chromatography&lt;/keyword&gt;&lt;keyword&gt;ionization mass-spectrometry&lt;/keyword&gt;&lt;keyword&gt;chylomicron remnant clearance&lt;/keyword&gt;&lt;keyword&gt;intestinal-absorption&lt;/keyword&gt;&lt;keyword&gt;adult volunteer&lt;/keyword&gt;&lt;keyword&gt;retinyl esters&lt;/keyword&gt;&lt;keyword&gt;double-tracer&lt;/keyword&gt;&lt;keyword&gt;metabolism&lt;/keyword&gt;&lt;keyword&gt;conversion&lt;/keyword&gt;&lt;keyword&gt;provitamin&lt;/keyword&gt;&lt;/keywords&gt;&lt;dates&gt;&lt;year&gt;2014&lt;/year&gt;&lt;pub-dates&gt;&lt;date&gt;Feb&lt;/date&gt;&lt;/pub-dates&gt;&lt;/dates&gt;&lt;isbn&gt;0022-2275&lt;/isbn&gt;&lt;accession-num&gt;WOS:000330535800017&lt;/accession-num&gt;&lt;urls&gt;&lt;related-urls&gt;&lt;url&gt;&amp;lt;Go to ISI&amp;gt;://WOS:000330535800017&lt;/url&gt;&lt;/related-urls&gt;&lt;/urls&gt;&lt;electronic-resource-num&gt;10.1194/jlr.D040204&lt;/electronic-resource-num&gt;&lt;/record&gt;&lt;/Cite&gt;&lt;/EndNote&gt;</w:instrText>
      </w:r>
      <w:r w:rsidR="00B67C06" w:rsidRPr="005D4C28">
        <w:rPr>
          <w:rFonts w:eastAsia="Times New Roman"/>
          <w:lang w:eastAsia="en-GB"/>
        </w:rPr>
        <w:fldChar w:fldCharType="separate"/>
      </w:r>
      <w:r w:rsidR="00C40816" w:rsidRPr="005D4C28">
        <w:rPr>
          <w:rFonts w:eastAsia="Times New Roman"/>
          <w:vertAlign w:val="superscript"/>
          <w:lang w:eastAsia="en-GB"/>
        </w:rPr>
        <w:t>18</w:t>
      </w:r>
      <w:r w:rsidR="00B67C06" w:rsidRPr="005D4C28">
        <w:rPr>
          <w:rFonts w:eastAsia="Times New Roman"/>
          <w:lang w:eastAsia="en-GB"/>
        </w:rPr>
        <w:fldChar w:fldCharType="end"/>
      </w:r>
      <w:r w:rsidRPr="005D4C28">
        <w:rPr>
          <w:rFonts w:eastAsia="Times New Roman"/>
          <w:lang w:eastAsia="en-GB"/>
        </w:rPr>
        <w:t xml:space="preserve">. </w:t>
      </w:r>
      <w:r w:rsidR="00B6787E" w:rsidRPr="005D4C28">
        <w:rPr>
          <w:rFonts w:eastAsia="Times New Roman"/>
          <w:lang w:eastAsia="en-GB"/>
        </w:rPr>
        <w:t>However, s</w:t>
      </w:r>
      <w:r w:rsidR="00B6787E" w:rsidRPr="005D4C28">
        <w:rPr>
          <w:bCs/>
          <w:iCs/>
        </w:rPr>
        <w:t xml:space="preserve">ince </w:t>
      </w:r>
      <w:r w:rsidR="00207FCC" w:rsidRPr="005D4C28">
        <w:rPr>
          <w:bCs/>
          <w:iCs/>
        </w:rPr>
        <w:t>isotope-labeled</w:t>
      </w:r>
      <w:r w:rsidR="00B6787E" w:rsidRPr="005D4C28">
        <w:rPr>
          <w:bCs/>
          <w:iCs/>
        </w:rPr>
        <w:t xml:space="preserve"> retinoids are </w:t>
      </w:r>
      <w:r w:rsidR="0020596A" w:rsidRPr="005D4C28">
        <w:rPr>
          <w:bCs/>
          <w:iCs/>
        </w:rPr>
        <w:t xml:space="preserve">present </w:t>
      </w:r>
      <w:r w:rsidR="00B6787E" w:rsidRPr="005D4C28">
        <w:rPr>
          <w:bCs/>
          <w:iCs/>
        </w:rPr>
        <w:t xml:space="preserve">at substantially lower concentrations than physiological non-labeled retinoids, plasma samples containing </w:t>
      </w:r>
      <w:r w:rsidR="00403FA3" w:rsidRPr="005D4C28">
        <w:rPr>
          <w:bCs/>
          <w:iCs/>
        </w:rPr>
        <w:t>labeled</w:t>
      </w:r>
      <w:r w:rsidR="00B6787E" w:rsidRPr="005D4C28">
        <w:rPr>
          <w:bCs/>
          <w:iCs/>
        </w:rPr>
        <w:t xml:space="preserve"> retinol and retinyl esters may require a</w:t>
      </w:r>
      <w:r w:rsidR="00BD46DC" w:rsidRPr="005D4C28">
        <w:rPr>
          <w:bCs/>
          <w:iCs/>
        </w:rPr>
        <w:t>n additional</w:t>
      </w:r>
      <w:r w:rsidR="00B6787E" w:rsidRPr="005D4C28">
        <w:rPr>
          <w:bCs/>
          <w:iCs/>
        </w:rPr>
        <w:t xml:space="preserve"> concentration st</w:t>
      </w:r>
      <w:r w:rsidR="00D14F71" w:rsidRPr="005D4C28">
        <w:rPr>
          <w:bCs/>
          <w:iCs/>
        </w:rPr>
        <w:t>e</w:t>
      </w:r>
      <w:r w:rsidR="00B6787E" w:rsidRPr="005D4C28">
        <w:rPr>
          <w:bCs/>
          <w:iCs/>
        </w:rPr>
        <w:t>p.</w:t>
      </w:r>
      <w:r w:rsidR="002506EA" w:rsidRPr="005D4C28">
        <w:rPr>
          <w:bCs/>
          <w:iCs/>
        </w:rPr>
        <w:t xml:space="preserve"> </w:t>
      </w:r>
      <w:r w:rsidR="00BD46DC" w:rsidRPr="005D4C28">
        <w:rPr>
          <w:bCs/>
          <w:iCs/>
        </w:rPr>
        <w:t xml:space="preserve">This necessity depends on factors such as the timing of the post-dose application blood sample, the concentration of oral tracer, and the sensitivity of the LC-MS/MS system. Historically, higher </w:t>
      </w:r>
      <w:r w:rsidR="00207FCC" w:rsidRPr="005D4C28">
        <w:rPr>
          <w:bCs/>
          <w:iCs/>
        </w:rPr>
        <w:t xml:space="preserve">doses of </w:t>
      </w:r>
      <w:r w:rsidR="00BD46DC" w:rsidRPr="005D4C28">
        <w:rPr>
          <w:bCs/>
          <w:iCs/>
        </w:rPr>
        <w:t>applications were used to overcome the lower sensitivity of earlier mass spectrometers, but recent advancements have facilitated the use of lower doses</w:t>
      </w:r>
      <w:r w:rsidR="00B67C06" w:rsidRPr="005D4C28">
        <w:rPr>
          <w:bCs/>
          <w:iCs/>
        </w:rPr>
        <w:fldChar w:fldCharType="begin">
          <w:fldData xml:space="preserve">PEVuZE5vdGU+PENpdGU+PEF1dGhvcj5MaWV0ejwvQXV0aG9yPjxZZWFyPjIwMTY8L1llYXI+PFJl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</w:fldData>
        </w:fldChar>
      </w:r>
      <w:r w:rsidR="00C40816" w:rsidRPr="005D4C28">
        <w:rPr>
          <w:bCs/>
          <w:iCs/>
        </w:rPr>
        <w:instrText xml:space="preserve"> ADDIN EN.CITE </w:instrText>
      </w:r>
      <w:r w:rsidR="00C40816" w:rsidRPr="005D4C28">
        <w:rPr>
          <w:bCs/>
          <w:iCs/>
        </w:rPr>
        <w:fldChar w:fldCharType="begin">
          <w:fldData xml:space="preserve">PEVuZE5vdGU+PENpdGU+PEF1dGhvcj5MaWV0ejwvQXV0aG9yPjxZZWFyPjIwMTY8L1llYXI+PFJl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</w:fldData>
        </w:fldChar>
      </w:r>
      <w:r w:rsidR="00C40816" w:rsidRPr="005D4C28">
        <w:rPr>
          <w:bCs/>
          <w:iCs/>
        </w:rPr>
        <w:instrText xml:space="preserve"> ADDIN EN.CITE.DATA </w:instrText>
      </w:r>
      <w:r w:rsidR="00C40816" w:rsidRPr="005D4C28">
        <w:rPr>
          <w:bCs/>
          <w:iCs/>
        </w:rPr>
      </w:r>
      <w:r w:rsidR="00C40816" w:rsidRPr="005D4C28">
        <w:rPr>
          <w:bCs/>
          <w:iCs/>
        </w:rPr>
        <w:fldChar w:fldCharType="end"/>
      </w:r>
      <w:r w:rsidR="00B67C06" w:rsidRPr="005D4C28">
        <w:rPr>
          <w:bCs/>
          <w:iCs/>
        </w:rPr>
      </w:r>
      <w:r w:rsidR="00B67C06" w:rsidRPr="005D4C28">
        <w:rPr>
          <w:bCs/>
          <w:iCs/>
        </w:rPr>
        <w:fldChar w:fldCharType="separate"/>
      </w:r>
      <w:r w:rsidR="00C40816" w:rsidRPr="005D4C28">
        <w:rPr>
          <w:bCs/>
          <w:iCs/>
          <w:vertAlign w:val="superscript"/>
        </w:rPr>
        <w:t>13</w:t>
      </w:r>
      <w:r w:rsidR="00B67C06" w:rsidRPr="005D4C28">
        <w:rPr>
          <w:bCs/>
          <w:iCs/>
        </w:rPr>
        <w:fldChar w:fldCharType="end"/>
      </w:r>
      <w:r w:rsidR="00D14F71" w:rsidRPr="005D4C28">
        <w:rPr>
          <w:bCs/>
          <w:iCs/>
        </w:rPr>
        <w:t xml:space="preserve">. </w:t>
      </w:r>
      <w:r w:rsidR="008C234A" w:rsidRPr="005D4C28">
        <w:rPr>
          <w:bCs/>
          <w:iCs/>
        </w:rPr>
        <w:t xml:space="preserve">In the presented examples, </w:t>
      </w:r>
      <w:r w:rsidR="00401A60" w:rsidRPr="005D4C28">
        <w:rPr>
          <w:bCs/>
          <w:iCs/>
        </w:rPr>
        <w:t>a</w:t>
      </w:r>
      <w:r w:rsidR="008C234A" w:rsidRPr="005D4C28">
        <w:rPr>
          <w:bCs/>
          <w:iCs/>
        </w:rPr>
        <w:t xml:space="preserve"> higher oral dose increases the level of stable </w:t>
      </w:r>
      <w:r w:rsidR="00207FCC" w:rsidRPr="005D4C28">
        <w:rPr>
          <w:bCs/>
          <w:iCs/>
        </w:rPr>
        <w:t>isotope-labeled retinol even at later time points, i.e.,</w:t>
      </w:r>
      <w:r w:rsidR="00793F75" w:rsidRPr="005D4C28">
        <w:rPr>
          <w:bCs/>
          <w:iCs/>
        </w:rPr>
        <w:t xml:space="preserve"> at 21 days versus 4 days.</w:t>
      </w:r>
      <w:r w:rsidR="002506EA" w:rsidRPr="005D4C28">
        <w:rPr>
          <w:bCs/>
          <w:iCs/>
        </w:rPr>
        <w:t xml:space="preserve"> </w:t>
      </w:r>
    </w:p>
    <w:p w14:paraId="54B3B043" w14:textId="77777777" w:rsidR="00B6787E" w:rsidRPr="005D4C28" w:rsidRDefault="00B6787E" w:rsidP="005D4C28">
      <w:pPr>
        <w:rPr>
          <w:rFonts w:eastAsia="Times New Roman"/>
          <w:lang w:eastAsia="en-GB"/>
        </w:rPr>
      </w:pPr>
    </w:p>
    <w:p w14:paraId="7978C928" w14:textId="11BF4BBA" w:rsidR="00B76134" w:rsidRPr="005D4C28" w:rsidRDefault="00B76134" w:rsidP="005D4C28">
      <w:r w:rsidRPr="005D4C28">
        <w:rPr>
          <w:rFonts w:eastAsia="Times New Roman"/>
          <w:lang w:eastAsia="en-GB"/>
        </w:rPr>
        <w:t xml:space="preserve">Since the terminal functional groups of retinyl esters are lost during ionization, the same parent </w:t>
      </w:r>
      <w:r w:rsidRPr="005D4C28">
        <w:rPr>
          <w:rFonts w:eastAsia="Times New Roman"/>
          <w:lang w:eastAsia="en-GB"/>
        </w:rPr>
        <w:lastRenderedPageBreak/>
        <w:t>m/z of 269 and similar daughter ion fragmentation patterns are observed</w:t>
      </w:r>
      <w:r w:rsidR="00BD46DC" w:rsidRPr="005D4C28">
        <w:rPr>
          <w:rFonts w:eastAsia="Times New Roman"/>
          <w:lang w:eastAsia="en-GB"/>
        </w:rPr>
        <w:t xml:space="preserve"> for both retinol and retinyl esters</w:t>
      </w:r>
      <w:r w:rsidRPr="005D4C28">
        <w:rPr>
          <w:rFonts w:eastAsia="Times New Roman"/>
          <w:lang w:eastAsia="en-GB"/>
        </w:rPr>
        <w:t xml:space="preserve">. </w:t>
      </w:r>
      <w:r w:rsidR="00BD46DC" w:rsidRPr="005D4C28">
        <w:rPr>
          <w:rFonts w:eastAsia="Times New Roman"/>
          <w:lang w:eastAsia="en-GB"/>
        </w:rPr>
        <w:t>Therefore, chromatographic separation is crucial to d</w:t>
      </w:r>
      <w:r w:rsidR="00A41513" w:rsidRPr="005D4C28">
        <w:rPr>
          <w:rFonts w:eastAsia="Times New Roman"/>
          <w:lang w:eastAsia="en-GB"/>
        </w:rPr>
        <w:t>etermine their separate concentrations</w:t>
      </w:r>
      <w:r w:rsidR="00B67C06" w:rsidRPr="005D4C28">
        <w:rPr>
          <w:rFonts w:eastAsia="Times New Roman"/>
          <w:lang w:eastAsia="en-GB"/>
        </w:rPr>
        <w:fldChar w:fldCharType="begin"/>
      </w:r>
      <w:r w:rsidR="00C40816" w:rsidRPr="005D4C28">
        <w:rPr>
          <w:rFonts w:eastAsia="Times New Roman"/>
          <w:lang w:eastAsia="en-GB"/>
        </w:rPr>
        <w:instrText xml:space="preserve"> ADDIN EN.CITE &lt;EndNote&gt;&lt;Cite&gt;&lt;Author&gt;Oxley&lt;/Author&gt;&lt;Year&gt;2014&lt;/Year&gt;&lt;RecNum&gt;64&lt;/RecNum&gt;&lt;DisplayText&gt;&lt;style face="superscript"&gt;18&lt;/style&gt;&lt;/DisplayText&gt;&lt;record&gt;&lt;rec-number&gt;64&lt;/rec-number&gt;&lt;foreign-keys&gt;&lt;key app="EN" db-id="50zf92v2jx50drettrivdae7d2psvp9e9r5a" timestamp="1600856074"&gt;64&lt;/key&gt;&lt;/foreign-keys&gt;&lt;ref-type name="Journal Article"&gt;17&lt;/ref-type&gt;&lt;contributors&gt;&lt;authors&gt;&lt;author&gt;Oxley, A.&lt;/author&gt;&lt;author&gt;Berry, P.&lt;/author&gt;&lt;author&gt;Taylor, G. A.&lt;/author&gt;&lt;author&gt;Cowell, J.&lt;/author&gt;&lt;author&gt;Hall, M. J.&lt;/author&gt;&lt;author&gt;Hesketh, J.&lt;/author&gt;&lt;author&gt;Lietz, G.&lt;/author&gt;&lt;author&gt;Boddy, A. V.&lt;/author&gt;&lt;/authors&gt;&lt;/contributors&gt;&lt;titles&gt;&lt;title&gt;An LC/MS/MS method for stable isotope dilution studies of beta-carotene bioavailability, bioconversion, and vitamin A status in humans&lt;/title&gt;&lt;secondary-title&gt;Journal of Lipid Research&lt;/secondary-title&gt;&lt;/titles&gt;&lt;periodical&gt;&lt;full-title&gt;Journal of Lipid Research&lt;/full-title&gt;&lt;/periodical&gt;&lt;pages&gt;319-328&lt;/pages&gt;&lt;volume&gt;55&lt;/volume&gt;&lt;number&gt;2&lt;/number&gt;&lt;keywords&gt;&lt;keyword&gt;beta-carotene 15,15 &amp;apos;-monooxygenase&lt;/keyword&gt;&lt;keyword&gt;carotenoid metabolism&lt;/keyword&gt;&lt;keyword&gt;retinol&lt;/keyword&gt;&lt;keyword&gt;metabolism&lt;/keyword&gt;&lt;keyword&gt;retinyl esters&lt;/keyword&gt;&lt;keyword&gt;tandem mass spectrometry&lt;/keyword&gt;&lt;keyword&gt;performance liquid-chromatography&lt;/keyword&gt;&lt;keyword&gt;ionization mass-spectrometry&lt;/keyword&gt;&lt;keyword&gt;chylomicron remnant clearance&lt;/keyword&gt;&lt;keyword&gt;intestinal-absorption&lt;/keyword&gt;&lt;keyword&gt;adult volunteer&lt;/keyword&gt;&lt;keyword&gt;retinyl esters&lt;/keyword&gt;&lt;keyword&gt;double-tracer&lt;/keyword&gt;&lt;keyword&gt;metabolism&lt;/keyword&gt;&lt;keyword&gt;conversion&lt;/keyword&gt;&lt;keyword&gt;provitamin&lt;/keyword&gt;&lt;/keywords&gt;&lt;dates&gt;&lt;year&gt;2014&lt;/year&gt;&lt;pub-dates&gt;&lt;date&gt;Feb&lt;/date&gt;&lt;/pub-dates&gt;&lt;/dates&gt;&lt;isbn&gt;0022-2275&lt;/isbn&gt;&lt;accession-num&gt;WOS:000330535800017&lt;/accession-num&gt;&lt;urls&gt;&lt;related-urls&gt;&lt;url&gt;&amp;lt;Go to ISI&amp;gt;://WOS:000330535800017&lt;/url&gt;&lt;/related-urls&gt;&lt;/urls&gt;&lt;electronic-resource-num&gt;10.1194/jlr.D040204&lt;/electronic-resource-num&gt;&lt;/record&gt;&lt;/Cite&gt;&lt;/EndNote&gt;</w:instrText>
      </w:r>
      <w:r w:rsidR="00B67C06" w:rsidRPr="005D4C28">
        <w:rPr>
          <w:rFonts w:eastAsia="Times New Roman"/>
          <w:lang w:eastAsia="en-GB"/>
        </w:rPr>
        <w:fldChar w:fldCharType="separate"/>
      </w:r>
      <w:r w:rsidR="00C40816" w:rsidRPr="005D4C28">
        <w:rPr>
          <w:rFonts w:eastAsia="Times New Roman"/>
          <w:vertAlign w:val="superscript"/>
          <w:lang w:eastAsia="en-GB"/>
        </w:rPr>
        <w:t>18</w:t>
      </w:r>
      <w:r w:rsidR="00B67C06" w:rsidRPr="005D4C28">
        <w:rPr>
          <w:rFonts w:eastAsia="Times New Roman"/>
          <w:lang w:eastAsia="en-GB"/>
        </w:rPr>
        <w:fldChar w:fldCharType="end"/>
      </w:r>
      <w:r w:rsidRPr="005D4C28">
        <w:rPr>
          <w:rFonts w:eastAsia="Times New Roman"/>
          <w:lang w:eastAsia="en-GB"/>
        </w:rPr>
        <w:t xml:space="preserve">. Furthermore, due to the high natural abundance of </w:t>
      </w:r>
      <w:r w:rsidRPr="005D4C28">
        <w:rPr>
          <w:rFonts w:eastAsia="Times New Roman"/>
          <w:vertAlign w:val="superscript"/>
          <w:lang w:eastAsia="en-GB"/>
        </w:rPr>
        <w:t>13</w:t>
      </w:r>
      <w:r w:rsidRPr="005D4C28">
        <w:rPr>
          <w:rFonts w:eastAsia="Times New Roman"/>
          <w:lang w:eastAsia="en-GB"/>
        </w:rPr>
        <w:t xml:space="preserve">C stable isotopes in endogenous retinol </w:t>
      </w:r>
      <w:proofErr w:type="spellStart"/>
      <w:r w:rsidRPr="005D4C28">
        <w:rPr>
          <w:rFonts w:eastAsia="Times New Roman"/>
          <w:lang w:eastAsia="en-GB"/>
        </w:rPr>
        <w:t>isotopologues</w:t>
      </w:r>
      <w:proofErr w:type="spellEnd"/>
      <w:r w:rsidRPr="005D4C28">
        <w:rPr>
          <w:rFonts w:eastAsia="Times New Roman"/>
          <w:lang w:eastAsia="en-GB"/>
        </w:rPr>
        <w:t xml:space="preserve">, it is recommended </w:t>
      </w:r>
      <w:r w:rsidR="00A41513" w:rsidRPr="005D4C28">
        <w:rPr>
          <w:rFonts w:eastAsia="Times New Roman"/>
          <w:lang w:eastAsia="en-GB"/>
        </w:rPr>
        <w:t xml:space="preserve">to incorporate more than three </w:t>
      </w:r>
      <w:r w:rsidRPr="005D4C28">
        <w:rPr>
          <w:rFonts w:eastAsia="Times New Roman"/>
          <w:vertAlign w:val="superscript"/>
          <w:lang w:eastAsia="en-GB"/>
        </w:rPr>
        <w:t>13</w:t>
      </w:r>
      <w:r w:rsidRPr="005D4C28">
        <w:rPr>
          <w:rFonts w:eastAsia="Times New Roman"/>
          <w:lang w:eastAsia="en-GB"/>
        </w:rPr>
        <w:t xml:space="preserve">C atoms </w:t>
      </w:r>
      <w:r w:rsidR="00A41513" w:rsidRPr="005D4C28">
        <w:rPr>
          <w:rFonts w:eastAsia="Times New Roman"/>
          <w:lang w:eastAsia="en-GB"/>
        </w:rPr>
        <w:t xml:space="preserve">into the </w:t>
      </w:r>
      <w:r w:rsidRPr="005D4C28">
        <w:rPr>
          <w:rFonts w:eastAsia="Times New Roman"/>
          <w:lang w:eastAsia="en-GB"/>
        </w:rPr>
        <w:t xml:space="preserve">retinol </w:t>
      </w:r>
      <w:r w:rsidR="00A41513" w:rsidRPr="005D4C28">
        <w:rPr>
          <w:rFonts w:eastAsia="Times New Roman"/>
          <w:lang w:eastAsia="en-GB"/>
        </w:rPr>
        <w:t xml:space="preserve">tracer </w:t>
      </w:r>
      <w:r w:rsidRPr="005D4C28">
        <w:rPr>
          <w:rFonts w:eastAsia="Times New Roman"/>
          <w:lang w:eastAsia="en-GB"/>
        </w:rPr>
        <w:t xml:space="preserve">to avoid </w:t>
      </w:r>
      <w:r w:rsidR="00A41513" w:rsidRPr="005D4C28">
        <w:rPr>
          <w:rFonts w:eastAsia="Times New Roman"/>
          <w:lang w:eastAsia="en-GB"/>
        </w:rPr>
        <w:t>the need to correct</w:t>
      </w:r>
      <w:r w:rsidR="00AF5762" w:rsidRPr="005D4C28">
        <w:rPr>
          <w:rFonts w:eastAsia="Times New Roman"/>
          <w:lang w:eastAsia="en-GB"/>
        </w:rPr>
        <w:t xml:space="preserve"> </w:t>
      </w:r>
      <w:r w:rsidR="00AE4D51" w:rsidRPr="005D4C28">
        <w:rPr>
          <w:rFonts w:eastAsia="Times New Roman"/>
          <w:lang w:eastAsia="en-GB"/>
        </w:rPr>
        <w:t>for</w:t>
      </w:r>
      <w:r w:rsidR="00AE4D51" w:rsidRPr="005D4C28">
        <w:t xml:space="preserve"> baseline</w:t>
      </w:r>
      <w:r w:rsidRPr="005D4C28">
        <w:t xml:space="preserve"> natural </w:t>
      </w:r>
      <w:r w:rsidRPr="005D4C28">
        <w:rPr>
          <w:vertAlign w:val="superscript"/>
        </w:rPr>
        <w:t>13</w:t>
      </w:r>
      <w:r w:rsidRPr="005D4C28">
        <w:t>C enrichment of retinol in human plasma</w:t>
      </w:r>
      <w:r w:rsidR="00B67C06" w:rsidRPr="005D4C28">
        <w:rPr>
          <w:rFonts w:eastAsia="Times New Roman"/>
          <w:lang w:eastAsia="en-GB"/>
        </w:rPr>
        <w:fldChar w:fldCharType="begin"/>
      </w:r>
      <w:r w:rsidR="008505F0" w:rsidRPr="005D4C28">
        <w:rPr>
          <w:rFonts w:eastAsia="Times New Roman"/>
          <w:lang w:eastAsia="en-GB"/>
        </w:rPr>
        <w:instrText xml:space="preserve"> ADDIN EN.CITE &lt;EndNote&gt;&lt;Cite&gt;&lt;Author&gt;van Lieshout&lt;/Author&gt;&lt;Year&gt;2003&lt;/Year&gt;&lt;RecNum&gt;4&lt;/RecNum&gt;&lt;DisplayText&gt;&lt;style face="superscript"&gt;29&lt;/style&gt;&lt;/DisplayText&gt;&lt;record&gt;&lt;rec-number&gt;4&lt;/rec-number&gt;&lt;foreign-keys&gt;&lt;key app="EN" db-id="50zf92v2jx50drettrivdae7d2psvp9e9r5a" timestamp="1599739213"&gt;4&lt;/key&gt;&lt;/foreign-keys&gt;&lt;ref-type name="Journal Article"&gt;17&lt;/ref-type&gt;&lt;contributors&gt;&lt;authors&gt;&lt;author&gt;van Lieshout, M.&lt;/author&gt;&lt;author&gt;West, C. E.&lt;/author&gt;&lt;author&gt;van Breemen, R. B.&lt;/author&gt;&lt;/authors&gt;&lt;/contributors&gt;&lt;titles&gt;&lt;title&gt;Isotopic tracer techniques for studying the bioavailability and bioefficacy of dietary carotenoids, particularly beta-carotene, in humans: a review&lt;/title&gt;&lt;secondary-title&gt;American Journal of Clinical Nutrition&lt;/secondary-title&gt;&lt;/titles&gt;&lt;periodical&gt;&lt;full-title&gt;American Journal of Clinical Nutrition&lt;/full-title&gt;&lt;/periodical&gt;&lt;pages&gt;12-28&lt;/pages&gt;&lt;volume&gt;77&lt;/volume&gt;&lt;number&gt;1&lt;/number&gt;&lt;dates&gt;&lt;year&gt;2003&lt;/year&gt;&lt;pub-dates&gt;&lt;date&gt;Jan&lt;/date&gt;&lt;/pub-dates&gt;&lt;/dates&gt;&lt;isbn&gt;0002-9165&lt;/isbn&gt;&lt;accession-num&gt;WOS:000179965700003&lt;/accession-num&gt;&lt;urls&gt;&lt;related-urls&gt;&lt;url&gt;&amp;lt;Go to ISI&amp;gt;://WOS:000179965700003&lt;/url&gt;&lt;/related-urls&gt;&lt;/urls&gt;&lt;/record&gt;&lt;/Cite&gt;&lt;/EndNote&gt;</w:instrText>
      </w:r>
      <w:r w:rsidR="00B67C06" w:rsidRPr="005D4C28">
        <w:rPr>
          <w:rFonts w:eastAsia="Times New Roman"/>
          <w:lang w:eastAsia="en-GB"/>
        </w:rPr>
        <w:fldChar w:fldCharType="separate"/>
      </w:r>
      <w:r w:rsidR="008505F0" w:rsidRPr="005D4C28">
        <w:rPr>
          <w:rFonts w:eastAsia="Times New Roman"/>
          <w:noProof/>
          <w:vertAlign w:val="superscript"/>
          <w:lang w:eastAsia="en-GB"/>
        </w:rPr>
        <w:t>29</w:t>
      </w:r>
      <w:r w:rsidR="00B67C06" w:rsidRPr="005D4C28">
        <w:rPr>
          <w:rFonts w:eastAsia="Times New Roman"/>
          <w:lang w:eastAsia="en-GB"/>
        </w:rPr>
        <w:fldChar w:fldCharType="end"/>
      </w:r>
      <w:r w:rsidRPr="005D4C28">
        <w:rPr>
          <w:rFonts w:eastAsia="Times New Roman"/>
          <w:lang w:eastAsia="en-GB"/>
        </w:rPr>
        <w:t>.</w:t>
      </w:r>
      <w:r w:rsidRPr="005D4C28">
        <w:t xml:space="preserve"> </w:t>
      </w:r>
    </w:p>
    <w:p w14:paraId="773CCBA3" w14:textId="77777777" w:rsidR="00B76134" w:rsidRPr="005D4C28" w:rsidRDefault="00B76134" w:rsidP="005D4C28">
      <w:pPr>
        <w:rPr>
          <w:rFonts w:eastAsia="Times New Roman"/>
          <w:lang w:eastAsia="en-GB"/>
        </w:rPr>
      </w:pPr>
    </w:p>
    <w:p w14:paraId="13D3D486" w14:textId="2F2278AD" w:rsidR="00AA268B" w:rsidRPr="005D4C28" w:rsidRDefault="00B6787E" w:rsidP="005D4C28">
      <w:pPr>
        <w:rPr>
          <w:rFonts w:eastAsia="Times New Roman"/>
          <w:lang w:eastAsia="en-GB"/>
        </w:rPr>
      </w:pPr>
      <w:r w:rsidRPr="005D4C28">
        <w:rPr>
          <w:bCs/>
          <w:iCs/>
        </w:rPr>
        <w:t xml:space="preserve">Plasma samples require processing prior to isotope analysis in two steps. First, plasma samples need to be deproteinized, followed by </w:t>
      </w:r>
      <w:r w:rsidR="00207FCC" w:rsidRPr="005D4C28">
        <w:rPr>
          <w:bCs/>
          <w:iCs/>
        </w:rPr>
        <w:t xml:space="preserve">the </w:t>
      </w:r>
      <w:r w:rsidRPr="005D4C28">
        <w:rPr>
          <w:bCs/>
          <w:iCs/>
        </w:rPr>
        <w:t>extraction of retinol and retinyl esters using a non-polar solvent, which creates a biphasic system</w:t>
      </w:r>
      <w:r w:rsidR="00B67C06" w:rsidRPr="005D4C28">
        <w:rPr>
          <w:bCs/>
          <w:iCs/>
        </w:rPr>
        <w:fldChar w:fldCharType="begin">
          <w:fldData xml:space="preserve">PEVuZE5vdGU+PENpdGU+PEF1dGhvcj5PeGxleTwvQXV0aG9yPjxZZWFyPjIwMTQ8L1llYXI+PFJl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</w:fldData>
        </w:fldChar>
      </w:r>
      <w:r w:rsidR="00C40816" w:rsidRPr="005D4C28">
        <w:rPr>
          <w:bCs/>
          <w:iCs/>
        </w:rPr>
        <w:instrText xml:space="preserve"> ADDIN EN.CITE </w:instrText>
      </w:r>
      <w:r w:rsidR="00C40816" w:rsidRPr="005D4C28">
        <w:rPr>
          <w:bCs/>
          <w:iCs/>
        </w:rPr>
        <w:fldChar w:fldCharType="begin">
          <w:fldData xml:space="preserve">PEVuZE5vdGU+PENpdGU+PEF1dGhvcj5PeGxleTwvQXV0aG9yPjxZZWFyPjIwMTQ8L1llYXI+PFJl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</w:fldData>
        </w:fldChar>
      </w:r>
      <w:r w:rsidR="00C40816" w:rsidRPr="005D4C28">
        <w:rPr>
          <w:bCs/>
          <w:iCs/>
        </w:rPr>
        <w:instrText xml:space="preserve"> ADDIN EN.CITE.DATA </w:instrText>
      </w:r>
      <w:r w:rsidR="00C40816" w:rsidRPr="005D4C28">
        <w:rPr>
          <w:bCs/>
          <w:iCs/>
        </w:rPr>
      </w:r>
      <w:r w:rsidR="00C40816" w:rsidRPr="005D4C28">
        <w:rPr>
          <w:bCs/>
          <w:iCs/>
        </w:rPr>
        <w:fldChar w:fldCharType="end"/>
      </w:r>
      <w:r w:rsidR="00B67C06" w:rsidRPr="005D4C28">
        <w:rPr>
          <w:bCs/>
          <w:iCs/>
        </w:rPr>
      </w:r>
      <w:r w:rsidR="00B67C06" w:rsidRPr="005D4C28">
        <w:rPr>
          <w:bCs/>
          <w:iCs/>
        </w:rPr>
        <w:fldChar w:fldCharType="separate"/>
      </w:r>
      <w:r w:rsidR="00C40816" w:rsidRPr="005D4C28">
        <w:rPr>
          <w:bCs/>
          <w:iCs/>
          <w:vertAlign w:val="superscript"/>
        </w:rPr>
        <w:t>18-20</w:t>
      </w:r>
      <w:r w:rsidR="00B67C06" w:rsidRPr="005D4C28">
        <w:rPr>
          <w:bCs/>
          <w:iCs/>
        </w:rPr>
        <w:fldChar w:fldCharType="end"/>
      </w:r>
      <w:r w:rsidRPr="005D4C28">
        <w:rPr>
          <w:bCs/>
          <w:iCs/>
        </w:rPr>
        <w:t xml:space="preserve">. Although a clear phase separation is obtained using the above protocol, it is critical that the interphase in the biphasic system is not disturbed or collected, as this will increase the drying time and will reduce </w:t>
      </w:r>
      <w:r w:rsidR="00207FCC" w:rsidRPr="005D4C28">
        <w:rPr>
          <w:bCs/>
          <w:iCs/>
        </w:rPr>
        <w:t xml:space="preserve">the </w:t>
      </w:r>
      <w:r w:rsidRPr="005D4C28">
        <w:rPr>
          <w:bCs/>
          <w:iCs/>
        </w:rPr>
        <w:t>accuracy of the analysis.</w:t>
      </w:r>
      <w:r w:rsidR="00BC285A" w:rsidRPr="005D4C28">
        <w:rPr>
          <w:bCs/>
          <w:iCs/>
        </w:rPr>
        <w:t xml:space="preserve"> </w:t>
      </w:r>
      <w:r w:rsidR="00AA268B" w:rsidRPr="005D4C28">
        <w:rPr>
          <w:bCs/>
          <w:iCs/>
        </w:rPr>
        <w:t xml:space="preserve">Alternatively, our group has also explored the application of a </w:t>
      </w:r>
      <w:r w:rsidR="00207FCC" w:rsidRPr="005D4C28">
        <w:rPr>
          <w:bCs/>
          <w:iCs/>
        </w:rPr>
        <w:t>single-phase</w:t>
      </w:r>
      <w:r w:rsidR="00AA268B" w:rsidRPr="005D4C28">
        <w:rPr>
          <w:bCs/>
          <w:iCs/>
        </w:rPr>
        <w:t xml:space="preserve"> extraction procedure for retinoids</w:t>
      </w:r>
      <w:r w:rsidR="00AA268B" w:rsidRPr="005D4C28">
        <w:rPr>
          <w:bCs/>
          <w:iCs/>
        </w:rPr>
        <w:fldChar w:fldCharType="begin"/>
      </w:r>
      <w:r w:rsidR="00AA268B" w:rsidRPr="005D4C28">
        <w:rPr>
          <w:bCs/>
          <w:iCs/>
        </w:rPr>
        <w:instrText xml:space="preserve"> ADDIN EN.CITE &lt;EndNote&gt;&lt;Cite&gt;&lt;Author&gt;Oxley&lt;/Author&gt;&lt;Year&gt;2022&lt;/Year&gt;&lt;RecNum&gt;487&lt;/RecNum&gt;&lt;DisplayText&gt;&lt;style face="superscript"&gt;20&lt;/style&gt;&lt;/DisplayText&gt;&lt;record&gt;&lt;rec-number&gt;487&lt;/rec-number&gt;&lt;foreign-keys&gt;&lt;key app="EN" db-id="50zf92v2jx50drettrivdae7d2psvp9e9r5a" timestamp="1718782861"&gt;487&lt;/key&gt;&lt;/foreign-keys&gt;&lt;ref-type name="Journal Article"&gt;17&lt;/ref-type&gt;&lt;contributors&gt;&lt;authors&gt;&lt;author&gt;Oxley, A.&lt;/author&gt;&lt;author&gt;Lietz, G.&lt;/author&gt;&lt;/authors&gt;&lt;/contributors&gt;&lt;auth-address&gt;Human Nutrition Research Centre, Population Health Sciences Institute, Newcastle University, Newcastle upon Tyne, United Kingdom.&amp;#xD;Human Nutrition Research Centre, Population Health Sciences Institute, Newcastle University, Newcastle upon Tyne, United Kingdom. Electronic address: georg.lietz@ncl.ac.uk.&lt;/auth-address&gt;&lt;titles&gt;&lt;title&gt;Use of stable isotopes to study bioconversion and bioefficacy of provitamin A carotenoids&lt;/title&gt;&lt;secondary-title&gt;Methods Enzymol&lt;/secondary-title&gt;&lt;/titles&gt;&lt;periodical&gt;&lt;full-title&gt;Methods Enzymol&lt;/full-title&gt;&lt;/periodical&gt;&lt;pages&gt;399-422&lt;/pages&gt;&lt;volume&gt;670&lt;/volume&gt;&lt;edition&gt;20220311&lt;/edition&gt;&lt;keywords&gt;&lt;keyword&gt;Animals&lt;/keyword&gt;&lt;keyword&gt;Beta-Cryptoxanthin/analysis&lt;/keyword&gt;&lt;keyword&gt;Carotenoids&lt;/keyword&gt;&lt;keyword&gt;Chromatography, Liquid&lt;/keyword&gt;&lt;keyword&gt;Humans&lt;/keyword&gt;&lt;keyword&gt;Isotopes&lt;/keyword&gt;&lt;keyword&gt;*Provitamins/analysis&lt;/keyword&gt;&lt;keyword&gt;Tandem Mass Spectrometry&lt;/keyword&gt;&lt;keyword&gt;*Vitamin A/analysis&lt;/keyword&gt;&lt;keyword&gt;beta Carotene/analysis&lt;/keyword&gt;&lt;keyword&gt;Bioavailability&lt;/keyword&gt;&lt;keyword&gt;Bioconversion&lt;/keyword&gt;&lt;keyword&gt;Bioefficacy&lt;/keyword&gt;&lt;keyword&gt;Lc-ms/ms&lt;/keyword&gt;&lt;keyword&gt;Provitamin A carotenoids&lt;/keyword&gt;&lt;keyword&gt;Stable isotopes&lt;/keyword&gt;&lt;keyword&gt;Vitamin A&lt;/keyword&gt;&lt;keyword&gt;β-Carotene&lt;/keyword&gt;&lt;keyword&gt;β-Cryptoxanthin&lt;/keyword&gt;&lt;/keywords&gt;&lt;dates&gt;&lt;year&gt;2022&lt;/year&gt;&lt;/dates&gt;&lt;isbn&gt;0076-6879&lt;/isbn&gt;&lt;accession-num&gt;35871842&lt;/accession-num&gt;&lt;urls&gt;&lt;/urls&gt;&lt;electronic-resource-num&gt;10.1016/bs.mie.2022.01.018&lt;/electronic-resource-num&gt;&lt;remote-database-provider&gt;NLM&lt;/remote-database-provider&gt;&lt;language&gt;eng&lt;/language&gt;&lt;/record&gt;&lt;/Cite&gt;&lt;/EndNote&gt;</w:instrText>
      </w:r>
      <w:r w:rsidR="00AA268B" w:rsidRPr="005D4C28">
        <w:rPr>
          <w:bCs/>
          <w:iCs/>
        </w:rPr>
        <w:fldChar w:fldCharType="separate"/>
      </w:r>
      <w:r w:rsidR="00AA268B" w:rsidRPr="005D4C28">
        <w:rPr>
          <w:bCs/>
          <w:iCs/>
          <w:vertAlign w:val="superscript"/>
        </w:rPr>
        <w:t>20</w:t>
      </w:r>
      <w:r w:rsidR="00AA268B" w:rsidRPr="005D4C28">
        <w:rPr>
          <w:bCs/>
          <w:iCs/>
        </w:rPr>
        <w:fldChar w:fldCharType="end"/>
      </w:r>
      <w:r w:rsidR="00AA268B" w:rsidRPr="005D4C28">
        <w:rPr>
          <w:bCs/>
          <w:iCs/>
        </w:rPr>
        <w:t xml:space="preserve">. </w:t>
      </w:r>
      <w:r w:rsidR="00F702C5" w:rsidRPr="005D4C28">
        <w:rPr>
          <w:bCs/>
          <w:iCs/>
        </w:rPr>
        <w:t xml:space="preserve">For this, 200 </w:t>
      </w:r>
      <w:r w:rsidR="00F702C5" w:rsidRPr="005D4C28">
        <w:rPr>
          <w:rFonts w:eastAsia="Times New Roman"/>
          <w:lang w:eastAsia="en-GB"/>
        </w:rPr>
        <w:t>µL</w:t>
      </w:r>
      <w:r w:rsidR="00F702C5" w:rsidRPr="005D4C28">
        <w:rPr>
          <w:bCs/>
          <w:iCs/>
        </w:rPr>
        <w:t xml:space="preserve"> plasma samples are pipetted into a 2</w:t>
      </w:r>
      <w:r w:rsidR="00207FCC" w:rsidRPr="005D4C28">
        <w:rPr>
          <w:bCs/>
          <w:iCs/>
        </w:rPr>
        <w:t xml:space="preserve"> </w:t>
      </w:r>
      <w:r w:rsidR="00F702C5" w:rsidRPr="005D4C28">
        <w:rPr>
          <w:bCs/>
          <w:iCs/>
        </w:rPr>
        <w:t>m</w:t>
      </w:r>
      <w:r w:rsidR="00BC285A" w:rsidRPr="005D4C28">
        <w:rPr>
          <w:bCs/>
          <w:iCs/>
        </w:rPr>
        <w:t>L</w:t>
      </w:r>
      <w:r w:rsidR="00F702C5" w:rsidRPr="005D4C28">
        <w:rPr>
          <w:bCs/>
          <w:iCs/>
        </w:rPr>
        <w:t xml:space="preserve"> plastic micro-centrifuge tube, and retinoids are extracted using a combination of ethanol and ethyl acetate. Applying this extraction protocol allows the analysis of retinol and more polar retinoids</w:t>
      </w:r>
      <w:r w:rsidR="00207FCC" w:rsidRPr="005D4C28">
        <w:rPr>
          <w:bCs/>
          <w:iCs/>
        </w:rPr>
        <w:t>,</w:t>
      </w:r>
      <w:r w:rsidR="00F702C5" w:rsidRPr="005D4C28">
        <w:rPr>
          <w:bCs/>
          <w:iCs/>
        </w:rPr>
        <w:t xml:space="preserve"> such as retinoic acid isomers</w:t>
      </w:r>
      <w:r w:rsidR="00207FCC" w:rsidRPr="005D4C28">
        <w:rPr>
          <w:bCs/>
          <w:iCs/>
        </w:rPr>
        <w:t>,</w:t>
      </w:r>
      <w:r w:rsidR="00F702C5" w:rsidRPr="005D4C28">
        <w:rPr>
          <w:bCs/>
          <w:iCs/>
        </w:rPr>
        <w:t xml:space="preserve"> with equivalent recovery compared to the biphasic extraction, and is also comparable to the one-step acetonitrile extraction method of Kane and Napoli</w:t>
      </w:r>
      <w:r w:rsidR="00ED26D2" w:rsidRPr="005D4C28">
        <w:rPr>
          <w:bCs/>
          <w:iCs/>
        </w:rPr>
        <w:fldChar w:fldCharType="begin">
          <w:fldData xml:space="preserve">PEVuZE5vdGU+PENpdGU+PEF1dGhvcj5LYW5lPC9BdXRob3I+PFllYXI+MjAxMDwvWWVhcj48UmVj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=
</w:fldData>
        </w:fldChar>
      </w:r>
      <w:r w:rsidR="008505F0" w:rsidRPr="005D4C28">
        <w:rPr>
          <w:bCs/>
          <w:iCs/>
        </w:rPr>
        <w:instrText xml:space="preserve"> ADDIN EN.CITE </w:instrText>
      </w:r>
      <w:r w:rsidR="008505F0" w:rsidRPr="005D4C28">
        <w:rPr>
          <w:bCs/>
          <w:iCs/>
        </w:rPr>
        <w:fldChar w:fldCharType="begin">
          <w:fldData xml:space="preserve">PEVuZE5vdGU+PENpdGU+PEF1dGhvcj5LYW5lPC9BdXRob3I+PFllYXI+MjAxMDwvWWVhcj48UmVj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=
</w:fldData>
        </w:fldChar>
      </w:r>
      <w:r w:rsidR="008505F0" w:rsidRPr="005D4C28">
        <w:rPr>
          <w:bCs/>
          <w:iCs/>
        </w:rPr>
        <w:instrText xml:space="preserve"> ADDIN EN.CITE.DATA </w:instrText>
      </w:r>
      <w:r w:rsidR="008505F0" w:rsidRPr="005D4C28">
        <w:rPr>
          <w:bCs/>
          <w:iCs/>
        </w:rPr>
      </w:r>
      <w:r w:rsidR="008505F0" w:rsidRPr="005D4C28">
        <w:rPr>
          <w:bCs/>
          <w:iCs/>
        </w:rPr>
        <w:fldChar w:fldCharType="end"/>
      </w:r>
      <w:r w:rsidR="00ED26D2" w:rsidRPr="005D4C28">
        <w:rPr>
          <w:bCs/>
          <w:iCs/>
        </w:rPr>
      </w:r>
      <w:r w:rsidR="00ED26D2" w:rsidRPr="005D4C28">
        <w:rPr>
          <w:bCs/>
          <w:iCs/>
        </w:rPr>
        <w:fldChar w:fldCharType="separate"/>
      </w:r>
      <w:r w:rsidR="008505F0" w:rsidRPr="005D4C28">
        <w:rPr>
          <w:bCs/>
          <w:iCs/>
          <w:noProof/>
          <w:vertAlign w:val="superscript"/>
        </w:rPr>
        <w:t>30</w:t>
      </w:r>
      <w:r w:rsidR="00ED26D2" w:rsidRPr="005D4C28">
        <w:rPr>
          <w:bCs/>
          <w:iCs/>
        </w:rPr>
        <w:fldChar w:fldCharType="end"/>
      </w:r>
      <w:r w:rsidR="00ED26D2" w:rsidRPr="005D4C28">
        <w:rPr>
          <w:bCs/>
          <w:iCs/>
        </w:rPr>
        <w:t>.</w:t>
      </w:r>
    </w:p>
    <w:p w14:paraId="14D83AFD" w14:textId="77777777" w:rsidR="00B6787E" w:rsidRPr="005D4C28" w:rsidRDefault="00B6787E" w:rsidP="005D4C28">
      <w:pPr>
        <w:rPr>
          <w:rFonts w:eastAsia="Times New Roman"/>
          <w:lang w:eastAsia="en-GB"/>
        </w:rPr>
      </w:pPr>
    </w:p>
    <w:p w14:paraId="076184C7" w14:textId="369113B5" w:rsidR="00CC27DD" w:rsidRPr="005D4C28" w:rsidRDefault="00A41513" w:rsidP="005D4C28">
      <w:pPr>
        <w:pBdr>
          <w:top w:val="nil"/>
          <w:left w:val="nil"/>
          <w:bottom w:val="nil"/>
          <w:right w:val="nil"/>
          <w:between w:val="nil"/>
        </w:pBdr>
        <w:rPr>
          <w:bCs/>
        </w:rPr>
      </w:pPr>
      <w:r w:rsidRPr="005D4C28">
        <w:rPr>
          <w:bCs/>
          <w:iCs/>
        </w:rPr>
        <w:t xml:space="preserve">Given that </w:t>
      </w:r>
      <w:r w:rsidR="00356917" w:rsidRPr="005D4C28">
        <w:rPr>
          <w:bCs/>
          <w:iCs/>
        </w:rPr>
        <w:t>r</w:t>
      </w:r>
      <w:r w:rsidR="001A32B0" w:rsidRPr="005D4C28">
        <w:rPr>
          <w:bCs/>
          <w:iCs/>
        </w:rPr>
        <w:t>etinoids are susceptible to oxidation and isomerization when exposed to UV light and heat</w:t>
      </w:r>
      <w:r w:rsidR="00356917" w:rsidRPr="005D4C28">
        <w:rPr>
          <w:bCs/>
          <w:iCs/>
        </w:rPr>
        <w:t>, it is</w:t>
      </w:r>
      <w:r w:rsidRPr="005D4C28">
        <w:rPr>
          <w:bCs/>
          <w:iCs/>
        </w:rPr>
        <w:t xml:space="preserve"> crucial to perform </w:t>
      </w:r>
      <w:r w:rsidR="00F52644" w:rsidRPr="005D4C28">
        <w:rPr>
          <w:bCs/>
          <w:iCs/>
        </w:rPr>
        <w:t xml:space="preserve">the </w:t>
      </w:r>
      <w:r w:rsidRPr="005D4C28">
        <w:rPr>
          <w:bCs/>
          <w:iCs/>
        </w:rPr>
        <w:t xml:space="preserve">analysis </w:t>
      </w:r>
      <w:r w:rsidR="00822EE7" w:rsidRPr="005D4C28">
        <w:rPr>
          <w:bCs/>
          <w:iCs/>
        </w:rPr>
        <w:t xml:space="preserve">as </w:t>
      </w:r>
      <w:r w:rsidRPr="005D4C28">
        <w:rPr>
          <w:bCs/>
          <w:iCs/>
        </w:rPr>
        <w:t>quickly</w:t>
      </w:r>
      <w:r w:rsidR="00822EE7" w:rsidRPr="005D4C28">
        <w:rPr>
          <w:bCs/>
          <w:iCs/>
        </w:rPr>
        <w:t xml:space="preserve"> as possible</w:t>
      </w:r>
      <w:r w:rsidR="00207FCC" w:rsidRPr="005D4C28">
        <w:rPr>
          <w:bCs/>
          <w:iCs/>
        </w:rPr>
        <w:t>,</w:t>
      </w:r>
      <w:r w:rsidR="00356917" w:rsidRPr="005D4C28">
        <w:rPr>
          <w:bCs/>
          <w:iCs/>
        </w:rPr>
        <w:t xml:space="preserve"> </w:t>
      </w:r>
      <w:r w:rsidR="00A27549" w:rsidRPr="005D4C28">
        <w:rPr>
          <w:bCs/>
          <w:iCs/>
        </w:rPr>
        <w:t>a</w:t>
      </w:r>
      <w:r w:rsidR="00356917" w:rsidRPr="005D4C28">
        <w:rPr>
          <w:bCs/>
          <w:iCs/>
        </w:rPr>
        <w:t xml:space="preserve">nd general precautions </w:t>
      </w:r>
      <w:r w:rsidR="00207FCC" w:rsidRPr="005D4C28">
        <w:rPr>
          <w:bCs/>
          <w:iCs/>
        </w:rPr>
        <w:t>should be</w:t>
      </w:r>
      <w:r w:rsidR="00356917" w:rsidRPr="005D4C28">
        <w:rPr>
          <w:bCs/>
          <w:iCs/>
        </w:rPr>
        <w:t xml:space="preserve"> </w:t>
      </w:r>
      <w:r w:rsidR="00207FCC" w:rsidRPr="005D4C28">
        <w:rPr>
          <w:bCs/>
          <w:iCs/>
        </w:rPr>
        <w:t>taken</w:t>
      </w:r>
      <w:r w:rsidR="00356917" w:rsidRPr="005D4C28">
        <w:rPr>
          <w:bCs/>
          <w:iCs/>
        </w:rPr>
        <w:t xml:space="preserve"> during </w:t>
      </w:r>
      <w:r w:rsidR="00207FCC" w:rsidRPr="005D4C28">
        <w:rPr>
          <w:bCs/>
          <w:iCs/>
        </w:rPr>
        <w:t xml:space="preserve">the </w:t>
      </w:r>
      <w:r w:rsidR="00356917" w:rsidRPr="005D4C28">
        <w:rPr>
          <w:bCs/>
          <w:iCs/>
        </w:rPr>
        <w:t>collection, handling</w:t>
      </w:r>
      <w:r w:rsidR="00207FCC" w:rsidRPr="005D4C28">
        <w:rPr>
          <w:bCs/>
          <w:iCs/>
        </w:rPr>
        <w:t>,</w:t>
      </w:r>
      <w:r w:rsidR="00356917" w:rsidRPr="005D4C28">
        <w:rPr>
          <w:bCs/>
          <w:iCs/>
        </w:rPr>
        <w:t xml:space="preserve"> and storage of plasma</w:t>
      </w:r>
      <w:r w:rsidR="00B67C06" w:rsidRPr="005D4C28">
        <w:rPr>
          <w:bCs/>
          <w:iCs/>
        </w:rPr>
        <w:fldChar w:fldCharType="begin">
          <w:fldData xml:space="preserve">PEVuZE5vdGU+PENpdGU+PEF1dGhvcj5LYW5lPC9BdXRob3I+PFllYXI+MjAxMDwvWWVhcj48UmVj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=
</w:fldData>
        </w:fldChar>
      </w:r>
      <w:r w:rsidR="008505F0" w:rsidRPr="005D4C28">
        <w:rPr>
          <w:bCs/>
          <w:iCs/>
        </w:rPr>
        <w:instrText xml:space="preserve"> ADDIN EN.CITE </w:instrText>
      </w:r>
      <w:r w:rsidR="008505F0" w:rsidRPr="005D4C28">
        <w:rPr>
          <w:bCs/>
          <w:iCs/>
        </w:rPr>
        <w:fldChar w:fldCharType="begin">
          <w:fldData xml:space="preserve">PEVuZE5vdGU+PENpdGU+PEF1dGhvcj5LYW5lPC9BdXRob3I+PFllYXI+MjAxMDwvWWVhcj48UmVj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=
</w:fldData>
        </w:fldChar>
      </w:r>
      <w:r w:rsidR="008505F0" w:rsidRPr="005D4C28">
        <w:rPr>
          <w:bCs/>
          <w:iCs/>
        </w:rPr>
        <w:instrText xml:space="preserve"> ADDIN EN.CITE.DATA </w:instrText>
      </w:r>
      <w:r w:rsidR="008505F0" w:rsidRPr="005D4C28">
        <w:rPr>
          <w:bCs/>
          <w:iCs/>
        </w:rPr>
      </w:r>
      <w:r w:rsidR="008505F0" w:rsidRPr="005D4C28">
        <w:rPr>
          <w:bCs/>
          <w:iCs/>
        </w:rPr>
        <w:fldChar w:fldCharType="end"/>
      </w:r>
      <w:r w:rsidR="00B67C06" w:rsidRPr="005D4C28">
        <w:rPr>
          <w:bCs/>
          <w:iCs/>
        </w:rPr>
      </w:r>
      <w:r w:rsidR="00B67C06" w:rsidRPr="005D4C28">
        <w:rPr>
          <w:bCs/>
          <w:iCs/>
        </w:rPr>
        <w:fldChar w:fldCharType="separate"/>
      </w:r>
      <w:r w:rsidR="008505F0" w:rsidRPr="005D4C28">
        <w:rPr>
          <w:bCs/>
          <w:iCs/>
          <w:noProof/>
          <w:vertAlign w:val="superscript"/>
        </w:rPr>
        <w:t>30</w:t>
      </w:r>
      <w:r w:rsidR="00B67C06" w:rsidRPr="005D4C28">
        <w:rPr>
          <w:bCs/>
          <w:iCs/>
        </w:rPr>
        <w:fldChar w:fldCharType="end"/>
      </w:r>
      <w:r w:rsidR="00356917" w:rsidRPr="005D4C28">
        <w:rPr>
          <w:bCs/>
          <w:iCs/>
        </w:rPr>
        <w:t xml:space="preserve">. </w:t>
      </w:r>
      <w:r w:rsidR="00EC5DA1" w:rsidRPr="005D4C28">
        <w:rPr>
          <w:bCs/>
          <w:iCs/>
        </w:rPr>
        <w:t>Traditional methods</w:t>
      </w:r>
      <w:r w:rsidRPr="005D4C28">
        <w:rPr>
          <w:bCs/>
          <w:iCs/>
        </w:rPr>
        <w:t xml:space="preserve"> for </w:t>
      </w:r>
      <w:r w:rsidR="00AF5762" w:rsidRPr="005D4C28">
        <w:rPr>
          <w:bCs/>
          <w:iCs/>
        </w:rPr>
        <w:t>analyzing</w:t>
      </w:r>
      <w:r w:rsidRPr="005D4C28">
        <w:rPr>
          <w:bCs/>
          <w:iCs/>
        </w:rPr>
        <w:t xml:space="preserve"> </w:t>
      </w:r>
      <w:r w:rsidR="00EC5DA1" w:rsidRPr="005D4C28">
        <w:rPr>
          <w:bCs/>
          <w:iCs/>
        </w:rPr>
        <w:t xml:space="preserve">stable </w:t>
      </w:r>
      <w:r w:rsidR="00207FCC" w:rsidRPr="005D4C28">
        <w:rPr>
          <w:bCs/>
          <w:iCs/>
        </w:rPr>
        <w:t>isotope-labeled retinoids employ time-consuming</w:t>
      </w:r>
      <w:r w:rsidR="00EC5DA1" w:rsidRPr="005D4C28">
        <w:rPr>
          <w:bCs/>
          <w:iCs/>
        </w:rPr>
        <w:t xml:space="preserve"> isolation and/or derivatizations. GC-MS analysis requires </w:t>
      </w:r>
      <w:r w:rsidR="00EC5DA1" w:rsidRPr="005D4C28">
        <w:t xml:space="preserve">isolating the retinol fraction from human serum using </w:t>
      </w:r>
      <w:r w:rsidR="00207FCC" w:rsidRPr="005D4C28">
        <w:t>high-performance</w:t>
      </w:r>
      <w:r w:rsidR="00EC5DA1" w:rsidRPr="005D4C28">
        <w:t xml:space="preserve"> liquid chromatography (HPLC)</w:t>
      </w:r>
      <w:r w:rsidRPr="005D4C28">
        <w:t>,</w:t>
      </w:r>
      <w:r w:rsidR="00EC5DA1" w:rsidRPr="005D4C28">
        <w:t xml:space="preserve"> followed by </w:t>
      </w:r>
      <w:r w:rsidR="00207FCC" w:rsidRPr="005D4C28">
        <w:t xml:space="preserve">the </w:t>
      </w:r>
      <w:r w:rsidR="00600C81" w:rsidRPr="005D4C28">
        <w:t>derivatization of</w:t>
      </w:r>
      <w:r w:rsidR="00EC5DA1" w:rsidRPr="005D4C28">
        <w:t xml:space="preserve"> retinol</w:t>
      </w:r>
      <w:r w:rsidR="00B67C06" w:rsidRPr="005D4C28">
        <w:fldChar w:fldCharType="begin"/>
      </w:r>
      <w:r w:rsidR="00C40816" w:rsidRPr="005D4C28">
        <w:instrText xml:space="preserve"> ADDIN EN.CITE &lt;EndNote&gt;&lt;Cite&gt;&lt;Author&gt;Tang&lt;/Author&gt;&lt;Year&gt;1998&lt;/Year&gt;&lt;RecNum&gt;180&lt;/RecNum&gt;&lt;DisplayText&gt;&lt;style face="superscript"&gt;22&lt;/style&gt;&lt;/DisplayText&gt;&lt;record&gt;&lt;rec-number&gt;180&lt;/rec-number&gt;&lt;foreign-keys&gt;&lt;key app="EN" db-id="50zf92v2jx50drettrivdae7d2psvp9e9r5a" timestamp="1612782170"&gt;180&lt;/key&gt;&lt;/foreign-keys&gt;&lt;ref-type name="Journal Article"&gt;17&lt;/ref-type&gt;&lt;contributors&gt;&lt;authors&gt;&lt;author&gt;Tang, G. W.&lt;/author&gt;&lt;author&gt;Qin, J.&lt;/author&gt;&lt;author&gt;Dolnikowski, G.&lt;/author&gt;&lt;/authors&gt;&lt;/contributors&gt;&lt;titles&gt;&lt;title&gt;Deuterium enrichment of retinol in humans determined by gas chromatography electron capture negative chemical ionization mass spectrometry&lt;/title&gt;&lt;secondary-title&gt;Journal of Nutritional Biochemistry&lt;/secondary-title&gt;&lt;/titles&gt;&lt;periodical&gt;&lt;full-title&gt;Journal of Nutritional Biochemistry&lt;/full-title&gt;&lt;/periodical&gt;&lt;pages&gt;408-414&lt;/pages&gt;&lt;volume&gt;9&lt;/volume&gt;&lt;number&gt;7&lt;/number&gt;&lt;dates&gt;&lt;year&gt;1998&lt;/year&gt;&lt;pub-dates&gt;&lt;date&gt;Jul&lt;/date&gt;&lt;/pub-dates&gt;&lt;/dates&gt;&lt;isbn&gt;0955-2863&lt;/isbn&gt;&lt;accession-num&gt;WOS:000075056300007&lt;/accession-num&gt;&lt;urls&gt;&lt;related-urls&gt;&lt;url&gt;&amp;lt;Go to ISI&amp;gt;://WOS:000075056300007&lt;/url&gt;&lt;/related-urls&gt;&lt;/urls&gt;&lt;electronic-resource-num&gt;10.1016/s0955-2863(98)00026-6&lt;/electronic-resource-num&gt;&lt;/record&gt;&lt;/Cite&gt;&lt;/EndNote&gt;</w:instrText>
      </w:r>
      <w:r w:rsidR="00B67C06" w:rsidRPr="005D4C28">
        <w:fldChar w:fldCharType="separate"/>
      </w:r>
      <w:r w:rsidR="00C40816" w:rsidRPr="005D4C28">
        <w:rPr>
          <w:vertAlign w:val="superscript"/>
        </w:rPr>
        <w:t>22</w:t>
      </w:r>
      <w:r w:rsidR="00B67C06" w:rsidRPr="005D4C28">
        <w:fldChar w:fldCharType="end"/>
      </w:r>
      <w:r w:rsidRPr="005D4C28">
        <w:t>.</w:t>
      </w:r>
      <w:r w:rsidR="00EC5DA1" w:rsidRPr="005D4C28">
        <w:t xml:space="preserve"> Although </w:t>
      </w:r>
      <w:r w:rsidR="00600C81" w:rsidRPr="005D4C28">
        <w:t>derivatization</w:t>
      </w:r>
      <w:r w:rsidR="00EC5DA1" w:rsidRPr="005D4C28">
        <w:t xml:space="preserve"> is not needed for GC-C-IRMS, prior separation of retinol using two separate HPLC purification steps is recommended</w:t>
      </w:r>
      <w:r w:rsidR="00B67C06" w:rsidRPr="005D4C28">
        <w:fldChar w:fldCharType="begin">
          <w:fldData xml:space="preserve">PEVuZE5vdGU+PENpdGU+PEF1dGhvcj5HYW5ub248L0F1dGhvcj48WWVhcj4yMDE0PC9ZZWFyPjxS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</w:fldData>
        </w:fldChar>
      </w:r>
      <w:r w:rsidR="008505F0" w:rsidRPr="005D4C28">
        <w:instrText xml:space="preserve"> ADDIN EN.CITE </w:instrText>
      </w:r>
      <w:r w:rsidR="008505F0" w:rsidRPr="005D4C28">
        <w:fldChar w:fldCharType="begin">
          <w:fldData xml:space="preserve">PEVuZE5vdGU+PENpdGU+PEF1dGhvcj5HYW5ub248L0F1dGhvcj48WWVhcj4yMDE0PC9ZZWFyPjxS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</w:fldData>
        </w:fldChar>
      </w:r>
      <w:r w:rsidR="008505F0" w:rsidRPr="005D4C28">
        <w:instrText xml:space="preserve"> ADDIN EN.CITE.DATA </w:instrText>
      </w:r>
      <w:r w:rsidR="008505F0" w:rsidRPr="005D4C28">
        <w:fldChar w:fldCharType="end"/>
      </w:r>
      <w:r w:rsidR="00B67C06" w:rsidRPr="005D4C28">
        <w:fldChar w:fldCharType="separate"/>
      </w:r>
      <w:r w:rsidR="008505F0" w:rsidRPr="005D4C28">
        <w:rPr>
          <w:noProof/>
          <w:vertAlign w:val="superscript"/>
        </w:rPr>
        <w:t>17,25,31</w:t>
      </w:r>
      <w:r w:rsidR="00B67C06" w:rsidRPr="005D4C28">
        <w:fldChar w:fldCharType="end"/>
      </w:r>
      <w:r w:rsidR="004851A7" w:rsidRPr="005D4C28">
        <w:t xml:space="preserve">, and </w:t>
      </w:r>
      <w:r w:rsidR="00207FCC" w:rsidRPr="005D4C28">
        <w:t xml:space="preserve">the </w:t>
      </w:r>
      <w:r w:rsidR="006A738B" w:rsidRPr="005D4C28">
        <w:t xml:space="preserve">determination of </w:t>
      </w:r>
      <w:r w:rsidR="004851A7" w:rsidRPr="005D4C28">
        <w:t xml:space="preserve">baseline natural </w:t>
      </w:r>
      <w:r w:rsidR="004851A7" w:rsidRPr="005D4C28">
        <w:rPr>
          <w:vertAlign w:val="superscript"/>
        </w:rPr>
        <w:t>13</w:t>
      </w:r>
      <w:r w:rsidR="004851A7" w:rsidRPr="005D4C28">
        <w:t>C enrichment of retinol in human plasma</w:t>
      </w:r>
      <w:r w:rsidR="00C22D54" w:rsidRPr="005D4C28">
        <w:t xml:space="preserve"> </w:t>
      </w:r>
      <w:r w:rsidR="00390083" w:rsidRPr="005D4C28">
        <w:t xml:space="preserve">in the sample population </w:t>
      </w:r>
      <w:r w:rsidR="00C22D54" w:rsidRPr="005D4C28">
        <w:t xml:space="preserve">is </w:t>
      </w:r>
      <w:r w:rsidR="00C91BED" w:rsidRPr="005D4C28">
        <w:t>also required</w:t>
      </w:r>
      <w:r w:rsidR="00B67C06" w:rsidRPr="005D4C28">
        <w:fldChar w:fldCharType="begin">
          <w:fldData xml:space="preserve">PEVuZE5vdGU+PENpdGU+PEF1dGhvcj5HYW5ub248L0F1dGhvcj48WWVhcj4yMDE0PC9ZZWFyPjxS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</w:fldData>
        </w:fldChar>
      </w:r>
      <w:r w:rsidR="008505F0" w:rsidRPr="005D4C28">
        <w:instrText xml:space="preserve"> ADDIN EN.CITE </w:instrText>
      </w:r>
      <w:r w:rsidR="008505F0" w:rsidRPr="005D4C28">
        <w:fldChar w:fldCharType="begin">
          <w:fldData xml:space="preserve">PEVuZE5vdGU+PENpdGU+PEF1dGhvcj5HYW5ub248L0F1dGhvcj48WWVhcj4yMDE0PC9ZZWFyPjxS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</w:fldData>
        </w:fldChar>
      </w:r>
      <w:r w:rsidR="008505F0" w:rsidRPr="005D4C28">
        <w:instrText xml:space="preserve"> ADDIN EN.CITE.DATA </w:instrText>
      </w:r>
      <w:r w:rsidR="008505F0" w:rsidRPr="005D4C28">
        <w:fldChar w:fldCharType="end"/>
      </w:r>
      <w:r w:rsidR="00B67C06" w:rsidRPr="005D4C28">
        <w:fldChar w:fldCharType="separate"/>
      </w:r>
      <w:r w:rsidR="008505F0" w:rsidRPr="005D4C28">
        <w:rPr>
          <w:noProof/>
          <w:vertAlign w:val="superscript"/>
        </w:rPr>
        <w:t>17,32</w:t>
      </w:r>
      <w:r w:rsidR="00B67C06" w:rsidRPr="005D4C28">
        <w:fldChar w:fldCharType="end"/>
      </w:r>
      <w:r w:rsidR="00EC5DA1" w:rsidRPr="005D4C28">
        <w:t xml:space="preserve">. </w:t>
      </w:r>
      <w:r w:rsidRPr="005D4C28">
        <w:t>In contrast</w:t>
      </w:r>
      <w:r w:rsidR="00EC5DA1" w:rsidRPr="005D4C28">
        <w:t xml:space="preserve">, the presented </w:t>
      </w:r>
      <w:r w:rsidR="00356917" w:rsidRPr="005D4C28">
        <w:rPr>
          <w:bCs/>
          <w:iCs/>
        </w:rPr>
        <w:t xml:space="preserve">LC-MS/MS </w:t>
      </w:r>
      <w:r w:rsidR="00EC5DA1" w:rsidRPr="005D4C28">
        <w:rPr>
          <w:bCs/>
          <w:iCs/>
        </w:rPr>
        <w:t xml:space="preserve">method </w:t>
      </w:r>
      <w:r w:rsidR="00356917" w:rsidRPr="005D4C28">
        <w:rPr>
          <w:bCs/>
          <w:iCs/>
        </w:rPr>
        <w:t xml:space="preserve">has </w:t>
      </w:r>
      <w:r w:rsidRPr="005D4C28">
        <w:rPr>
          <w:bCs/>
          <w:iCs/>
        </w:rPr>
        <w:t>several advantages.</w:t>
      </w:r>
      <w:r w:rsidR="00356917" w:rsidRPr="005D4C28">
        <w:rPr>
          <w:bCs/>
          <w:iCs/>
        </w:rPr>
        <w:t xml:space="preserve"> </w:t>
      </w:r>
      <w:r w:rsidRPr="005D4C28">
        <w:rPr>
          <w:bCs/>
          <w:iCs/>
        </w:rPr>
        <w:t>I</w:t>
      </w:r>
      <w:r w:rsidR="00356917" w:rsidRPr="005D4C28">
        <w:rPr>
          <w:bCs/>
          <w:iCs/>
        </w:rPr>
        <w:t xml:space="preserve">t </w:t>
      </w:r>
      <w:r w:rsidR="00356917" w:rsidRPr="005D4C28">
        <w:rPr>
          <w:rFonts w:eastAsia="Times New Roman"/>
          <w:lang w:eastAsia="en-GB"/>
        </w:rPr>
        <w:t xml:space="preserve">avoids extensive and time-consuming extraction and/or purification procedures, </w:t>
      </w:r>
      <w:r w:rsidR="00AD1035" w:rsidRPr="005D4C28">
        <w:rPr>
          <w:rFonts w:eastAsia="Times New Roman"/>
          <w:lang w:eastAsia="en-GB"/>
        </w:rPr>
        <w:t>enabling</w:t>
      </w:r>
      <w:r w:rsidRPr="005D4C28">
        <w:rPr>
          <w:rFonts w:eastAsia="Times New Roman"/>
          <w:lang w:eastAsia="en-GB"/>
        </w:rPr>
        <w:t xml:space="preserve"> </w:t>
      </w:r>
      <w:r w:rsidR="00356917" w:rsidRPr="005D4C28">
        <w:rPr>
          <w:rFonts w:eastAsia="Times New Roman"/>
          <w:lang w:eastAsia="en-GB"/>
        </w:rPr>
        <w:t>fast, sensitive</w:t>
      </w:r>
      <w:r w:rsidR="00207FCC" w:rsidRPr="005D4C28">
        <w:rPr>
          <w:rFonts w:eastAsia="Times New Roman"/>
          <w:lang w:eastAsia="en-GB"/>
        </w:rPr>
        <w:t>,</w:t>
      </w:r>
      <w:r w:rsidR="00356917" w:rsidRPr="005D4C28">
        <w:rPr>
          <w:rFonts w:eastAsia="Times New Roman"/>
          <w:lang w:eastAsia="en-GB"/>
        </w:rPr>
        <w:t xml:space="preserve"> and simultaneous analysis of retinyl esters and free retinol</w:t>
      </w:r>
      <w:r w:rsidR="00B67C06" w:rsidRPr="005D4C28">
        <w:rPr>
          <w:rFonts w:eastAsia="Times New Roman"/>
          <w:lang w:eastAsia="en-GB"/>
        </w:rPr>
        <w:fldChar w:fldCharType="begin">
          <w:fldData xml:space="preserve">PEVuZE5vdGU+PENpdGU+PEF1dGhvcj5GbGVzaG1hbjwvQXV0aG9yPjxZZWFyPjIwMTI8L1llYXI+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</w:fldData>
        </w:fldChar>
      </w:r>
      <w:r w:rsidR="008505F0" w:rsidRPr="005D4C28">
        <w:rPr>
          <w:rFonts w:eastAsia="Times New Roman"/>
          <w:lang w:eastAsia="en-GB"/>
        </w:rPr>
        <w:instrText xml:space="preserve"> ADDIN EN.CITE </w:instrText>
      </w:r>
      <w:r w:rsidR="008505F0" w:rsidRPr="005D4C28">
        <w:rPr>
          <w:rFonts w:eastAsia="Times New Roman"/>
          <w:lang w:eastAsia="en-GB"/>
        </w:rPr>
        <w:fldChar w:fldCharType="begin">
          <w:fldData xml:space="preserve">PEVuZE5vdGU+PENpdGU+PEF1dGhvcj5GbGVzaG1hbjwvQXV0aG9yPjxZZWFyPjIwMTI8L1llYXI+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</w:fldData>
        </w:fldChar>
      </w:r>
      <w:r w:rsidR="008505F0" w:rsidRPr="005D4C28">
        <w:rPr>
          <w:rFonts w:eastAsia="Times New Roman"/>
          <w:lang w:eastAsia="en-GB"/>
        </w:rPr>
        <w:instrText xml:space="preserve"> ADDIN EN.CITE.DATA </w:instrText>
      </w:r>
      <w:r w:rsidR="008505F0" w:rsidRPr="005D4C28">
        <w:rPr>
          <w:rFonts w:eastAsia="Times New Roman"/>
          <w:lang w:eastAsia="en-GB"/>
        </w:rPr>
      </w:r>
      <w:r w:rsidR="008505F0" w:rsidRPr="005D4C28">
        <w:rPr>
          <w:rFonts w:eastAsia="Times New Roman"/>
          <w:lang w:eastAsia="en-GB"/>
        </w:rPr>
        <w:fldChar w:fldCharType="end"/>
      </w:r>
      <w:r w:rsidR="00B67C06" w:rsidRPr="005D4C28">
        <w:rPr>
          <w:rFonts w:eastAsia="Times New Roman"/>
          <w:lang w:eastAsia="en-GB"/>
        </w:rPr>
      </w:r>
      <w:r w:rsidR="00B67C06" w:rsidRPr="005D4C28">
        <w:rPr>
          <w:rFonts w:eastAsia="Times New Roman"/>
          <w:lang w:eastAsia="en-GB"/>
        </w:rPr>
        <w:fldChar w:fldCharType="separate"/>
      </w:r>
      <w:r w:rsidR="008505F0" w:rsidRPr="005D4C28">
        <w:rPr>
          <w:rFonts w:eastAsia="Times New Roman"/>
          <w:noProof/>
          <w:vertAlign w:val="superscript"/>
          <w:lang w:eastAsia="en-GB"/>
        </w:rPr>
        <w:t>16,18,26,3</w:t>
      </w:r>
      <w:r w:rsidR="00B67C06" w:rsidRPr="005D4C28">
        <w:rPr>
          <w:rFonts w:eastAsia="Times New Roman"/>
          <w:lang w:eastAsia="en-GB"/>
        </w:rPr>
        <w:fldChar w:fldCharType="end"/>
      </w:r>
      <w:r w:rsidR="005D4C28" w:rsidRPr="005D4C28">
        <w:rPr>
          <w:rFonts w:eastAsia="Times New Roman"/>
          <w:vertAlign w:val="superscript"/>
          <w:lang w:eastAsia="en-GB"/>
        </w:rPr>
        <w:t>2</w:t>
      </w:r>
      <w:r w:rsidR="00356917" w:rsidRPr="005D4C28">
        <w:rPr>
          <w:rFonts w:eastAsia="Times New Roman"/>
          <w:lang w:eastAsia="en-GB"/>
        </w:rPr>
        <w:t>.</w:t>
      </w:r>
      <w:r w:rsidR="00356917" w:rsidRPr="005D4C28">
        <w:rPr>
          <w:bCs/>
          <w:iCs/>
        </w:rPr>
        <w:t xml:space="preserve"> </w:t>
      </w:r>
      <w:r w:rsidR="006C45E3" w:rsidRPr="005D4C28">
        <w:rPr>
          <w:bCs/>
          <w:iCs/>
        </w:rPr>
        <w:t>Furthermore, t</w:t>
      </w:r>
      <w:r w:rsidR="00CC27DD" w:rsidRPr="005D4C28">
        <w:rPr>
          <w:bCs/>
        </w:rPr>
        <w:t>he method is effective because it provides high accura</w:t>
      </w:r>
      <w:r w:rsidR="006C45E3" w:rsidRPr="005D4C28">
        <w:rPr>
          <w:bCs/>
        </w:rPr>
        <w:t>cy with</w:t>
      </w:r>
      <w:r w:rsidR="00CC27DD" w:rsidRPr="005D4C28">
        <w:rPr>
          <w:bCs/>
        </w:rPr>
        <w:t xml:space="preserve"> low </w:t>
      </w:r>
      <w:r w:rsidR="00E61B67" w:rsidRPr="005D4C28">
        <w:rPr>
          <w:bCs/>
        </w:rPr>
        <w:t>variability and</w:t>
      </w:r>
      <w:r w:rsidR="00CC27DD" w:rsidRPr="005D4C28">
        <w:rPr>
          <w:bCs/>
        </w:rPr>
        <w:t xml:space="preserve"> </w:t>
      </w:r>
      <w:r w:rsidR="00E61B67" w:rsidRPr="005D4C28">
        <w:rPr>
          <w:bCs/>
        </w:rPr>
        <w:t xml:space="preserve">is </w:t>
      </w:r>
      <w:r w:rsidR="00CC27DD" w:rsidRPr="005D4C28">
        <w:rPr>
          <w:bCs/>
        </w:rPr>
        <w:t>adaptab</w:t>
      </w:r>
      <w:r w:rsidR="00E61B67" w:rsidRPr="005D4C28">
        <w:rPr>
          <w:bCs/>
        </w:rPr>
        <w:t>le</w:t>
      </w:r>
      <w:r w:rsidR="00CC27DD" w:rsidRPr="005D4C28">
        <w:rPr>
          <w:bCs/>
        </w:rPr>
        <w:t xml:space="preserve"> to different LC-MS/MS systems.</w:t>
      </w:r>
    </w:p>
    <w:p w14:paraId="53D3010C" w14:textId="77777777" w:rsidR="001F00F1" w:rsidRPr="005D4C28" w:rsidRDefault="001F00F1" w:rsidP="005D4C28">
      <w:pPr>
        <w:rPr>
          <w:rFonts w:eastAsia="Times New Roman"/>
          <w:lang w:eastAsia="en-GB"/>
        </w:rPr>
      </w:pPr>
    </w:p>
    <w:p w14:paraId="59F37CC4" w14:textId="466D1CF8" w:rsidR="006E4797" w:rsidRPr="005D4C28" w:rsidRDefault="00551D82" w:rsidP="005D4C28">
      <w:pPr>
        <w:pBdr>
          <w:top w:val="nil"/>
          <w:left w:val="nil"/>
          <w:bottom w:val="nil"/>
          <w:right w:val="nil"/>
          <w:between w:val="nil"/>
        </w:pBdr>
      </w:pPr>
      <w:r w:rsidRPr="005D4C28">
        <w:rPr>
          <w:b/>
        </w:rPr>
        <w:t xml:space="preserve">ACKNOWLEDGMENTS: </w:t>
      </w:r>
    </w:p>
    <w:p w14:paraId="67A704AE" w14:textId="6113502E" w:rsidR="0026374F" w:rsidRPr="005D4C28" w:rsidRDefault="0026374F" w:rsidP="005D4C28">
      <w:r w:rsidRPr="005D4C28">
        <w:t>Support for this work was provided by the Bill &amp; Melinda Gates Foundation</w:t>
      </w:r>
      <w:r w:rsidR="00207FCC" w:rsidRPr="005D4C28">
        <w:t xml:space="preserve"> </w:t>
      </w:r>
      <w:r w:rsidRPr="005D4C28">
        <w:t>(Project Number: OPP1115464) and the International Atomic Energy Agency (IAEA)</w:t>
      </w:r>
      <w:r w:rsidR="00207FCC" w:rsidRPr="005D4C28">
        <w:t xml:space="preserve"> </w:t>
      </w:r>
      <w:r w:rsidRPr="005D4C28">
        <w:t>in Vienna (Project Number E4.30.30).</w:t>
      </w:r>
    </w:p>
    <w:p w14:paraId="6DE24DA1" w14:textId="77777777" w:rsidR="001F00F1" w:rsidRPr="005D4C28" w:rsidRDefault="001F00F1" w:rsidP="005D4C28">
      <w:pPr>
        <w:rPr>
          <w:b/>
        </w:rPr>
      </w:pPr>
    </w:p>
    <w:p w14:paraId="5E703EBA" w14:textId="3AF492EA" w:rsidR="006E4797" w:rsidRPr="005D4C28" w:rsidRDefault="00551D82" w:rsidP="005D4C28">
      <w:pPr>
        <w:pBdr>
          <w:top w:val="nil"/>
          <w:left w:val="nil"/>
          <w:bottom w:val="nil"/>
          <w:right w:val="nil"/>
          <w:between w:val="nil"/>
        </w:pBdr>
      </w:pPr>
      <w:r w:rsidRPr="005D4C28">
        <w:rPr>
          <w:b/>
        </w:rPr>
        <w:t xml:space="preserve">DISCLOSURES: </w:t>
      </w:r>
    </w:p>
    <w:p w14:paraId="579FEC4E" w14:textId="77777777" w:rsidR="00ED0252" w:rsidRPr="005D4C28" w:rsidRDefault="00ED0252" w:rsidP="005D4C28">
      <w:r w:rsidRPr="005D4C28">
        <w:t xml:space="preserve">The authors have nothing to declare. </w:t>
      </w:r>
    </w:p>
    <w:p w14:paraId="369C4A03" w14:textId="77777777" w:rsidR="001F00F1" w:rsidRPr="005D4C28" w:rsidRDefault="001F00F1" w:rsidP="005D4C28"/>
    <w:p w14:paraId="6DE2B73C" w14:textId="55DE86B0" w:rsidR="006E4797" w:rsidRPr="005D4C28" w:rsidRDefault="00551D82" w:rsidP="005D4C28">
      <w:r w:rsidRPr="005D4C28">
        <w:rPr>
          <w:b/>
        </w:rPr>
        <w:t>REFERENCES:</w:t>
      </w:r>
      <w:r w:rsidRPr="005D4C28">
        <w:t xml:space="preserve"> </w:t>
      </w:r>
    </w:p>
    <w:p w14:paraId="27BC5F79" w14:textId="2E6305D1" w:rsidR="008505F0" w:rsidRPr="005D4C28" w:rsidRDefault="00B67C06" w:rsidP="003D6242">
      <w:pPr>
        <w:pStyle w:val="EndNoteBibliography"/>
      </w:pPr>
      <w:r w:rsidRPr="005D4C28">
        <w:rPr>
          <w:bCs/>
          <w:noProof w:val="0"/>
        </w:rPr>
        <w:fldChar w:fldCharType="begin"/>
      </w:r>
      <w:r w:rsidRPr="005D4C28">
        <w:rPr>
          <w:bCs/>
          <w:noProof w:val="0"/>
        </w:rPr>
        <w:instrText xml:space="preserve"> ADDIN EN.REFLIST </w:instrText>
      </w:r>
      <w:r w:rsidRPr="005D4C28">
        <w:rPr>
          <w:bCs/>
          <w:noProof w:val="0"/>
        </w:rPr>
        <w:fldChar w:fldCharType="separate"/>
      </w:r>
      <w:r w:rsidR="008505F0" w:rsidRPr="005D4C28">
        <w:t>1</w:t>
      </w:r>
      <w:r w:rsidR="008505F0" w:rsidRPr="005D4C28">
        <w:tab/>
        <w:t>Tanumihardjo, S. A.</w:t>
      </w:r>
      <w:r w:rsidR="008505F0" w:rsidRPr="005D4C28">
        <w:rPr>
          <w:i/>
        </w:rPr>
        <w:t xml:space="preserve"> </w:t>
      </w:r>
      <w:r w:rsidR="008505F0" w:rsidRPr="003D6242">
        <w:rPr>
          <w:iCs/>
        </w:rPr>
        <w:t>et al</w:t>
      </w:r>
      <w:r w:rsidR="008505F0" w:rsidRPr="005D4C28">
        <w:rPr>
          <w:i/>
        </w:rPr>
        <w:t>.</w:t>
      </w:r>
      <w:r w:rsidR="008505F0" w:rsidRPr="005D4C28">
        <w:t xml:space="preserve"> Biomarkers of Nutrition for Development (BOND)-Vitamin A </w:t>
      </w:r>
      <w:r w:rsidR="008505F0" w:rsidRPr="005D4C28">
        <w:lastRenderedPageBreak/>
        <w:t xml:space="preserve">Review. </w:t>
      </w:r>
      <w:r w:rsidR="008505F0" w:rsidRPr="005D4C28">
        <w:rPr>
          <w:i/>
        </w:rPr>
        <w:t>J Nutr.</w:t>
      </w:r>
      <w:r w:rsidR="008505F0" w:rsidRPr="005D4C28">
        <w:t xml:space="preserve"> </w:t>
      </w:r>
      <w:r w:rsidR="008505F0" w:rsidRPr="005D4C28">
        <w:rPr>
          <w:b/>
        </w:rPr>
        <w:t>146</w:t>
      </w:r>
      <w:r w:rsidR="008505F0" w:rsidRPr="005D4C28">
        <w:t xml:space="preserve"> (9), 1816-1848 (2016).</w:t>
      </w:r>
    </w:p>
    <w:p w14:paraId="240D83DC" w14:textId="23152F8B" w:rsidR="008505F0" w:rsidRPr="005D4C28" w:rsidRDefault="008505F0" w:rsidP="003D6242">
      <w:pPr>
        <w:pStyle w:val="EndNoteBibliography"/>
      </w:pPr>
      <w:r w:rsidRPr="005D4C28">
        <w:t>2</w:t>
      </w:r>
      <w:r w:rsidRPr="005D4C28">
        <w:tab/>
        <w:t>Stevens, G. A.</w:t>
      </w:r>
      <w:r w:rsidRPr="005D4C28">
        <w:rPr>
          <w:i/>
        </w:rPr>
        <w:t xml:space="preserve"> </w:t>
      </w:r>
      <w:r w:rsidRPr="003D6242">
        <w:rPr>
          <w:iCs/>
        </w:rPr>
        <w:t xml:space="preserve">et al. </w:t>
      </w:r>
      <w:r w:rsidRPr="005D4C28">
        <w:t xml:space="preserve">Trends and mortality effects of vitamin A deficiency in children in 138 low-income and middle-income countries between 1991 and 2013: a pooled analysis of population-based surveys. </w:t>
      </w:r>
      <w:r w:rsidRPr="005D4C28">
        <w:rPr>
          <w:i/>
        </w:rPr>
        <w:t>Lancet Global Health.</w:t>
      </w:r>
      <w:r w:rsidRPr="005D4C28">
        <w:t xml:space="preserve"> </w:t>
      </w:r>
      <w:r w:rsidRPr="005D4C28">
        <w:rPr>
          <w:b/>
        </w:rPr>
        <w:t>3</w:t>
      </w:r>
      <w:r w:rsidRPr="005D4C28">
        <w:t xml:space="preserve"> (9), E528-E536</w:t>
      </w:r>
      <w:r w:rsidR="003D6242">
        <w:t xml:space="preserve"> </w:t>
      </w:r>
      <w:r w:rsidRPr="005D4C28">
        <w:t>(2015).</w:t>
      </w:r>
    </w:p>
    <w:p w14:paraId="21D7263D" w14:textId="3EECEDC9" w:rsidR="008505F0" w:rsidRPr="005D4C28" w:rsidRDefault="008505F0" w:rsidP="003D6242">
      <w:pPr>
        <w:pStyle w:val="EndNoteBibliography"/>
      </w:pPr>
      <w:r w:rsidRPr="005D4C28">
        <w:t>3</w:t>
      </w:r>
      <w:r w:rsidRPr="005D4C28">
        <w:tab/>
        <w:t>Baye, K.</w:t>
      </w:r>
      <w:r w:rsidRPr="005D4C28">
        <w:rPr>
          <w:i/>
        </w:rPr>
        <w:t xml:space="preserve"> </w:t>
      </w:r>
      <w:r w:rsidRPr="003D6242">
        <w:rPr>
          <w:iCs/>
        </w:rPr>
        <w:t>et al.</w:t>
      </w:r>
      <w:r w:rsidRPr="005D4C28">
        <w:t xml:space="preserve"> Estimates of child mortality reductions attributed to vitamin A supplementation in sub-Saharan Africa: scale up, scale back, or refocus? </w:t>
      </w:r>
      <w:r w:rsidRPr="005D4C28">
        <w:rPr>
          <w:i/>
        </w:rPr>
        <w:t>Am J Clin Nutr.</w:t>
      </w:r>
      <w:r w:rsidRPr="005D4C28">
        <w:t xml:space="preserve"> </w:t>
      </w:r>
      <w:r w:rsidRPr="005D4C28">
        <w:rPr>
          <w:b/>
        </w:rPr>
        <w:t>116</w:t>
      </w:r>
      <w:r w:rsidRPr="005D4C28">
        <w:t xml:space="preserve"> (2), 426-434 (2022).</w:t>
      </w:r>
    </w:p>
    <w:p w14:paraId="6E4969DB" w14:textId="483D9EE5" w:rsidR="008505F0" w:rsidRPr="005D4C28" w:rsidRDefault="008505F0" w:rsidP="003D6242">
      <w:pPr>
        <w:pStyle w:val="EndNoteBibliography"/>
      </w:pPr>
      <w:r w:rsidRPr="005D4C28">
        <w:t>4</w:t>
      </w:r>
      <w:r w:rsidRPr="005D4C28">
        <w:tab/>
        <w:t>Bielderman, I., Vossenaar, M., Melse-Boonstra, A.</w:t>
      </w:r>
      <w:r w:rsidR="003D6242">
        <w:t>,</w:t>
      </w:r>
      <w:r w:rsidRPr="005D4C28">
        <w:t xml:space="preserve"> Solomons, N. W. The potential double-burden of vitamin A malnutrition: under- and overconsumption of fortified table sugar in the Guatemalan highlands. </w:t>
      </w:r>
      <w:r w:rsidRPr="005D4C28">
        <w:rPr>
          <w:i/>
        </w:rPr>
        <w:t>Eur J Clin Nutr.</w:t>
      </w:r>
      <w:r w:rsidRPr="005D4C28">
        <w:t xml:space="preserve"> </w:t>
      </w:r>
      <w:r w:rsidRPr="005D4C28">
        <w:rPr>
          <w:b/>
        </w:rPr>
        <w:t>70</w:t>
      </w:r>
      <w:r w:rsidRPr="005D4C28">
        <w:t xml:space="preserve"> (8), 947-953 (2016).</w:t>
      </w:r>
    </w:p>
    <w:p w14:paraId="5DFB6924" w14:textId="391420E4" w:rsidR="008505F0" w:rsidRPr="005D4C28" w:rsidRDefault="008505F0" w:rsidP="003D6242">
      <w:pPr>
        <w:pStyle w:val="EndNoteBibliography"/>
      </w:pPr>
      <w:r w:rsidRPr="005D4C28">
        <w:t>5</w:t>
      </w:r>
      <w:r w:rsidRPr="005D4C28">
        <w:tab/>
        <w:t>Brown, K. H., Engle-Stone, R., Kagin, J., Rettig, E.</w:t>
      </w:r>
      <w:r w:rsidR="003D6242">
        <w:t>,</w:t>
      </w:r>
      <w:r w:rsidRPr="005D4C28">
        <w:t xml:space="preserve"> Vosti, S. A. Use of Optimization Modeling for Selecting National Micronutrient Intervention Strategies: An Example Based on Potential Programs for Control of Vitamin A Deficiency in Cameroon. </w:t>
      </w:r>
      <w:r w:rsidRPr="005D4C28">
        <w:rPr>
          <w:i/>
        </w:rPr>
        <w:t>Food Nutr Bull.</w:t>
      </w:r>
      <w:r w:rsidRPr="005D4C28">
        <w:t xml:space="preserve"> </w:t>
      </w:r>
      <w:r w:rsidRPr="005D4C28">
        <w:rPr>
          <w:b/>
        </w:rPr>
        <w:t>36</w:t>
      </w:r>
      <w:r w:rsidRPr="005D4C28">
        <w:t xml:space="preserve"> (3 Suppl), S141-148</w:t>
      </w:r>
      <w:r w:rsidR="003D6242">
        <w:t xml:space="preserve"> </w:t>
      </w:r>
      <w:r w:rsidRPr="005D4C28">
        <w:t>(2015).</w:t>
      </w:r>
    </w:p>
    <w:p w14:paraId="66420545" w14:textId="07518E9F" w:rsidR="008505F0" w:rsidRPr="005D4C28" w:rsidRDefault="008505F0" w:rsidP="003D6242">
      <w:pPr>
        <w:pStyle w:val="EndNoteBibliography"/>
      </w:pPr>
      <w:r w:rsidRPr="005D4C28">
        <w:t>6</w:t>
      </w:r>
      <w:r w:rsidRPr="005D4C28">
        <w:tab/>
        <w:t>Bruins, M. J.</w:t>
      </w:r>
      <w:r w:rsidRPr="005D4C28">
        <w:rPr>
          <w:i/>
        </w:rPr>
        <w:t xml:space="preserve"> </w:t>
      </w:r>
      <w:r w:rsidRPr="003D6242">
        <w:rPr>
          <w:iCs/>
        </w:rPr>
        <w:t>et al.</w:t>
      </w:r>
      <w:r w:rsidRPr="005D4C28">
        <w:t xml:space="preserve"> Maximizing the benefits and minimizing the risks of intervention programs to address micronutrient malnutrition: symposium report. </w:t>
      </w:r>
      <w:r w:rsidRPr="005D4C28">
        <w:rPr>
          <w:i/>
        </w:rPr>
        <w:t>Matern Child Nutr.</w:t>
      </w:r>
      <w:r w:rsidRPr="005D4C28">
        <w:t xml:space="preserve"> </w:t>
      </w:r>
      <w:r w:rsidRPr="005D4C28">
        <w:rPr>
          <w:b/>
        </w:rPr>
        <w:t>12</w:t>
      </w:r>
      <w:r w:rsidRPr="005D4C28">
        <w:t xml:space="preserve"> (4), 940-948 (2016).</w:t>
      </w:r>
    </w:p>
    <w:p w14:paraId="4CBC2332" w14:textId="60EB8F4E" w:rsidR="008505F0" w:rsidRPr="005D4C28" w:rsidRDefault="008505F0" w:rsidP="003D6242">
      <w:pPr>
        <w:pStyle w:val="EndNoteBibliography"/>
      </w:pPr>
      <w:r w:rsidRPr="005D4C28">
        <w:t>7</w:t>
      </w:r>
      <w:r w:rsidRPr="005D4C28">
        <w:tab/>
        <w:t>Engle-Stone, R.</w:t>
      </w:r>
      <w:r w:rsidRPr="003D6242">
        <w:rPr>
          <w:iCs/>
        </w:rPr>
        <w:t xml:space="preserve"> et al. </w:t>
      </w:r>
      <w:r w:rsidRPr="005D4C28">
        <w:t xml:space="preserve">Filipino Children with High Usual Vitamin A Intakes and Exposure to Multiple Sources of Vitamin A Have Elevated Total Body Stores of Vitamin A But Do Not Show Clear Evidence of Vitamin A Toxicity. </w:t>
      </w:r>
      <w:r w:rsidRPr="005D4C28">
        <w:rPr>
          <w:i/>
        </w:rPr>
        <w:t>Curr Dev Nutr.</w:t>
      </w:r>
      <w:r w:rsidRPr="005D4C28">
        <w:t xml:space="preserve"> </w:t>
      </w:r>
      <w:r w:rsidRPr="005D4C28">
        <w:rPr>
          <w:b/>
        </w:rPr>
        <w:t>6</w:t>
      </w:r>
      <w:r w:rsidRPr="005D4C28">
        <w:t xml:space="preserve"> (8), nzac115</w:t>
      </w:r>
      <w:r w:rsidR="003D6242">
        <w:t xml:space="preserve"> </w:t>
      </w:r>
      <w:r w:rsidRPr="005D4C28">
        <w:t>(2022).</w:t>
      </w:r>
    </w:p>
    <w:p w14:paraId="3ABBB7C4" w14:textId="2EF625D1" w:rsidR="008505F0" w:rsidRPr="005D4C28" w:rsidRDefault="008505F0" w:rsidP="003D6242">
      <w:pPr>
        <w:pStyle w:val="EndNoteBibliography"/>
      </w:pPr>
      <w:r w:rsidRPr="005D4C28">
        <w:t>8</w:t>
      </w:r>
      <w:r w:rsidRPr="005D4C28">
        <w:tab/>
        <w:t>Engle-Stone, R.</w:t>
      </w:r>
      <w:r w:rsidRPr="005D4C28">
        <w:rPr>
          <w:i/>
        </w:rPr>
        <w:t xml:space="preserve"> </w:t>
      </w:r>
      <w:r w:rsidRPr="003D6242">
        <w:rPr>
          <w:iCs/>
        </w:rPr>
        <w:t>et al.</w:t>
      </w:r>
      <w:r w:rsidRPr="005D4C28">
        <w:t xml:space="preserve"> Weighing the risks of high intakes of selected micronutrients compared with the risks of deficiencies. </w:t>
      </w:r>
      <w:r w:rsidRPr="005D4C28">
        <w:rPr>
          <w:i/>
        </w:rPr>
        <w:t>Ann New York Acad Sci.</w:t>
      </w:r>
      <w:r w:rsidRPr="005D4C28">
        <w:t xml:space="preserve"> </w:t>
      </w:r>
      <w:r w:rsidRPr="005D4C28">
        <w:rPr>
          <w:b/>
        </w:rPr>
        <w:t>1446</w:t>
      </w:r>
      <w:r w:rsidRPr="005D4C28">
        <w:t xml:space="preserve"> (1), 81-101 (2019).</w:t>
      </w:r>
    </w:p>
    <w:p w14:paraId="5D764F7E" w14:textId="5C63D4C7" w:rsidR="008505F0" w:rsidRPr="005D4C28" w:rsidRDefault="008505F0" w:rsidP="003D6242">
      <w:pPr>
        <w:pStyle w:val="EndNoteBibliography"/>
      </w:pPr>
      <w:r w:rsidRPr="005D4C28">
        <w:t>9</w:t>
      </w:r>
      <w:r w:rsidRPr="005D4C28">
        <w:tab/>
        <w:t>Raiten, D. J.</w:t>
      </w:r>
      <w:r w:rsidRPr="005D4C28">
        <w:rPr>
          <w:i/>
        </w:rPr>
        <w:t xml:space="preserve"> </w:t>
      </w:r>
      <w:r w:rsidRPr="003D6242">
        <w:rPr>
          <w:iCs/>
        </w:rPr>
        <w:t xml:space="preserve">et al. </w:t>
      </w:r>
      <w:r w:rsidRPr="005D4C28">
        <w:t xml:space="preserve">Perspective: Integration to Implementation (I-to-I) and the Micronutrient Forum-Addressing the Safety and Effectiveness of Vitamin A Supplementation. </w:t>
      </w:r>
      <w:r w:rsidRPr="005D4C28">
        <w:rPr>
          <w:i/>
        </w:rPr>
        <w:t>Adv Nutr.</w:t>
      </w:r>
      <w:r w:rsidRPr="005D4C28">
        <w:t xml:space="preserve"> </w:t>
      </w:r>
      <w:r w:rsidRPr="005D4C28">
        <w:rPr>
          <w:b/>
        </w:rPr>
        <w:t>11</w:t>
      </w:r>
      <w:r w:rsidRPr="005D4C28">
        <w:t xml:space="preserve"> (2), 185-199 (2020).</w:t>
      </w:r>
    </w:p>
    <w:p w14:paraId="7326CBED" w14:textId="379E1E42" w:rsidR="008505F0" w:rsidRPr="005D4C28" w:rsidRDefault="008505F0" w:rsidP="003D6242">
      <w:pPr>
        <w:pStyle w:val="EndNoteBibliography"/>
      </w:pPr>
      <w:r w:rsidRPr="005D4C28">
        <w:t>10</w:t>
      </w:r>
      <w:r w:rsidRPr="005D4C28">
        <w:tab/>
        <w:t>van Stuijvenberg, M. E.</w:t>
      </w:r>
      <w:r w:rsidRPr="005D4C28">
        <w:rPr>
          <w:i/>
        </w:rPr>
        <w:t xml:space="preserve"> </w:t>
      </w:r>
      <w:r w:rsidRPr="003D6242">
        <w:rPr>
          <w:iCs/>
        </w:rPr>
        <w:t xml:space="preserve">et al. </w:t>
      </w:r>
      <w:r w:rsidRPr="005D4C28">
        <w:t xml:space="preserve">South African preschool children habitually consuming sheep liver and exposed to vitamin A supplementation and fortification have hypervitaminotic A liver stores: a cohort study. </w:t>
      </w:r>
      <w:r w:rsidRPr="005D4C28">
        <w:rPr>
          <w:i/>
        </w:rPr>
        <w:t>Am J Clinical Nutr.</w:t>
      </w:r>
      <w:r w:rsidRPr="005D4C28">
        <w:t xml:space="preserve"> </w:t>
      </w:r>
      <w:r w:rsidRPr="005D4C28">
        <w:rPr>
          <w:b/>
        </w:rPr>
        <w:t>110</w:t>
      </w:r>
      <w:r w:rsidRPr="005D4C28">
        <w:t xml:space="preserve"> (1), 91-101 (2019).</w:t>
      </w:r>
    </w:p>
    <w:p w14:paraId="3199333D" w14:textId="73AD8189" w:rsidR="008505F0" w:rsidRPr="005D4C28" w:rsidRDefault="008505F0" w:rsidP="003D6242">
      <w:pPr>
        <w:pStyle w:val="EndNoteBibliography"/>
      </w:pPr>
      <w:r w:rsidRPr="005D4C28">
        <w:t>11</w:t>
      </w:r>
      <w:r w:rsidRPr="005D4C28">
        <w:tab/>
        <w:t>Gannon, B. M.</w:t>
      </w:r>
      <w:r w:rsidR="003D6242">
        <w:t>,</w:t>
      </w:r>
      <w:r w:rsidRPr="005D4C28">
        <w:t xml:space="preserve"> Tanumihardjo, S. A. Comparisons among Equations Used for Retinol Isotope Dilution in the Assessment of Total Body Stores and Total Liver Reserves. </w:t>
      </w:r>
      <w:r w:rsidR="003D6242" w:rsidRPr="003D6242">
        <w:rPr>
          <w:i/>
          <w:iCs/>
        </w:rPr>
        <w:t>J</w:t>
      </w:r>
      <w:r w:rsidRPr="005D4C28">
        <w:rPr>
          <w:i/>
        </w:rPr>
        <w:t xml:space="preserve"> Nutr.</w:t>
      </w:r>
      <w:r w:rsidRPr="005D4C28">
        <w:t xml:space="preserve"> </w:t>
      </w:r>
      <w:r w:rsidRPr="005D4C28">
        <w:rPr>
          <w:b/>
        </w:rPr>
        <w:t>145</w:t>
      </w:r>
      <w:r w:rsidRPr="005D4C28">
        <w:t xml:space="preserve"> (5), 847-854 (2015).</w:t>
      </w:r>
    </w:p>
    <w:p w14:paraId="43869B08" w14:textId="106B1908" w:rsidR="008505F0" w:rsidRPr="005D4C28" w:rsidRDefault="008505F0" w:rsidP="003D6242">
      <w:pPr>
        <w:pStyle w:val="EndNoteBibliography"/>
      </w:pPr>
      <w:r w:rsidRPr="005D4C28">
        <w:t>12</w:t>
      </w:r>
      <w:r w:rsidRPr="005D4C28">
        <w:tab/>
        <w:t>Green, M. H., Green, J. B.</w:t>
      </w:r>
      <w:r w:rsidR="003D6242">
        <w:t>,</w:t>
      </w:r>
      <w:r w:rsidRPr="005D4C28">
        <w:t xml:space="preserve"> Ford, J. L. Better Predictions of Vitamin A Total Body Stores by the Retinol Isotope Dilution Method Are Possible with Deeper Understanding of the Mathematics and by Applying Compartmental Modeling. </w:t>
      </w:r>
      <w:r w:rsidRPr="005D4C28">
        <w:rPr>
          <w:i/>
        </w:rPr>
        <w:t>J Nutr.</w:t>
      </w:r>
      <w:r w:rsidRPr="005D4C28">
        <w:t xml:space="preserve"> </w:t>
      </w:r>
      <w:r w:rsidRPr="005D4C28">
        <w:rPr>
          <w:b/>
        </w:rPr>
        <w:t>150</w:t>
      </w:r>
      <w:r w:rsidRPr="005D4C28">
        <w:t xml:space="preserve"> (5), 989-993 (2020).</w:t>
      </w:r>
    </w:p>
    <w:p w14:paraId="6E092594" w14:textId="4E0EBC76" w:rsidR="008505F0" w:rsidRPr="005D4C28" w:rsidRDefault="008505F0" w:rsidP="003D6242">
      <w:pPr>
        <w:pStyle w:val="EndNoteBibliography"/>
      </w:pPr>
      <w:r w:rsidRPr="005D4C28">
        <w:t>13</w:t>
      </w:r>
      <w:r w:rsidRPr="005D4C28">
        <w:tab/>
        <w:t>Lietz, G.</w:t>
      </w:r>
      <w:r w:rsidRPr="003D6242">
        <w:rPr>
          <w:iCs/>
        </w:rPr>
        <w:t xml:space="preserve"> et al. </w:t>
      </w:r>
      <w:r w:rsidRPr="005D4C28">
        <w:t xml:space="preserve">Current Capabilities and Limitations of Stable Isotope Techniques and Applied Mathematical Equations in Determining Whole-Body Vitamin A Status. </w:t>
      </w:r>
      <w:r w:rsidRPr="005D4C28">
        <w:rPr>
          <w:i/>
        </w:rPr>
        <w:t>Food  Nutr Bull.</w:t>
      </w:r>
      <w:r w:rsidRPr="005D4C28">
        <w:t xml:space="preserve"> </w:t>
      </w:r>
      <w:r w:rsidRPr="005D4C28">
        <w:rPr>
          <w:b/>
        </w:rPr>
        <w:t>37</w:t>
      </w:r>
      <w:r w:rsidR="003D6242">
        <w:t xml:space="preserve">, </w:t>
      </w:r>
      <w:r w:rsidRPr="005D4C28">
        <w:t>S87-S103 (2016).</w:t>
      </w:r>
    </w:p>
    <w:p w14:paraId="34EA682A" w14:textId="5185C38D" w:rsidR="008505F0" w:rsidRPr="005D4C28" w:rsidRDefault="008505F0" w:rsidP="003D6242">
      <w:pPr>
        <w:pStyle w:val="EndNoteBibliography"/>
      </w:pPr>
      <w:r w:rsidRPr="005D4C28">
        <w:t>14</w:t>
      </w:r>
      <w:r w:rsidRPr="005D4C28">
        <w:tab/>
        <w:t>Furr, H. C.</w:t>
      </w:r>
      <w:r w:rsidRPr="005D4C28">
        <w:rPr>
          <w:i/>
        </w:rPr>
        <w:t xml:space="preserve"> </w:t>
      </w:r>
      <w:r w:rsidRPr="003D6242">
        <w:rPr>
          <w:iCs/>
        </w:rPr>
        <w:t xml:space="preserve">et al. </w:t>
      </w:r>
      <w:r w:rsidRPr="005D4C28">
        <w:t xml:space="preserve">Vitamin A concentrations in liver determined by isotope dilution assay with tetradeuterated vitamin A and by biopsy in generally healthy adult humans. </w:t>
      </w:r>
      <w:r w:rsidRPr="005D4C28">
        <w:rPr>
          <w:i/>
        </w:rPr>
        <w:t>Am J Clin Nutr.</w:t>
      </w:r>
      <w:r w:rsidRPr="005D4C28">
        <w:t xml:space="preserve"> </w:t>
      </w:r>
      <w:r w:rsidRPr="005D4C28">
        <w:rPr>
          <w:b/>
        </w:rPr>
        <w:t>49</w:t>
      </w:r>
      <w:r w:rsidRPr="005D4C28">
        <w:t xml:space="preserve"> (4), 713-716 (1989).</w:t>
      </w:r>
    </w:p>
    <w:p w14:paraId="1DD18C4F" w14:textId="3E0F562B" w:rsidR="008505F0" w:rsidRPr="005D4C28" w:rsidRDefault="008505F0" w:rsidP="003D6242">
      <w:pPr>
        <w:pStyle w:val="EndNoteBibliography"/>
      </w:pPr>
      <w:r w:rsidRPr="005D4C28">
        <w:t>15</w:t>
      </w:r>
      <w:r w:rsidRPr="005D4C28">
        <w:tab/>
        <w:t>Haskell, M. J.</w:t>
      </w:r>
      <w:r w:rsidRPr="005D4C28">
        <w:rPr>
          <w:i/>
        </w:rPr>
        <w:t xml:space="preserve"> </w:t>
      </w:r>
      <w:r w:rsidRPr="003D6242">
        <w:rPr>
          <w:iCs/>
        </w:rPr>
        <w:t xml:space="preserve">et al. </w:t>
      </w:r>
      <w:r w:rsidRPr="005D4C28">
        <w:t xml:space="preserve">Assessment of vitamin A status by the deuterated-retinol-dilution technique and comparison with hepatic vitamin A concentration in Bangladeshi surgical patients. </w:t>
      </w:r>
      <w:r w:rsidRPr="005D4C28">
        <w:rPr>
          <w:i/>
        </w:rPr>
        <w:t>Am J Clin Nutr.</w:t>
      </w:r>
      <w:r w:rsidRPr="005D4C28">
        <w:t xml:space="preserve"> </w:t>
      </w:r>
      <w:r w:rsidRPr="005D4C28">
        <w:rPr>
          <w:b/>
        </w:rPr>
        <w:t>66</w:t>
      </w:r>
      <w:r w:rsidRPr="005D4C28">
        <w:t xml:space="preserve"> (1), 67-74</w:t>
      </w:r>
      <w:r w:rsidR="003D6242">
        <w:t xml:space="preserve"> </w:t>
      </w:r>
      <w:r w:rsidRPr="005D4C28">
        <w:t>(1997).</w:t>
      </w:r>
    </w:p>
    <w:p w14:paraId="64B68D1E" w14:textId="281A00F1" w:rsidR="008505F0" w:rsidRPr="005D4C28" w:rsidRDefault="008505F0" w:rsidP="003D6242">
      <w:pPr>
        <w:pStyle w:val="EndNoteBibliography"/>
      </w:pPr>
      <w:r w:rsidRPr="005D4C28">
        <w:t>16</w:t>
      </w:r>
      <w:r w:rsidRPr="005D4C28">
        <w:tab/>
        <w:t>Fleshman, M. K., Riedl, K. M., Novotny, J. A., Schwartz, S. J.</w:t>
      </w:r>
      <w:r w:rsidR="003D6242">
        <w:t xml:space="preserve">, </w:t>
      </w:r>
      <w:r w:rsidRPr="005D4C28">
        <w:t xml:space="preserve">Harrison, E. H. An LC/MS </w:t>
      </w:r>
      <w:r w:rsidRPr="005D4C28">
        <w:lastRenderedPageBreak/>
        <w:t xml:space="preserve">method for d8-β-carotene and d4-retinyl esters: β-carotene absorption and its conversion to vitamin A in humans. </w:t>
      </w:r>
      <w:r w:rsidRPr="005D4C28">
        <w:rPr>
          <w:i/>
        </w:rPr>
        <w:t>J Lipid Res.</w:t>
      </w:r>
      <w:r w:rsidRPr="005D4C28">
        <w:t xml:space="preserve"> </w:t>
      </w:r>
      <w:r w:rsidRPr="005D4C28">
        <w:rPr>
          <w:b/>
        </w:rPr>
        <w:t>53</w:t>
      </w:r>
      <w:r w:rsidRPr="005D4C28">
        <w:t xml:space="preserve"> (4), 820-827 (2012).</w:t>
      </w:r>
    </w:p>
    <w:p w14:paraId="580A63C4" w14:textId="24ED8037" w:rsidR="008505F0" w:rsidRPr="005D4C28" w:rsidRDefault="008505F0" w:rsidP="003D6242">
      <w:pPr>
        <w:pStyle w:val="EndNoteBibliography"/>
      </w:pPr>
      <w:r w:rsidRPr="005D4C28">
        <w:t>17</w:t>
      </w:r>
      <w:r w:rsidRPr="005D4C28">
        <w:tab/>
        <w:t>Gannon, B.</w:t>
      </w:r>
      <w:r w:rsidRPr="003D6242">
        <w:rPr>
          <w:iCs/>
        </w:rPr>
        <w:t xml:space="preserve"> et al.</w:t>
      </w:r>
      <w:r w:rsidRPr="005D4C28">
        <w:t xml:space="preserve"> Biofortified orange maize is as efficacious as a vitamin A supplement in Zambian children even in the presence of high liver reserves of vitamin A: a community-based, randomized placebo-controlled trial. </w:t>
      </w:r>
      <w:r w:rsidRPr="005D4C28">
        <w:rPr>
          <w:i/>
        </w:rPr>
        <w:t>Am J Clin Nutr.</w:t>
      </w:r>
      <w:r w:rsidRPr="005D4C28">
        <w:t xml:space="preserve"> </w:t>
      </w:r>
      <w:r w:rsidRPr="005D4C28">
        <w:rPr>
          <w:b/>
        </w:rPr>
        <w:t>100</w:t>
      </w:r>
      <w:r w:rsidRPr="005D4C28">
        <w:t xml:space="preserve"> (6), 1541-1550 (2014).</w:t>
      </w:r>
    </w:p>
    <w:p w14:paraId="617351E2" w14:textId="1ABF287C" w:rsidR="008505F0" w:rsidRPr="005D4C28" w:rsidRDefault="008505F0" w:rsidP="003D6242">
      <w:pPr>
        <w:pStyle w:val="EndNoteBibliography"/>
      </w:pPr>
      <w:r w:rsidRPr="005D4C28">
        <w:t>18</w:t>
      </w:r>
      <w:r w:rsidRPr="005D4C28">
        <w:tab/>
        <w:t>Oxley, A.</w:t>
      </w:r>
      <w:r w:rsidRPr="005D4C28">
        <w:rPr>
          <w:i/>
        </w:rPr>
        <w:t xml:space="preserve"> </w:t>
      </w:r>
      <w:r w:rsidRPr="003D6242">
        <w:rPr>
          <w:iCs/>
        </w:rPr>
        <w:t xml:space="preserve">et al. </w:t>
      </w:r>
      <w:r w:rsidRPr="005D4C28">
        <w:t xml:space="preserve">An LC/MS/MS method for stable isotope dilution studies of beta-carotene bioavailability, bioconversion, and vitamin A status in humans. </w:t>
      </w:r>
      <w:r w:rsidRPr="005D4C28">
        <w:rPr>
          <w:i/>
        </w:rPr>
        <w:t>J Lipid Res.</w:t>
      </w:r>
      <w:r w:rsidRPr="005D4C28">
        <w:t xml:space="preserve"> </w:t>
      </w:r>
      <w:r w:rsidRPr="005D4C28">
        <w:rPr>
          <w:b/>
        </w:rPr>
        <w:t>55</w:t>
      </w:r>
      <w:r w:rsidRPr="005D4C28">
        <w:t xml:space="preserve"> (2), 319-328</w:t>
      </w:r>
      <w:r w:rsidR="003D6242">
        <w:t xml:space="preserve"> </w:t>
      </w:r>
      <w:r w:rsidRPr="005D4C28">
        <w:t>(2014).</w:t>
      </w:r>
    </w:p>
    <w:p w14:paraId="57DAC8F1" w14:textId="7912EA22" w:rsidR="008505F0" w:rsidRPr="005D4C28" w:rsidRDefault="008505F0" w:rsidP="003D6242">
      <w:pPr>
        <w:pStyle w:val="EndNoteBibliography"/>
      </w:pPr>
      <w:r w:rsidRPr="005D4C28">
        <w:t>19</w:t>
      </w:r>
      <w:r w:rsidRPr="005D4C28">
        <w:tab/>
        <w:t>Oxley, A.</w:t>
      </w:r>
      <w:r w:rsidRPr="005D4C28">
        <w:rPr>
          <w:i/>
        </w:rPr>
        <w:t xml:space="preserve"> </w:t>
      </w:r>
      <w:r w:rsidRPr="003D6242">
        <w:rPr>
          <w:iCs/>
        </w:rPr>
        <w:t xml:space="preserve">et al. </w:t>
      </w:r>
      <w:r w:rsidRPr="005D4C28">
        <w:t xml:space="preserve">Determination of Vitamin A Total Body Stores in Children from Dried Serum Spots: Application in a Low- and Middle-Income Country Community Setting. </w:t>
      </w:r>
      <w:r w:rsidRPr="005D4C28">
        <w:rPr>
          <w:i/>
        </w:rPr>
        <w:t>J Nutr.</w:t>
      </w:r>
      <w:r w:rsidRPr="005D4C28">
        <w:t xml:space="preserve"> </w:t>
      </w:r>
      <w:r w:rsidRPr="005D4C28">
        <w:rPr>
          <w:b/>
        </w:rPr>
        <w:t>151</w:t>
      </w:r>
      <w:r w:rsidRPr="005D4C28">
        <w:t xml:space="preserve"> (5), 1341-1346 (2021).</w:t>
      </w:r>
    </w:p>
    <w:p w14:paraId="7B09B976" w14:textId="3C728D19" w:rsidR="008505F0" w:rsidRPr="005D4C28" w:rsidRDefault="008505F0" w:rsidP="003D6242">
      <w:pPr>
        <w:pStyle w:val="EndNoteBibliography"/>
      </w:pPr>
      <w:r w:rsidRPr="005D4C28">
        <w:t>20</w:t>
      </w:r>
      <w:r w:rsidRPr="005D4C28">
        <w:tab/>
        <w:t>Oxley, A.</w:t>
      </w:r>
      <w:r w:rsidR="003D6242">
        <w:t>,</w:t>
      </w:r>
      <w:r w:rsidRPr="005D4C28">
        <w:t xml:space="preserve"> Lietz, G. Use of stable isotopes to study bioconversion and bioefficacy of provitamin A carotenoids. </w:t>
      </w:r>
      <w:r w:rsidRPr="005D4C28">
        <w:rPr>
          <w:i/>
        </w:rPr>
        <w:t>Meth Enzymol.</w:t>
      </w:r>
      <w:r w:rsidRPr="005D4C28">
        <w:t xml:space="preserve"> </w:t>
      </w:r>
      <w:r w:rsidRPr="005D4C28">
        <w:rPr>
          <w:b/>
        </w:rPr>
        <w:t>670</w:t>
      </w:r>
      <w:r w:rsidR="003D6242">
        <w:rPr>
          <w:b/>
        </w:rPr>
        <w:t>,</w:t>
      </w:r>
      <w:r w:rsidRPr="005D4C28">
        <w:t xml:space="preserve"> 399-422 (2022).</w:t>
      </w:r>
    </w:p>
    <w:p w14:paraId="2C1EA85E" w14:textId="4C910BD5" w:rsidR="008505F0" w:rsidRPr="005D4C28" w:rsidRDefault="008505F0" w:rsidP="003D6242">
      <w:pPr>
        <w:pStyle w:val="EndNoteBibliography"/>
      </w:pPr>
      <w:r w:rsidRPr="005D4C28">
        <w:t>21</w:t>
      </w:r>
      <w:r w:rsidRPr="005D4C28">
        <w:tab/>
        <w:t>Parker, R. S.</w:t>
      </w:r>
      <w:r w:rsidRPr="005D4C28">
        <w:rPr>
          <w:i/>
        </w:rPr>
        <w:t xml:space="preserve"> </w:t>
      </w:r>
      <w:r w:rsidRPr="003D6242">
        <w:rPr>
          <w:iCs/>
        </w:rPr>
        <w:t xml:space="preserve">et al. </w:t>
      </w:r>
      <w:r w:rsidRPr="005D4C28">
        <w:t xml:space="preserve">Study of beta-carotene metabolism in humans using 13C-beta-carotene and high precision isotope ratio mass spectrometry. </w:t>
      </w:r>
      <w:r w:rsidRPr="005D4C28">
        <w:rPr>
          <w:i/>
        </w:rPr>
        <w:t>Ann N Y Acad Sci.</w:t>
      </w:r>
      <w:r w:rsidRPr="005D4C28">
        <w:t xml:space="preserve"> </w:t>
      </w:r>
      <w:r w:rsidRPr="005D4C28">
        <w:rPr>
          <w:b/>
        </w:rPr>
        <w:t>691</w:t>
      </w:r>
      <w:r w:rsidR="003D6242">
        <w:rPr>
          <w:b/>
        </w:rPr>
        <w:t>,</w:t>
      </w:r>
      <w:r w:rsidRPr="005D4C28">
        <w:t xml:space="preserve"> 86-95 (1993).</w:t>
      </w:r>
    </w:p>
    <w:p w14:paraId="2C69E3FC" w14:textId="6C0FF7C8" w:rsidR="008505F0" w:rsidRPr="005D4C28" w:rsidRDefault="008505F0" w:rsidP="003D6242">
      <w:pPr>
        <w:pStyle w:val="EndNoteBibliography"/>
      </w:pPr>
      <w:r w:rsidRPr="005D4C28">
        <w:t>22</w:t>
      </w:r>
      <w:r w:rsidRPr="005D4C28">
        <w:tab/>
        <w:t>Tang, G. W., Qin, J.</w:t>
      </w:r>
      <w:r w:rsidR="003D6242">
        <w:t>,</w:t>
      </w:r>
      <w:r w:rsidRPr="005D4C28">
        <w:t xml:space="preserve"> Dolnikowski, G. Deuterium enrichment of retinol in humans determined by gas chromatography electron capture negative chemical ionization mass spectrometry. </w:t>
      </w:r>
      <w:r w:rsidRPr="005D4C28">
        <w:rPr>
          <w:i/>
        </w:rPr>
        <w:t>J Nutr Biochem.</w:t>
      </w:r>
      <w:r w:rsidRPr="005D4C28">
        <w:t xml:space="preserve"> </w:t>
      </w:r>
      <w:r w:rsidRPr="005D4C28">
        <w:rPr>
          <w:b/>
        </w:rPr>
        <w:t>9</w:t>
      </w:r>
      <w:r w:rsidRPr="005D4C28">
        <w:t xml:space="preserve"> (7), 408-414 (1998).</w:t>
      </w:r>
    </w:p>
    <w:p w14:paraId="5A748AF7" w14:textId="33527EDD" w:rsidR="008505F0" w:rsidRPr="005D4C28" w:rsidRDefault="008505F0" w:rsidP="003D6242">
      <w:pPr>
        <w:pStyle w:val="EndNoteBibliography"/>
      </w:pPr>
      <w:r w:rsidRPr="005D4C28">
        <w:t>23</w:t>
      </w:r>
      <w:r w:rsidRPr="005D4C28">
        <w:tab/>
        <w:t>Tang, G. W., Qin, J., Dolnikowski, G. G.</w:t>
      </w:r>
      <w:r w:rsidR="003D6242">
        <w:t>,</w:t>
      </w:r>
      <w:r w:rsidRPr="005D4C28">
        <w:t xml:space="preserve"> Russell, R. M. Short-term (intestinal) and long-term (postintestinal) conversion of beta-carotene to retinol in adults as assessed by a stable-isotope reference method. </w:t>
      </w:r>
      <w:r w:rsidRPr="005D4C28">
        <w:rPr>
          <w:i/>
        </w:rPr>
        <w:t>Am J Clin Nutr.</w:t>
      </w:r>
      <w:r w:rsidRPr="005D4C28">
        <w:t xml:space="preserve"> </w:t>
      </w:r>
      <w:r w:rsidRPr="005D4C28">
        <w:rPr>
          <w:b/>
        </w:rPr>
        <w:t>78</w:t>
      </w:r>
      <w:r w:rsidRPr="005D4C28">
        <w:t xml:space="preserve"> (2), 259-266 (2003).</w:t>
      </w:r>
    </w:p>
    <w:p w14:paraId="67142DC9" w14:textId="05167B5A" w:rsidR="008505F0" w:rsidRPr="005D4C28" w:rsidRDefault="008505F0" w:rsidP="003D6242">
      <w:pPr>
        <w:pStyle w:val="EndNoteBibliography"/>
      </w:pPr>
      <w:r w:rsidRPr="005D4C28">
        <w:t>24</w:t>
      </w:r>
      <w:r w:rsidRPr="005D4C28">
        <w:tab/>
        <w:t>Tang, G. W., Qin, J., Hao, L. Y., Yin, S. A.</w:t>
      </w:r>
      <w:r w:rsidR="003D6242">
        <w:t>,</w:t>
      </w:r>
      <w:r w:rsidRPr="005D4C28">
        <w:t xml:space="preserve"> Russell, R. M. Use of a short-term isotope-dilution method for determining the vitamin A status of children. </w:t>
      </w:r>
      <w:r w:rsidRPr="005D4C28">
        <w:rPr>
          <w:i/>
        </w:rPr>
        <w:t>Am J Clin Nutr.</w:t>
      </w:r>
      <w:r w:rsidRPr="005D4C28">
        <w:t xml:space="preserve"> </w:t>
      </w:r>
      <w:r w:rsidRPr="005D4C28">
        <w:rPr>
          <w:b/>
        </w:rPr>
        <w:t>76</w:t>
      </w:r>
      <w:r w:rsidRPr="005D4C28">
        <w:t xml:space="preserve"> (2), 413-418 (2002).</w:t>
      </w:r>
    </w:p>
    <w:p w14:paraId="13E87FB0" w14:textId="3FF0C2CE" w:rsidR="008505F0" w:rsidRPr="005D4C28" w:rsidRDefault="008505F0" w:rsidP="003D6242">
      <w:pPr>
        <w:pStyle w:val="EndNoteBibliography"/>
      </w:pPr>
      <w:r w:rsidRPr="005D4C28">
        <w:t>25</w:t>
      </w:r>
      <w:r w:rsidRPr="005D4C28">
        <w:tab/>
        <w:t xml:space="preserve">Tanumihardjo, S. A. Vitamin A status assessment in rats with C-13(4)-retinyl acetate and gas chromatography/combustion/isotope ratio mass spectrometry. </w:t>
      </w:r>
      <w:r w:rsidRPr="005D4C28">
        <w:rPr>
          <w:i/>
        </w:rPr>
        <w:t>J Nutr.</w:t>
      </w:r>
      <w:r w:rsidRPr="005D4C28">
        <w:t xml:space="preserve"> </w:t>
      </w:r>
      <w:r w:rsidRPr="005D4C28">
        <w:rPr>
          <w:b/>
        </w:rPr>
        <w:t>130</w:t>
      </w:r>
      <w:r w:rsidRPr="005D4C28">
        <w:t xml:space="preserve"> (11), 2844-2849 (2000).</w:t>
      </w:r>
    </w:p>
    <w:p w14:paraId="192B585F" w14:textId="37C70775" w:rsidR="008505F0" w:rsidRPr="005D4C28" w:rsidRDefault="008505F0" w:rsidP="003D6242">
      <w:pPr>
        <w:pStyle w:val="EndNoteBibliography"/>
      </w:pPr>
      <w:r w:rsidRPr="005D4C28">
        <w:t>26</w:t>
      </w:r>
      <w:r w:rsidRPr="005D4C28">
        <w:tab/>
        <w:t>van Breemen, R. B.</w:t>
      </w:r>
      <w:r w:rsidRPr="003D6242">
        <w:rPr>
          <w:iCs/>
        </w:rPr>
        <w:t xml:space="preserve"> et al. </w:t>
      </w:r>
      <w:r w:rsidRPr="005D4C28">
        <w:t xml:space="preserve">Development of a method for quantitation of retinol and retinyl palmitate in human serum using high-performance liquid chromatography-atmospheric pressure chemical ionization-mass spectrometry. </w:t>
      </w:r>
      <w:r w:rsidRPr="005D4C28">
        <w:rPr>
          <w:i/>
        </w:rPr>
        <w:t>J Chromatogr A.</w:t>
      </w:r>
      <w:r w:rsidRPr="005D4C28">
        <w:t xml:space="preserve"> </w:t>
      </w:r>
      <w:r w:rsidRPr="005D4C28">
        <w:rPr>
          <w:b/>
        </w:rPr>
        <w:t>794</w:t>
      </w:r>
      <w:r w:rsidRPr="005D4C28">
        <w:t xml:space="preserve"> (1-2), 245-251</w:t>
      </w:r>
      <w:r w:rsidR="003D6242">
        <w:t xml:space="preserve"> </w:t>
      </w:r>
      <w:r w:rsidRPr="005D4C28">
        <w:t>(1998).</w:t>
      </w:r>
    </w:p>
    <w:p w14:paraId="4E486FCF" w14:textId="403C3FAF" w:rsidR="008505F0" w:rsidRPr="005D4C28" w:rsidRDefault="008505F0" w:rsidP="003D6242">
      <w:pPr>
        <w:pStyle w:val="EndNoteBibliography"/>
      </w:pPr>
      <w:r w:rsidRPr="005D4C28">
        <w:t>27</w:t>
      </w:r>
      <w:r w:rsidRPr="005D4C28">
        <w:tab/>
        <w:t>Fu, Y., Li, W.</w:t>
      </w:r>
      <w:r w:rsidR="003D6242">
        <w:t>,</w:t>
      </w:r>
      <w:r w:rsidRPr="005D4C28">
        <w:t xml:space="preserve"> Flarakos, J. Recommendations and best practices for calibration curves in quantitative LC-MS bioanalysis. </w:t>
      </w:r>
      <w:r w:rsidRPr="005D4C28">
        <w:rPr>
          <w:i/>
        </w:rPr>
        <w:t>Bioanalysis.</w:t>
      </w:r>
      <w:r w:rsidRPr="005D4C28">
        <w:t xml:space="preserve"> </w:t>
      </w:r>
      <w:r w:rsidRPr="005D4C28">
        <w:rPr>
          <w:b/>
        </w:rPr>
        <w:t>11</w:t>
      </w:r>
      <w:r w:rsidRPr="005D4C28">
        <w:t xml:space="preserve"> (15), 1375-1377 (2019).</w:t>
      </w:r>
    </w:p>
    <w:p w14:paraId="01135119" w14:textId="3787B0A0" w:rsidR="008505F0" w:rsidRPr="005D4C28" w:rsidRDefault="008505F0" w:rsidP="003D6242">
      <w:pPr>
        <w:pStyle w:val="EndNoteBibliography"/>
      </w:pPr>
      <w:r w:rsidRPr="005D4C28">
        <w:t>28</w:t>
      </w:r>
      <w:r w:rsidRPr="005D4C28">
        <w:tab/>
        <w:t>Ford, J. L.</w:t>
      </w:r>
      <w:r w:rsidRPr="005D4C28">
        <w:rPr>
          <w:i/>
        </w:rPr>
        <w:t xml:space="preserve"> </w:t>
      </w:r>
      <w:r w:rsidRPr="003D6242">
        <w:rPr>
          <w:iCs/>
        </w:rPr>
        <w:t xml:space="preserve">et al. </w:t>
      </w:r>
      <w:r w:rsidRPr="005D4C28">
        <w:t xml:space="preserve">Use of Model-Based Compartmental Analysis and a Super-Child Design to Study Whole-Body Retinol Kinetics and Vitamin A Total Body Stores in Children from 3 Lower-Income Countries. </w:t>
      </w:r>
      <w:r w:rsidRPr="005D4C28">
        <w:rPr>
          <w:i/>
        </w:rPr>
        <w:t>J Nutr.</w:t>
      </w:r>
      <w:r w:rsidRPr="005D4C28">
        <w:t xml:space="preserve"> </w:t>
      </w:r>
      <w:r w:rsidRPr="005D4C28">
        <w:rPr>
          <w:b/>
        </w:rPr>
        <w:t>150</w:t>
      </w:r>
      <w:r w:rsidRPr="005D4C28">
        <w:t xml:space="preserve"> (2), 411-418 (2020).</w:t>
      </w:r>
    </w:p>
    <w:p w14:paraId="2E147F60" w14:textId="5B1F44BD" w:rsidR="008505F0" w:rsidRPr="005D4C28" w:rsidRDefault="008505F0" w:rsidP="003D6242">
      <w:pPr>
        <w:pStyle w:val="EndNoteBibliography"/>
      </w:pPr>
      <w:r w:rsidRPr="005D4C28">
        <w:t>29</w:t>
      </w:r>
      <w:r w:rsidRPr="005D4C28">
        <w:tab/>
        <w:t>van Lieshout, M., West, C. E.</w:t>
      </w:r>
      <w:r w:rsidR="003D6242">
        <w:t>,</w:t>
      </w:r>
      <w:r w:rsidRPr="005D4C28">
        <w:t xml:space="preserve"> van Breemen, R. B. Isotopic tracer techniques for studying the bioavailability and bioefficacy of dietary carotenoids, particularly beta-carotene, in humans: a review. </w:t>
      </w:r>
      <w:r w:rsidRPr="005D4C28">
        <w:rPr>
          <w:i/>
        </w:rPr>
        <w:t>Am J Clinical Nutr</w:t>
      </w:r>
      <w:r w:rsidR="003D6242">
        <w:rPr>
          <w:i/>
        </w:rPr>
        <w:t>.</w:t>
      </w:r>
      <w:r w:rsidRPr="005D4C28">
        <w:t xml:space="preserve"> </w:t>
      </w:r>
      <w:r w:rsidRPr="005D4C28">
        <w:rPr>
          <w:b/>
        </w:rPr>
        <w:t>77</w:t>
      </w:r>
      <w:r w:rsidRPr="005D4C28">
        <w:t xml:space="preserve"> (1), 12-28 (2003).</w:t>
      </w:r>
    </w:p>
    <w:p w14:paraId="2912B2BB" w14:textId="55B5536A" w:rsidR="008505F0" w:rsidRPr="005D4C28" w:rsidRDefault="008505F0" w:rsidP="003D6242">
      <w:pPr>
        <w:pStyle w:val="EndNoteBibliography"/>
      </w:pPr>
      <w:r w:rsidRPr="005D4C28">
        <w:t>30</w:t>
      </w:r>
      <w:r w:rsidRPr="005D4C28">
        <w:tab/>
        <w:t>Kane, M. A.</w:t>
      </w:r>
      <w:r w:rsidR="003D6242">
        <w:t>,</w:t>
      </w:r>
      <w:r w:rsidRPr="005D4C28">
        <w:t xml:space="preserve"> Napoli, J. L. Quantification of endogenous retinoids. </w:t>
      </w:r>
      <w:r w:rsidRPr="005D4C28">
        <w:rPr>
          <w:i/>
        </w:rPr>
        <w:t>Methods Mol Biol.</w:t>
      </w:r>
      <w:r w:rsidRPr="005D4C28">
        <w:t xml:space="preserve"> </w:t>
      </w:r>
      <w:r w:rsidRPr="005D4C28">
        <w:rPr>
          <w:b/>
        </w:rPr>
        <w:t>652</w:t>
      </w:r>
      <w:r w:rsidR="003D6242">
        <w:rPr>
          <w:b/>
        </w:rPr>
        <w:t>,</w:t>
      </w:r>
      <w:r w:rsidRPr="005D4C28">
        <w:t xml:space="preserve"> 1-54 (2010).</w:t>
      </w:r>
    </w:p>
    <w:p w14:paraId="125A5F39" w14:textId="25ED4C3D" w:rsidR="008505F0" w:rsidRPr="005D4C28" w:rsidRDefault="008505F0" w:rsidP="003D6242">
      <w:pPr>
        <w:pStyle w:val="EndNoteBibliography"/>
      </w:pPr>
      <w:r w:rsidRPr="005D4C28">
        <w:t>31</w:t>
      </w:r>
      <w:r w:rsidRPr="005D4C28">
        <w:tab/>
        <w:t xml:space="preserve">Preston, T. Existing and emerging technologies for measuring stable isotope labelled retinol in biological samples: isotope dilution analysis of body retinol stores. </w:t>
      </w:r>
      <w:r w:rsidRPr="005D4C28">
        <w:rPr>
          <w:i/>
        </w:rPr>
        <w:t>Int J Vitam Nutr Res.</w:t>
      </w:r>
      <w:r w:rsidRPr="005D4C28">
        <w:t xml:space="preserve"> </w:t>
      </w:r>
      <w:r w:rsidRPr="005D4C28">
        <w:rPr>
          <w:b/>
        </w:rPr>
        <w:t>84 Suppl 1</w:t>
      </w:r>
      <w:r w:rsidR="003D6242">
        <w:rPr>
          <w:b/>
        </w:rPr>
        <w:t>,</w:t>
      </w:r>
      <w:r w:rsidRPr="005D4C28">
        <w:t xml:space="preserve"> 30-39 (2014).</w:t>
      </w:r>
    </w:p>
    <w:p w14:paraId="3FB49B94" w14:textId="112602C1" w:rsidR="00EC0649" w:rsidRPr="005D4C28" w:rsidRDefault="008505F0" w:rsidP="003D6242">
      <w:pPr>
        <w:pStyle w:val="EndNoteBibliography"/>
        <w:rPr>
          <w:bCs/>
        </w:rPr>
      </w:pPr>
      <w:r w:rsidRPr="005D4C28">
        <w:t>32</w:t>
      </w:r>
      <w:r w:rsidRPr="005D4C28">
        <w:tab/>
        <w:t>Valentine, A. R., Davis, C. R.</w:t>
      </w:r>
      <w:r w:rsidR="003D6242">
        <w:t>,</w:t>
      </w:r>
      <w:r w:rsidRPr="005D4C28">
        <w:t xml:space="preserve"> Tanumihardjo, S. A. Vitamin A isotope dilution predicts liver stores in line with long-term vitamin A intake above the current Recommended Dietary Allowance for young adult women. </w:t>
      </w:r>
      <w:r w:rsidRPr="005D4C28">
        <w:rPr>
          <w:i/>
        </w:rPr>
        <w:t>Am J Clin Nutr.</w:t>
      </w:r>
      <w:r w:rsidRPr="005D4C28">
        <w:t xml:space="preserve"> </w:t>
      </w:r>
      <w:r w:rsidRPr="005D4C28">
        <w:rPr>
          <w:b/>
        </w:rPr>
        <w:t>98</w:t>
      </w:r>
      <w:r w:rsidRPr="005D4C28">
        <w:t xml:space="preserve"> (5), 1192-1199 (2013).</w:t>
      </w:r>
      <w:r w:rsidR="00B67C06" w:rsidRPr="005D4C28">
        <w:rPr>
          <w:bCs/>
        </w:rPr>
        <w:fldChar w:fldCharType="end"/>
      </w:r>
    </w:p>
    <w:sectPr w:rsidR="00EC0649" w:rsidRPr="005D4C28" w:rsidSect="005D4C28">
      <w:headerReference w:type="even" r:id="rId8"/>
      <w:headerReference w:type="default" r:id="rId9"/>
      <w:footerReference w:type="even" r:id="rId1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66B44E" w14:textId="77777777" w:rsidR="00E61FDC" w:rsidRDefault="00E61FDC">
      <w:r>
        <w:separator/>
      </w:r>
    </w:p>
  </w:endnote>
  <w:endnote w:type="continuationSeparator" w:id="0">
    <w:p w14:paraId="490AAAB1" w14:textId="77777777" w:rsidR="00E61FDC" w:rsidRDefault="00E61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CD3FCC" w14:textId="77777777" w:rsidR="00E61FDC" w:rsidRDefault="00E61FDC">
      <w:r>
        <w:separator/>
      </w:r>
    </w:p>
  </w:footnote>
  <w:footnote w:type="continuationSeparator" w:id="0">
    <w:p w14:paraId="54624555" w14:textId="77777777" w:rsidR="00E61FDC" w:rsidRDefault="00E61F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26CEF"/>
    <w:multiLevelType w:val="multilevel"/>
    <w:tmpl w:val="9C38A5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CAF4644"/>
    <w:multiLevelType w:val="multilevel"/>
    <w:tmpl w:val="CC323DBA"/>
    <w:lvl w:ilvl="0">
      <w:start w:val="10"/>
      <w:numFmt w:val="decimal"/>
      <w:lvlText w:val="%1"/>
      <w:lvlJc w:val="left"/>
      <w:pPr>
        <w:ind w:left="444" w:hanging="444"/>
      </w:pPr>
      <w:rPr>
        <w:rFonts w:hint="default"/>
      </w:rPr>
    </w:lvl>
    <w:lvl w:ilvl="1">
      <w:start w:val="1"/>
      <w:numFmt w:val="decimal"/>
      <w:lvlText w:val="%1.%2"/>
      <w:lvlJc w:val="left"/>
      <w:pPr>
        <w:ind w:left="1164" w:hanging="44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BD13656"/>
    <w:multiLevelType w:val="multilevel"/>
    <w:tmpl w:val="7EDA112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9684187">
    <w:abstractNumId w:val="4"/>
  </w:num>
  <w:num w:numId="2" w16cid:durableId="1721394367">
    <w:abstractNumId w:val="9"/>
  </w:num>
  <w:num w:numId="3" w16cid:durableId="879829670">
    <w:abstractNumId w:val="14"/>
  </w:num>
  <w:num w:numId="4" w16cid:durableId="964510042">
    <w:abstractNumId w:val="1"/>
  </w:num>
  <w:num w:numId="5" w16cid:durableId="1003971528">
    <w:abstractNumId w:val="11"/>
  </w:num>
  <w:num w:numId="6" w16cid:durableId="950547719">
    <w:abstractNumId w:val="13"/>
  </w:num>
  <w:num w:numId="7" w16cid:durableId="531266702">
    <w:abstractNumId w:val="5"/>
  </w:num>
  <w:num w:numId="8" w16cid:durableId="227229314">
    <w:abstractNumId w:val="8"/>
  </w:num>
  <w:num w:numId="9" w16cid:durableId="94445997">
    <w:abstractNumId w:val="2"/>
  </w:num>
  <w:num w:numId="10" w16cid:durableId="1174995814">
    <w:abstractNumId w:val="6"/>
  </w:num>
  <w:num w:numId="11" w16cid:durableId="588659117">
    <w:abstractNumId w:val="10"/>
  </w:num>
  <w:num w:numId="12" w16cid:durableId="1898852017">
    <w:abstractNumId w:val="3"/>
  </w:num>
  <w:num w:numId="13" w16cid:durableId="200409149">
    <w:abstractNumId w:val="15"/>
  </w:num>
  <w:num w:numId="14" w16cid:durableId="412818014">
    <w:abstractNumId w:val="0"/>
  </w:num>
  <w:num w:numId="15" w16cid:durableId="1338118063">
    <w:abstractNumId w:val="12"/>
  </w:num>
  <w:num w:numId="16" w16cid:durableId="474030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19"/>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zf92v2jx50drettrivdae7d2psvp9e9r5a&quot;&gt;IAEA-Converted&lt;record-ids&gt;&lt;item&gt;4&lt;/item&gt;&lt;item&gt;6&lt;/item&gt;&lt;item&gt;16&lt;/item&gt;&lt;item&gt;30&lt;/item&gt;&lt;item&gt;39&lt;/item&gt;&lt;item&gt;40&lt;/item&gt;&lt;item&gt;53&lt;/item&gt;&lt;item&gt;57&lt;/item&gt;&lt;item&gt;58&lt;/item&gt;&lt;item&gt;64&lt;/item&gt;&lt;item&gt;76&lt;/item&gt;&lt;item&gt;93&lt;/item&gt;&lt;item&gt;116&lt;/item&gt;&lt;item&gt;174&lt;/item&gt;&lt;item&gt;178&lt;/item&gt;&lt;item&gt;179&lt;/item&gt;&lt;item&gt;180&lt;/item&gt;&lt;item&gt;187&lt;/item&gt;&lt;item&gt;188&lt;/item&gt;&lt;item&gt;189&lt;/item&gt;&lt;item&gt;191&lt;/item&gt;&lt;item&gt;192&lt;/item&gt;&lt;item&gt;195&lt;/item&gt;&lt;item&gt;211&lt;/item&gt;&lt;item&gt;214&lt;/item&gt;&lt;item&gt;361&lt;/item&gt;&lt;item&gt;467&lt;/item&gt;&lt;item&gt;468&lt;/item&gt;&lt;item&gt;469&lt;/item&gt;&lt;item&gt;487&lt;/item&gt;&lt;item&gt;498&lt;/item&gt;&lt;item&gt;499&lt;/item&gt;&lt;/record-ids&gt;&lt;/item&gt;&lt;/Libraries&gt;"/>
  </w:docVars>
  <w:rsids>
    <w:rsidRoot w:val="006E4797"/>
    <w:rsid w:val="00000FE5"/>
    <w:rsid w:val="0000152A"/>
    <w:rsid w:val="00001911"/>
    <w:rsid w:val="00002F5D"/>
    <w:rsid w:val="00005148"/>
    <w:rsid w:val="00006DFB"/>
    <w:rsid w:val="0001666C"/>
    <w:rsid w:val="000169CD"/>
    <w:rsid w:val="000177C3"/>
    <w:rsid w:val="000179CD"/>
    <w:rsid w:val="00024167"/>
    <w:rsid w:val="00024240"/>
    <w:rsid w:val="00025801"/>
    <w:rsid w:val="00031A5A"/>
    <w:rsid w:val="00033AA5"/>
    <w:rsid w:val="00037A76"/>
    <w:rsid w:val="00040450"/>
    <w:rsid w:val="000420D5"/>
    <w:rsid w:val="000429C7"/>
    <w:rsid w:val="0004355D"/>
    <w:rsid w:val="00046857"/>
    <w:rsid w:val="00047FD8"/>
    <w:rsid w:val="000532AD"/>
    <w:rsid w:val="00054412"/>
    <w:rsid w:val="00055D47"/>
    <w:rsid w:val="0005672C"/>
    <w:rsid w:val="00056EF8"/>
    <w:rsid w:val="00057986"/>
    <w:rsid w:val="00057C80"/>
    <w:rsid w:val="00060054"/>
    <w:rsid w:val="0006043B"/>
    <w:rsid w:val="00061E0E"/>
    <w:rsid w:val="000641FF"/>
    <w:rsid w:val="000642C4"/>
    <w:rsid w:val="00066048"/>
    <w:rsid w:val="000665F5"/>
    <w:rsid w:val="00066C66"/>
    <w:rsid w:val="000671B9"/>
    <w:rsid w:val="000676E3"/>
    <w:rsid w:val="0007506F"/>
    <w:rsid w:val="000759BB"/>
    <w:rsid w:val="00076815"/>
    <w:rsid w:val="00080D94"/>
    <w:rsid w:val="000815C4"/>
    <w:rsid w:val="0008226D"/>
    <w:rsid w:val="00082A5F"/>
    <w:rsid w:val="000954B0"/>
    <w:rsid w:val="000958F4"/>
    <w:rsid w:val="00095DBF"/>
    <w:rsid w:val="000B09BD"/>
    <w:rsid w:val="000B0E36"/>
    <w:rsid w:val="000B41B6"/>
    <w:rsid w:val="000B46F3"/>
    <w:rsid w:val="000B58CF"/>
    <w:rsid w:val="000B6734"/>
    <w:rsid w:val="000B6EA1"/>
    <w:rsid w:val="000B7F7D"/>
    <w:rsid w:val="000C0219"/>
    <w:rsid w:val="000C0856"/>
    <w:rsid w:val="000C176D"/>
    <w:rsid w:val="000C4074"/>
    <w:rsid w:val="000C4B01"/>
    <w:rsid w:val="000C4F77"/>
    <w:rsid w:val="000C62BF"/>
    <w:rsid w:val="000D2A1D"/>
    <w:rsid w:val="000D717D"/>
    <w:rsid w:val="000D7B1B"/>
    <w:rsid w:val="000E1D76"/>
    <w:rsid w:val="000E2ABF"/>
    <w:rsid w:val="000E3F21"/>
    <w:rsid w:val="000E4C51"/>
    <w:rsid w:val="000F334F"/>
    <w:rsid w:val="000F52A5"/>
    <w:rsid w:val="000F6260"/>
    <w:rsid w:val="00102586"/>
    <w:rsid w:val="00102687"/>
    <w:rsid w:val="001039FF"/>
    <w:rsid w:val="00105CA8"/>
    <w:rsid w:val="00106C16"/>
    <w:rsid w:val="00107B34"/>
    <w:rsid w:val="00111619"/>
    <w:rsid w:val="00120B66"/>
    <w:rsid w:val="00121F44"/>
    <w:rsid w:val="001265B0"/>
    <w:rsid w:val="00131EFA"/>
    <w:rsid w:val="001330EF"/>
    <w:rsid w:val="00134C86"/>
    <w:rsid w:val="00135596"/>
    <w:rsid w:val="001366D8"/>
    <w:rsid w:val="001372D8"/>
    <w:rsid w:val="00141243"/>
    <w:rsid w:val="001470A0"/>
    <w:rsid w:val="00147CBA"/>
    <w:rsid w:val="00151C03"/>
    <w:rsid w:val="001521E8"/>
    <w:rsid w:val="00153ADC"/>
    <w:rsid w:val="00154357"/>
    <w:rsid w:val="00154D18"/>
    <w:rsid w:val="00156378"/>
    <w:rsid w:val="00156A8F"/>
    <w:rsid w:val="0015779C"/>
    <w:rsid w:val="001633F0"/>
    <w:rsid w:val="00170F12"/>
    <w:rsid w:val="00170F45"/>
    <w:rsid w:val="001740B2"/>
    <w:rsid w:val="0017549F"/>
    <w:rsid w:val="00177647"/>
    <w:rsid w:val="0018171C"/>
    <w:rsid w:val="001855BD"/>
    <w:rsid w:val="001858D5"/>
    <w:rsid w:val="0018696B"/>
    <w:rsid w:val="00190CC9"/>
    <w:rsid w:val="0019362F"/>
    <w:rsid w:val="001941B4"/>
    <w:rsid w:val="00194C04"/>
    <w:rsid w:val="001959A2"/>
    <w:rsid w:val="0019723B"/>
    <w:rsid w:val="001A32B0"/>
    <w:rsid w:val="001A3FED"/>
    <w:rsid w:val="001A4B11"/>
    <w:rsid w:val="001A53C0"/>
    <w:rsid w:val="001A77CC"/>
    <w:rsid w:val="001B017B"/>
    <w:rsid w:val="001B19FE"/>
    <w:rsid w:val="001B2826"/>
    <w:rsid w:val="001B5689"/>
    <w:rsid w:val="001C1349"/>
    <w:rsid w:val="001D1016"/>
    <w:rsid w:val="001D1A70"/>
    <w:rsid w:val="001D2141"/>
    <w:rsid w:val="001D30F3"/>
    <w:rsid w:val="001D453C"/>
    <w:rsid w:val="001D478F"/>
    <w:rsid w:val="001D5FEC"/>
    <w:rsid w:val="001D747C"/>
    <w:rsid w:val="001E31F2"/>
    <w:rsid w:val="001E3293"/>
    <w:rsid w:val="001E4776"/>
    <w:rsid w:val="001E646D"/>
    <w:rsid w:val="001E7139"/>
    <w:rsid w:val="001F00F1"/>
    <w:rsid w:val="001F00FE"/>
    <w:rsid w:val="001F4ED0"/>
    <w:rsid w:val="001F54AE"/>
    <w:rsid w:val="00200F5E"/>
    <w:rsid w:val="00202CBF"/>
    <w:rsid w:val="00203325"/>
    <w:rsid w:val="00203519"/>
    <w:rsid w:val="00203CD2"/>
    <w:rsid w:val="002046F3"/>
    <w:rsid w:val="00204A8B"/>
    <w:rsid w:val="0020596A"/>
    <w:rsid w:val="00205D84"/>
    <w:rsid w:val="00207F0F"/>
    <w:rsid w:val="00207FCC"/>
    <w:rsid w:val="00210DD6"/>
    <w:rsid w:val="002126B7"/>
    <w:rsid w:val="00213516"/>
    <w:rsid w:val="0022023F"/>
    <w:rsid w:val="0022211D"/>
    <w:rsid w:val="00224DA9"/>
    <w:rsid w:val="00225662"/>
    <w:rsid w:val="002269F3"/>
    <w:rsid w:val="002306B5"/>
    <w:rsid w:val="0023296D"/>
    <w:rsid w:val="00233A01"/>
    <w:rsid w:val="00236546"/>
    <w:rsid w:val="00242BD0"/>
    <w:rsid w:val="002431AE"/>
    <w:rsid w:val="0024376B"/>
    <w:rsid w:val="0024478B"/>
    <w:rsid w:val="00246A83"/>
    <w:rsid w:val="002506EA"/>
    <w:rsid w:val="00252077"/>
    <w:rsid w:val="0025343D"/>
    <w:rsid w:val="00255F79"/>
    <w:rsid w:val="00256C15"/>
    <w:rsid w:val="0026374F"/>
    <w:rsid w:val="002773EF"/>
    <w:rsid w:val="00280AF8"/>
    <w:rsid w:val="002831EC"/>
    <w:rsid w:val="00285E95"/>
    <w:rsid w:val="002870C1"/>
    <w:rsid w:val="00292F65"/>
    <w:rsid w:val="00293B13"/>
    <w:rsid w:val="002943AB"/>
    <w:rsid w:val="00295E2B"/>
    <w:rsid w:val="002A20D9"/>
    <w:rsid w:val="002A4319"/>
    <w:rsid w:val="002A7932"/>
    <w:rsid w:val="002B1405"/>
    <w:rsid w:val="002B2F9E"/>
    <w:rsid w:val="002C06DF"/>
    <w:rsid w:val="002C0896"/>
    <w:rsid w:val="002C7511"/>
    <w:rsid w:val="002D2ECF"/>
    <w:rsid w:val="002D5CD6"/>
    <w:rsid w:val="002D5E54"/>
    <w:rsid w:val="002E0EE3"/>
    <w:rsid w:val="002E3492"/>
    <w:rsid w:val="002E46EE"/>
    <w:rsid w:val="002E60FE"/>
    <w:rsid w:val="002E6DE1"/>
    <w:rsid w:val="002F44CE"/>
    <w:rsid w:val="002F45B7"/>
    <w:rsid w:val="00301CFD"/>
    <w:rsid w:val="003061C3"/>
    <w:rsid w:val="00306335"/>
    <w:rsid w:val="00306C73"/>
    <w:rsid w:val="00310CF2"/>
    <w:rsid w:val="0031157E"/>
    <w:rsid w:val="003118CB"/>
    <w:rsid w:val="00314C88"/>
    <w:rsid w:val="0031658E"/>
    <w:rsid w:val="00317A73"/>
    <w:rsid w:val="00317AA5"/>
    <w:rsid w:val="00321059"/>
    <w:rsid w:val="003232AD"/>
    <w:rsid w:val="003250C4"/>
    <w:rsid w:val="003267CC"/>
    <w:rsid w:val="00326CBD"/>
    <w:rsid w:val="00330ECC"/>
    <w:rsid w:val="00334317"/>
    <w:rsid w:val="00335B7D"/>
    <w:rsid w:val="003427A8"/>
    <w:rsid w:val="00343250"/>
    <w:rsid w:val="00346304"/>
    <w:rsid w:val="00351087"/>
    <w:rsid w:val="00351F83"/>
    <w:rsid w:val="003529F1"/>
    <w:rsid w:val="00356917"/>
    <w:rsid w:val="00357115"/>
    <w:rsid w:val="00361701"/>
    <w:rsid w:val="00365390"/>
    <w:rsid w:val="00365597"/>
    <w:rsid w:val="00366078"/>
    <w:rsid w:val="00370084"/>
    <w:rsid w:val="003869FB"/>
    <w:rsid w:val="00386B2A"/>
    <w:rsid w:val="00390083"/>
    <w:rsid w:val="003909CB"/>
    <w:rsid w:val="003919ED"/>
    <w:rsid w:val="00396509"/>
    <w:rsid w:val="003A14C8"/>
    <w:rsid w:val="003A732F"/>
    <w:rsid w:val="003A75AB"/>
    <w:rsid w:val="003B652E"/>
    <w:rsid w:val="003C2685"/>
    <w:rsid w:val="003C39CC"/>
    <w:rsid w:val="003C7C9D"/>
    <w:rsid w:val="003D503A"/>
    <w:rsid w:val="003D5555"/>
    <w:rsid w:val="003D5E90"/>
    <w:rsid w:val="003D6242"/>
    <w:rsid w:val="003E048F"/>
    <w:rsid w:val="003E29CB"/>
    <w:rsid w:val="003E2F5E"/>
    <w:rsid w:val="003E377C"/>
    <w:rsid w:val="003E4626"/>
    <w:rsid w:val="003E4936"/>
    <w:rsid w:val="003E545D"/>
    <w:rsid w:val="003F085E"/>
    <w:rsid w:val="003F26D9"/>
    <w:rsid w:val="003F4A9A"/>
    <w:rsid w:val="0040084A"/>
    <w:rsid w:val="00401A60"/>
    <w:rsid w:val="00403FA3"/>
    <w:rsid w:val="0040579A"/>
    <w:rsid w:val="0041031A"/>
    <w:rsid w:val="00411632"/>
    <w:rsid w:val="00415206"/>
    <w:rsid w:val="00416F73"/>
    <w:rsid w:val="00420346"/>
    <w:rsid w:val="0042082F"/>
    <w:rsid w:val="00420958"/>
    <w:rsid w:val="0042227D"/>
    <w:rsid w:val="004261EC"/>
    <w:rsid w:val="004264B8"/>
    <w:rsid w:val="00427FF8"/>
    <w:rsid w:val="004315F3"/>
    <w:rsid w:val="00432D55"/>
    <w:rsid w:val="004337D8"/>
    <w:rsid w:val="0043588E"/>
    <w:rsid w:val="00435DB5"/>
    <w:rsid w:val="0043679F"/>
    <w:rsid w:val="00436ADB"/>
    <w:rsid w:val="00437EA9"/>
    <w:rsid w:val="00440F21"/>
    <w:rsid w:val="00442DF7"/>
    <w:rsid w:val="00443335"/>
    <w:rsid w:val="004443C9"/>
    <w:rsid w:val="00444DB4"/>
    <w:rsid w:val="00445E2C"/>
    <w:rsid w:val="0045062D"/>
    <w:rsid w:val="0045276A"/>
    <w:rsid w:val="004553DE"/>
    <w:rsid w:val="0046183B"/>
    <w:rsid w:val="004625E9"/>
    <w:rsid w:val="0046341A"/>
    <w:rsid w:val="00464742"/>
    <w:rsid w:val="00466B35"/>
    <w:rsid w:val="004709C5"/>
    <w:rsid w:val="00472291"/>
    <w:rsid w:val="00473810"/>
    <w:rsid w:val="0047510C"/>
    <w:rsid w:val="004851A7"/>
    <w:rsid w:val="004866B7"/>
    <w:rsid w:val="00486E73"/>
    <w:rsid w:val="00486FB0"/>
    <w:rsid w:val="004930CA"/>
    <w:rsid w:val="00495C17"/>
    <w:rsid w:val="004A00C7"/>
    <w:rsid w:val="004A2C8F"/>
    <w:rsid w:val="004A4BB3"/>
    <w:rsid w:val="004B04CF"/>
    <w:rsid w:val="004B7331"/>
    <w:rsid w:val="004C0985"/>
    <w:rsid w:val="004C1A0B"/>
    <w:rsid w:val="004C5BC9"/>
    <w:rsid w:val="004C7C25"/>
    <w:rsid w:val="004D0970"/>
    <w:rsid w:val="004D0E67"/>
    <w:rsid w:val="004D2ED6"/>
    <w:rsid w:val="004D362E"/>
    <w:rsid w:val="004D3A45"/>
    <w:rsid w:val="004D4B9B"/>
    <w:rsid w:val="004E1A5B"/>
    <w:rsid w:val="004E7832"/>
    <w:rsid w:val="004E7B37"/>
    <w:rsid w:val="004F20DC"/>
    <w:rsid w:val="004F30B9"/>
    <w:rsid w:val="004F3C2A"/>
    <w:rsid w:val="004F3C88"/>
    <w:rsid w:val="004F3F2A"/>
    <w:rsid w:val="004F7EEF"/>
    <w:rsid w:val="00500356"/>
    <w:rsid w:val="00500F03"/>
    <w:rsid w:val="00503A5A"/>
    <w:rsid w:val="00504042"/>
    <w:rsid w:val="005107BB"/>
    <w:rsid w:val="00512978"/>
    <w:rsid w:val="00513CCF"/>
    <w:rsid w:val="00514392"/>
    <w:rsid w:val="0052171B"/>
    <w:rsid w:val="00522E5E"/>
    <w:rsid w:val="00525CCE"/>
    <w:rsid w:val="00530472"/>
    <w:rsid w:val="00531368"/>
    <w:rsid w:val="00531E47"/>
    <w:rsid w:val="00536FC6"/>
    <w:rsid w:val="00540715"/>
    <w:rsid w:val="00540837"/>
    <w:rsid w:val="00543AF2"/>
    <w:rsid w:val="00545EBC"/>
    <w:rsid w:val="00546D83"/>
    <w:rsid w:val="00551D82"/>
    <w:rsid w:val="00553AF7"/>
    <w:rsid w:val="00561D15"/>
    <w:rsid w:val="00562B13"/>
    <w:rsid w:val="00563523"/>
    <w:rsid w:val="0056582E"/>
    <w:rsid w:val="00566CE7"/>
    <w:rsid w:val="005748EE"/>
    <w:rsid w:val="00575B7A"/>
    <w:rsid w:val="00575E55"/>
    <w:rsid w:val="00582803"/>
    <w:rsid w:val="00590217"/>
    <w:rsid w:val="00591D18"/>
    <w:rsid w:val="00592026"/>
    <w:rsid w:val="005A1125"/>
    <w:rsid w:val="005A1EFD"/>
    <w:rsid w:val="005A21BB"/>
    <w:rsid w:val="005A2B76"/>
    <w:rsid w:val="005A2BA4"/>
    <w:rsid w:val="005A7C18"/>
    <w:rsid w:val="005A7CB6"/>
    <w:rsid w:val="005B078B"/>
    <w:rsid w:val="005B238E"/>
    <w:rsid w:val="005B4AB9"/>
    <w:rsid w:val="005B682E"/>
    <w:rsid w:val="005B68E7"/>
    <w:rsid w:val="005C5ECF"/>
    <w:rsid w:val="005C7EDA"/>
    <w:rsid w:val="005D0125"/>
    <w:rsid w:val="005D2E3F"/>
    <w:rsid w:val="005D3041"/>
    <w:rsid w:val="005D478F"/>
    <w:rsid w:val="005D4C28"/>
    <w:rsid w:val="005D4F4D"/>
    <w:rsid w:val="005E086C"/>
    <w:rsid w:val="005E3839"/>
    <w:rsid w:val="005E3CB7"/>
    <w:rsid w:val="005E4891"/>
    <w:rsid w:val="005E5026"/>
    <w:rsid w:val="005E688A"/>
    <w:rsid w:val="005E714C"/>
    <w:rsid w:val="005F1F58"/>
    <w:rsid w:val="005F51C2"/>
    <w:rsid w:val="005F6C3B"/>
    <w:rsid w:val="00600976"/>
    <w:rsid w:val="00600C81"/>
    <w:rsid w:val="00602027"/>
    <w:rsid w:val="0060213B"/>
    <w:rsid w:val="00604E5C"/>
    <w:rsid w:val="00605DF6"/>
    <w:rsid w:val="00610B1C"/>
    <w:rsid w:val="0061300C"/>
    <w:rsid w:val="00615035"/>
    <w:rsid w:val="006169FA"/>
    <w:rsid w:val="00617DD7"/>
    <w:rsid w:val="00622578"/>
    <w:rsid w:val="0062304D"/>
    <w:rsid w:val="00623626"/>
    <w:rsid w:val="006255E8"/>
    <w:rsid w:val="00630416"/>
    <w:rsid w:val="0063298E"/>
    <w:rsid w:val="00634672"/>
    <w:rsid w:val="00635203"/>
    <w:rsid w:val="0063560E"/>
    <w:rsid w:val="00641121"/>
    <w:rsid w:val="006417B0"/>
    <w:rsid w:val="00641F69"/>
    <w:rsid w:val="006426CD"/>
    <w:rsid w:val="00643193"/>
    <w:rsid w:val="006448F1"/>
    <w:rsid w:val="00644972"/>
    <w:rsid w:val="006466D6"/>
    <w:rsid w:val="00650BD3"/>
    <w:rsid w:val="00653D66"/>
    <w:rsid w:val="00654F79"/>
    <w:rsid w:val="006606FB"/>
    <w:rsid w:val="00664309"/>
    <w:rsid w:val="00665E5C"/>
    <w:rsid w:val="00667627"/>
    <w:rsid w:val="00667B64"/>
    <w:rsid w:val="00670CE6"/>
    <w:rsid w:val="00671A1C"/>
    <w:rsid w:val="006740D6"/>
    <w:rsid w:val="006755EE"/>
    <w:rsid w:val="006824BF"/>
    <w:rsid w:val="006830B9"/>
    <w:rsid w:val="00683C15"/>
    <w:rsid w:val="006850CC"/>
    <w:rsid w:val="006908D7"/>
    <w:rsid w:val="00690D7F"/>
    <w:rsid w:val="006928D3"/>
    <w:rsid w:val="00694A59"/>
    <w:rsid w:val="00696111"/>
    <w:rsid w:val="00697788"/>
    <w:rsid w:val="00697937"/>
    <w:rsid w:val="006A01DF"/>
    <w:rsid w:val="006A1DF2"/>
    <w:rsid w:val="006A375A"/>
    <w:rsid w:val="006A553C"/>
    <w:rsid w:val="006A573E"/>
    <w:rsid w:val="006A738B"/>
    <w:rsid w:val="006A73B5"/>
    <w:rsid w:val="006B001C"/>
    <w:rsid w:val="006B28A3"/>
    <w:rsid w:val="006B4984"/>
    <w:rsid w:val="006B67F1"/>
    <w:rsid w:val="006C33D9"/>
    <w:rsid w:val="006C45E3"/>
    <w:rsid w:val="006C4DE1"/>
    <w:rsid w:val="006C5EC5"/>
    <w:rsid w:val="006C775C"/>
    <w:rsid w:val="006D2358"/>
    <w:rsid w:val="006D6B88"/>
    <w:rsid w:val="006D7195"/>
    <w:rsid w:val="006D76CC"/>
    <w:rsid w:val="006E032A"/>
    <w:rsid w:val="006E04E8"/>
    <w:rsid w:val="006E369A"/>
    <w:rsid w:val="006E4797"/>
    <w:rsid w:val="006E4BE1"/>
    <w:rsid w:val="006E59CB"/>
    <w:rsid w:val="006E7D8A"/>
    <w:rsid w:val="006F1D79"/>
    <w:rsid w:val="006F2628"/>
    <w:rsid w:val="006F4009"/>
    <w:rsid w:val="006F46DB"/>
    <w:rsid w:val="006F6403"/>
    <w:rsid w:val="00700B0A"/>
    <w:rsid w:val="00700E23"/>
    <w:rsid w:val="007015C1"/>
    <w:rsid w:val="00704197"/>
    <w:rsid w:val="0070444F"/>
    <w:rsid w:val="00705733"/>
    <w:rsid w:val="007124E5"/>
    <w:rsid w:val="00714BE0"/>
    <w:rsid w:val="0071550D"/>
    <w:rsid w:val="00715F5C"/>
    <w:rsid w:val="00723154"/>
    <w:rsid w:val="00723704"/>
    <w:rsid w:val="0072411E"/>
    <w:rsid w:val="007249D9"/>
    <w:rsid w:val="00725EFF"/>
    <w:rsid w:val="00727EDD"/>
    <w:rsid w:val="0073404A"/>
    <w:rsid w:val="00735E55"/>
    <w:rsid w:val="00736371"/>
    <w:rsid w:val="00737206"/>
    <w:rsid w:val="007408D8"/>
    <w:rsid w:val="007424C8"/>
    <w:rsid w:val="00742E04"/>
    <w:rsid w:val="00743804"/>
    <w:rsid w:val="007458F3"/>
    <w:rsid w:val="00751D35"/>
    <w:rsid w:val="007532A4"/>
    <w:rsid w:val="0075432A"/>
    <w:rsid w:val="00754A73"/>
    <w:rsid w:val="00762C8E"/>
    <w:rsid w:val="00763805"/>
    <w:rsid w:val="007640C9"/>
    <w:rsid w:val="00765768"/>
    <w:rsid w:val="00765F32"/>
    <w:rsid w:val="0076777F"/>
    <w:rsid w:val="00767E99"/>
    <w:rsid w:val="0077013B"/>
    <w:rsid w:val="007702B8"/>
    <w:rsid w:val="00770872"/>
    <w:rsid w:val="00771E56"/>
    <w:rsid w:val="00772E2B"/>
    <w:rsid w:val="007731DF"/>
    <w:rsid w:val="007757C9"/>
    <w:rsid w:val="00777907"/>
    <w:rsid w:val="0078230F"/>
    <w:rsid w:val="007833FD"/>
    <w:rsid w:val="00785993"/>
    <w:rsid w:val="00790139"/>
    <w:rsid w:val="00791859"/>
    <w:rsid w:val="00792F71"/>
    <w:rsid w:val="00793526"/>
    <w:rsid w:val="00793F75"/>
    <w:rsid w:val="0079471F"/>
    <w:rsid w:val="00795102"/>
    <w:rsid w:val="007A05B4"/>
    <w:rsid w:val="007A0B79"/>
    <w:rsid w:val="007A2FEB"/>
    <w:rsid w:val="007A54C0"/>
    <w:rsid w:val="007A55F5"/>
    <w:rsid w:val="007B11CC"/>
    <w:rsid w:val="007B2204"/>
    <w:rsid w:val="007B259B"/>
    <w:rsid w:val="007B5A0F"/>
    <w:rsid w:val="007C2510"/>
    <w:rsid w:val="007C6D23"/>
    <w:rsid w:val="007D076E"/>
    <w:rsid w:val="007D0DF9"/>
    <w:rsid w:val="007D2BB6"/>
    <w:rsid w:val="007D5C4C"/>
    <w:rsid w:val="007D6A12"/>
    <w:rsid w:val="007D6BE0"/>
    <w:rsid w:val="007E04FC"/>
    <w:rsid w:val="007E0B22"/>
    <w:rsid w:val="007E1D7A"/>
    <w:rsid w:val="007E2001"/>
    <w:rsid w:val="007E2062"/>
    <w:rsid w:val="007E2DD0"/>
    <w:rsid w:val="007E3BA5"/>
    <w:rsid w:val="007E46BD"/>
    <w:rsid w:val="007E5F89"/>
    <w:rsid w:val="007E7234"/>
    <w:rsid w:val="007F1580"/>
    <w:rsid w:val="007F1AA4"/>
    <w:rsid w:val="007F2030"/>
    <w:rsid w:val="007F6827"/>
    <w:rsid w:val="007F68FD"/>
    <w:rsid w:val="0080309A"/>
    <w:rsid w:val="00804F8A"/>
    <w:rsid w:val="008102AA"/>
    <w:rsid w:val="008105D7"/>
    <w:rsid w:val="0081501A"/>
    <w:rsid w:val="00817024"/>
    <w:rsid w:val="00817A70"/>
    <w:rsid w:val="008218F8"/>
    <w:rsid w:val="00822EE7"/>
    <w:rsid w:val="008267E8"/>
    <w:rsid w:val="0082697E"/>
    <w:rsid w:val="00830708"/>
    <w:rsid w:val="008341EE"/>
    <w:rsid w:val="008345B2"/>
    <w:rsid w:val="008345FC"/>
    <w:rsid w:val="00835DB6"/>
    <w:rsid w:val="0084119B"/>
    <w:rsid w:val="0084308C"/>
    <w:rsid w:val="0084476B"/>
    <w:rsid w:val="008461C6"/>
    <w:rsid w:val="00847DFA"/>
    <w:rsid w:val="008505F0"/>
    <w:rsid w:val="00851FD3"/>
    <w:rsid w:val="00852317"/>
    <w:rsid w:val="00855FCF"/>
    <w:rsid w:val="00856088"/>
    <w:rsid w:val="00856585"/>
    <w:rsid w:val="00856D9F"/>
    <w:rsid w:val="00860606"/>
    <w:rsid w:val="00861FA3"/>
    <w:rsid w:val="008627FC"/>
    <w:rsid w:val="008653F2"/>
    <w:rsid w:val="0086614F"/>
    <w:rsid w:val="00870EC6"/>
    <w:rsid w:val="00872D9C"/>
    <w:rsid w:val="00875BD6"/>
    <w:rsid w:val="0087732E"/>
    <w:rsid w:val="00881D01"/>
    <w:rsid w:val="00884B58"/>
    <w:rsid w:val="00887524"/>
    <w:rsid w:val="0089061E"/>
    <w:rsid w:val="00891E2B"/>
    <w:rsid w:val="00893666"/>
    <w:rsid w:val="00893A91"/>
    <w:rsid w:val="00894849"/>
    <w:rsid w:val="00895597"/>
    <w:rsid w:val="00896FE2"/>
    <w:rsid w:val="008A3AE5"/>
    <w:rsid w:val="008A4859"/>
    <w:rsid w:val="008A522E"/>
    <w:rsid w:val="008A529D"/>
    <w:rsid w:val="008B01FA"/>
    <w:rsid w:val="008B2D50"/>
    <w:rsid w:val="008B3121"/>
    <w:rsid w:val="008B35D2"/>
    <w:rsid w:val="008B3A38"/>
    <w:rsid w:val="008B3CA1"/>
    <w:rsid w:val="008C024A"/>
    <w:rsid w:val="008C1705"/>
    <w:rsid w:val="008C234A"/>
    <w:rsid w:val="008C395F"/>
    <w:rsid w:val="008C78DD"/>
    <w:rsid w:val="008D2FED"/>
    <w:rsid w:val="008D6905"/>
    <w:rsid w:val="008D7702"/>
    <w:rsid w:val="008E01DC"/>
    <w:rsid w:val="008E2E4E"/>
    <w:rsid w:val="008E4A4C"/>
    <w:rsid w:val="008E7BCB"/>
    <w:rsid w:val="008F4632"/>
    <w:rsid w:val="008F6A17"/>
    <w:rsid w:val="00905C55"/>
    <w:rsid w:val="009060C2"/>
    <w:rsid w:val="00906941"/>
    <w:rsid w:val="00906965"/>
    <w:rsid w:val="00907648"/>
    <w:rsid w:val="0091348B"/>
    <w:rsid w:val="00916BDD"/>
    <w:rsid w:val="00917AA0"/>
    <w:rsid w:val="00921A8C"/>
    <w:rsid w:val="009228C9"/>
    <w:rsid w:val="009231AC"/>
    <w:rsid w:val="00923B14"/>
    <w:rsid w:val="00927973"/>
    <w:rsid w:val="00927DED"/>
    <w:rsid w:val="009308F0"/>
    <w:rsid w:val="009324D3"/>
    <w:rsid w:val="00932E3E"/>
    <w:rsid w:val="00935089"/>
    <w:rsid w:val="00935BD6"/>
    <w:rsid w:val="009378C6"/>
    <w:rsid w:val="00944349"/>
    <w:rsid w:val="00944DF2"/>
    <w:rsid w:val="0095217B"/>
    <w:rsid w:val="00952753"/>
    <w:rsid w:val="00955D5A"/>
    <w:rsid w:val="00955F65"/>
    <w:rsid w:val="009567EA"/>
    <w:rsid w:val="0095699C"/>
    <w:rsid w:val="009574C6"/>
    <w:rsid w:val="00960708"/>
    <w:rsid w:val="00962AA8"/>
    <w:rsid w:val="0096689D"/>
    <w:rsid w:val="0096706B"/>
    <w:rsid w:val="009871F2"/>
    <w:rsid w:val="00990635"/>
    <w:rsid w:val="00991822"/>
    <w:rsid w:val="009924EF"/>
    <w:rsid w:val="00992590"/>
    <w:rsid w:val="00992C4B"/>
    <w:rsid w:val="00994039"/>
    <w:rsid w:val="00994F50"/>
    <w:rsid w:val="00995408"/>
    <w:rsid w:val="0099575F"/>
    <w:rsid w:val="00997710"/>
    <w:rsid w:val="009A2987"/>
    <w:rsid w:val="009A335A"/>
    <w:rsid w:val="009A39E5"/>
    <w:rsid w:val="009B053A"/>
    <w:rsid w:val="009B0CBB"/>
    <w:rsid w:val="009B1300"/>
    <w:rsid w:val="009B39D2"/>
    <w:rsid w:val="009B3B11"/>
    <w:rsid w:val="009B426F"/>
    <w:rsid w:val="009B46BB"/>
    <w:rsid w:val="009B474D"/>
    <w:rsid w:val="009B4CD0"/>
    <w:rsid w:val="009B5A18"/>
    <w:rsid w:val="009B5D37"/>
    <w:rsid w:val="009C117C"/>
    <w:rsid w:val="009C222E"/>
    <w:rsid w:val="009C38C1"/>
    <w:rsid w:val="009C5D47"/>
    <w:rsid w:val="009D147A"/>
    <w:rsid w:val="009D2D50"/>
    <w:rsid w:val="009D4589"/>
    <w:rsid w:val="009D6D49"/>
    <w:rsid w:val="009D78E7"/>
    <w:rsid w:val="009E0B32"/>
    <w:rsid w:val="009E28FD"/>
    <w:rsid w:val="009E3773"/>
    <w:rsid w:val="009E3BA5"/>
    <w:rsid w:val="009E4A5E"/>
    <w:rsid w:val="009E5610"/>
    <w:rsid w:val="009E7A6A"/>
    <w:rsid w:val="009F705B"/>
    <w:rsid w:val="009F7775"/>
    <w:rsid w:val="00A0022F"/>
    <w:rsid w:val="00A011EA"/>
    <w:rsid w:val="00A02245"/>
    <w:rsid w:val="00A106F4"/>
    <w:rsid w:val="00A11F81"/>
    <w:rsid w:val="00A15C05"/>
    <w:rsid w:val="00A1684A"/>
    <w:rsid w:val="00A20FBA"/>
    <w:rsid w:val="00A222B3"/>
    <w:rsid w:val="00A23AB5"/>
    <w:rsid w:val="00A252AD"/>
    <w:rsid w:val="00A27549"/>
    <w:rsid w:val="00A31AC0"/>
    <w:rsid w:val="00A32834"/>
    <w:rsid w:val="00A352ED"/>
    <w:rsid w:val="00A35E8D"/>
    <w:rsid w:val="00A36010"/>
    <w:rsid w:val="00A4053E"/>
    <w:rsid w:val="00A41513"/>
    <w:rsid w:val="00A5015D"/>
    <w:rsid w:val="00A507D3"/>
    <w:rsid w:val="00A50D31"/>
    <w:rsid w:val="00A511C0"/>
    <w:rsid w:val="00A5702E"/>
    <w:rsid w:val="00A63B58"/>
    <w:rsid w:val="00A64AB9"/>
    <w:rsid w:val="00A66E57"/>
    <w:rsid w:val="00A67044"/>
    <w:rsid w:val="00A67D64"/>
    <w:rsid w:val="00A67DBC"/>
    <w:rsid w:val="00A71AC0"/>
    <w:rsid w:val="00A7276B"/>
    <w:rsid w:val="00A73154"/>
    <w:rsid w:val="00A75162"/>
    <w:rsid w:val="00A7683C"/>
    <w:rsid w:val="00A876B8"/>
    <w:rsid w:val="00A92AF9"/>
    <w:rsid w:val="00A9649B"/>
    <w:rsid w:val="00A96FBB"/>
    <w:rsid w:val="00AA09F2"/>
    <w:rsid w:val="00AA1BF2"/>
    <w:rsid w:val="00AA268B"/>
    <w:rsid w:val="00AA34E8"/>
    <w:rsid w:val="00AA400A"/>
    <w:rsid w:val="00AA47A0"/>
    <w:rsid w:val="00AA5045"/>
    <w:rsid w:val="00AB0941"/>
    <w:rsid w:val="00AB1470"/>
    <w:rsid w:val="00AB275B"/>
    <w:rsid w:val="00AB71CF"/>
    <w:rsid w:val="00AB7A4E"/>
    <w:rsid w:val="00AC0B9D"/>
    <w:rsid w:val="00AC1686"/>
    <w:rsid w:val="00AC2FD6"/>
    <w:rsid w:val="00AC464F"/>
    <w:rsid w:val="00AC6EED"/>
    <w:rsid w:val="00AC7580"/>
    <w:rsid w:val="00AD1035"/>
    <w:rsid w:val="00AD17BF"/>
    <w:rsid w:val="00AD4624"/>
    <w:rsid w:val="00AD53FE"/>
    <w:rsid w:val="00AE2E3D"/>
    <w:rsid w:val="00AE39ED"/>
    <w:rsid w:val="00AE49BE"/>
    <w:rsid w:val="00AE4D51"/>
    <w:rsid w:val="00AE560E"/>
    <w:rsid w:val="00AE57EE"/>
    <w:rsid w:val="00AE5A43"/>
    <w:rsid w:val="00AE5E1C"/>
    <w:rsid w:val="00AE6227"/>
    <w:rsid w:val="00AF142C"/>
    <w:rsid w:val="00AF462E"/>
    <w:rsid w:val="00AF5762"/>
    <w:rsid w:val="00AF6950"/>
    <w:rsid w:val="00B00E6F"/>
    <w:rsid w:val="00B03FF3"/>
    <w:rsid w:val="00B046F7"/>
    <w:rsid w:val="00B046FD"/>
    <w:rsid w:val="00B04ED6"/>
    <w:rsid w:val="00B07B7C"/>
    <w:rsid w:val="00B17715"/>
    <w:rsid w:val="00B20584"/>
    <w:rsid w:val="00B214FB"/>
    <w:rsid w:val="00B24727"/>
    <w:rsid w:val="00B25326"/>
    <w:rsid w:val="00B30CD9"/>
    <w:rsid w:val="00B31811"/>
    <w:rsid w:val="00B33692"/>
    <w:rsid w:val="00B3672C"/>
    <w:rsid w:val="00B43568"/>
    <w:rsid w:val="00B44078"/>
    <w:rsid w:val="00B440DE"/>
    <w:rsid w:val="00B47640"/>
    <w:rsid w:val="00B5002F"/>
    <w:rsid w:val="00B51988"/>
    <w:rsid w:val="00B52087"/>
    <w:rsid w:val="00B54FF0"/>
    <w:rsid w:val="00B555A5"/>
    <w:rsid w:val="00B56728"/>
    <w:rsid w:val="00B6253E"/>
    <w:rsid w:val="00B64C1B"/>
    <w:rsid w:val="00B64D58"/>
    <w:rsid w:val="00B664ED"/>
    <w:rsid w:val="00B66565"/>
    <w:rsid w:val="00B668B3"/>
    <w:rsid w:val="00B6787E"/>
    <w:rsid w:val="00B67C06"/>
    <w:rsid w:val="00B70E46"/>
    <w:rsid w:val="00B76134"/>
    <w:rsid w:val="00B772F5"/>
    <w:rsid w:val="00B80051"/>
    <w:rsid w:val="00B81ABD"/>
    <w:rsid w:val="00B82398"/>
    <w:rsid w:val="00B85980"/>
    <w:rsid w:val="00B86347"/>
    <w:rsid w:val="00B90694"/>
    <w:rsid w:val="00B9213F"/>
    <w:rsid w:val="00B9225B"/>
    <w:rsid w:val="00B93645"/>
    <w:rsid w:val="00BA3156"/>
    <w:rsid w:val="00BA3DF1"/>
    <w:rsid w:val="00BB0874"/>
    <w:rsid w:val="00BB1B12"/>
    <w:rsid w:val="00BB277B"/>
    <w:rsid w:val="00BB2CF6"/>
    <w:rsid w:val="00BB4FB3"/>
    <w:rsid w:val="00BC1C94"/>
    <w:rsid w:val="00BC285A"/>
    <w:rsid w:val="00BD0671"/>
    <w:rsid w:val="00BD35CD"/>
    <w:rsid w:val="00BD46DC"/>
    <w:rsid w:val="00BD5350"/>
    <w:rsid w:val="00BE1BF4"/>
    <w:rsid w:val="00BE22A2"/>
    <w:rsid w:val="00BE4B0E"/>
    <w:rsid w:val="00BE4BC4"/>
    <w:rsid w:val="00BF00C4"/>
    <w:rsid w:val="00BF31CE"/>
    <w:rsid w:val="00C0252F"/>
    <w:rsid w:val="00C0302C"/>
    <w:rsid w:val="00C05DA3"/>
    <w:rsid w:val="00C1094B"/>
    <w:rsid w:val="00C1193C"/>
    <w:rsid w:val="00C11D93"/>
    <w:rsid w:val="00C12332"/>
    <w:rsid w:val="00C13B77"/>
    <w:rsid w:val="00C15B30"/>
    <w:rsid w:val="00C205A4"/>
    <w:rsid w:val="00C20EB3"/>
    <w:rsid w:val="00C2127E"/>
    <w:rsid w:val="00C22D54"/>
    <w:rsid w:val="00C2411D"/>
    <w:rsid w:val="00C266A1"/>
    <w:rsid w:val="00C27C71"/>
    <w:rsid w:val="00C32260"/>
    <w:rsid w:val="00C33440"/>
    <w:rsid w:val="00C33AEC"/>
    <w:rsid w:val="00C40816"/>
    <w:rsid w:val="00C42143"/>
    <w:rsid w:val="00C43AAF"/>
    <w:rsid w:val="00C43EBD"/>
    <w:rsid w:val="00C45A77"/>
    <w:rsid w:val="00C45D93"/>
    <w:rsid w:val="00C5177E"/>
    <w:rsid w:val="00C51863"/>
    <w:rsid w:val="00C52101"/>
    <w:rsid w:val="00C550F3"/>
    <w:rsid w:val="00C55336"/>
    <w:rsid w:val="00C565DF"/>
    <w:rsid w:val="00C61CC9"/>
    <w:rsid w:val="00C652D8"/>
    <w:rsid w:val="00C65968"/>
    <w:rsid w:val="00C7097E"/>
    <w:rsid w:val="00C716FC"/>
    <w:rsid w:val="00C73F14"/>
    <w:rsid w:val="00C74477"/>
    <w:rsid w:val="00C77840"/>
    <w:rsid w:val="00C8002B"/>
    <w:rsid w:val="00C83DAB"/>
    <w:rsid w:val="00C91BED"/>
    <w:rsid w:val="00C93A6B"/>
    <w:rsid w:val="00C94FFD"/>
    <w:rsid w:val="00CA04DD"/>
    <w:rsid w:val="00CA1B83"/>
    <w:rsid w:val="00CA3B58"/>
    <w:rsid w:val="00CA542F"/>
    <w:rsid w:val="00CA5946"/>
    <w:rsid w:val="00CA5BAF"/>
    <w:rsid w:val="00CA650F"/>
    <w:rsid w:val="00CA6A93"/>
    <w:rsid w:val="00CB0121"/>
    <w:rsid w:val="00CB06E7"/>
    <w:rsid w:val="00CB1713"/>
    <w:rsid w:val="00CB343B"/>
    <w:rsid w:val="00CB6EAC"/>
    <w:rsid w:val="00CC0A5D"/>
    <w:rsid w:val="00CC20F6"/>
    <w:rsid w:val="00CC27DD"/>
    <w:rsid w:val="00CC2D19"/>
    <w:rsid w:val="00CC2F5F"/>
    <w:rsid w:val="00CC4C92"/>
    <w:rsid w:val="00CC4D84"/>
    <w:rsid w:val="00CC5F13"/>
    <w:rsid w:val="00CC64AF"/>
    <w:rsid w:val="00CD4ADE"/>
    <w:rsid w:val="00CE02C6"/>
    <w:rsid w:val="00CE04C0"/>
    <w:rsid w:val="00CE121B"/>
    <w:rsid w:val="00CE2A89"/>
    <w:rsid w:val="00CE2AF7"/>
    <w:rsid w:val="00CE58C9"/>
    <w:rsid w:val="00CE5A68"/>
    <w:rsid w:val="00CE6139"/>
    <w:rsid w:val="00CF50C7"/>
    <w:rsid w:val="00CF6E6D"/>
    <w:rsid w:val="00CF7807"/>
    <w:rsid w:val="00D01698"/>
    <w:rsid w:val="00D0248F"/>
    <w:rsid w:val="00D024D8"/>
    <w:rsid w:val="00D02A80"/>
    <w:rsid w:val="00D0323F"/>
    <w:rsid w:val="00D03847"/>
    <w:rsid w:val="00D04C40"/>
    <w:rsid w:val="00D05308"/>
    <w:rsid w:val="00D0608C"/>
    <w:rsid w:val="00D06204"/>
    <w:rsid w:val="00D079FF"/>
    <w:rsid w:val="00D07A90"/>
    <w:rsid w:val="00D148E5"/>
    <w:rsid w:val="00D14F71"/>
    <w:rsid w:val="00D20E8F"/>
    <w:rsid w:val="00D238BF"/>
    <w:rsid w:val="00D26AF1"/>
    <w:rsid w:val="00D35D85"/>
    <w:rsid w:val="00D373C2"/>
    <w:rsid w:val="00D42233"/>
    <w:rsid w:val="00D522A0"/>
    <w:rsid w:val="00D529E1"/>
    <w:rsid w:val="00D540B3"/>
    <w:rsid w:val="00D57BDD"/>
    <w:rsid w:val="00D6036B"/>
    <w:rsid w:val="00D60D9A"/>
    <w:rsid w:val="00D60DB9"/>
    <w:rsid w:val="00D61104"/>
    <w:rsid w:val="00D638F6"/>
    <w:rsid w:val="00D63B98"/>
    <w:rsid w:val="00D64CB9"/>
    <w:rsid w:val="00D668B5"/>
    <w:rsid w:val="00D67D46"/>
    <w:rsid w:val="00D73916"/>
    <w:rsid w:val="00D774E3"/>
    <w:rsid w:val="00D77A18"/>
    <w:rsid w:val="00D83BE6"/>
    <w:rsid w:val="00D85AD5"/>
    <w:rsid w:val="00D85FD7"/>
    <w:rsid w:val="00D87312"/>
    <w:rsid w:val="00D90568"/>
    <w:rsid w:val="00D90A24"/>
    <w:rsid w:val="00D91E62"/>
    <w:rsid w:val="00D9421A"/>
    <w:rsid w:val="00D959E7"/>
    <w:rsid w:val="00D95C62"/>
    <w:rsid w:val="00D95EC4"/>
    <w:rsid w:val="00D9777D"/>
    <w:rsid w:val="00DA05D0"/>
    <w:rsid w:val="00DA0E1D"/>
    <w:rsid w:val="00DA1601"/>
    <w:rsid w:val="00DA30B2"/>
    <w:rsid w:val="00DA5EFA"/>
    <w:rsid w:val="00DB1CF0"/>
    <w:rsid w:val="00DB53DA"/>
    <w:rsid w:val="00DB5596"/>
    <w:rsid w:val="00DB7A4F"/>
    <w:rsid w:val="00DC3DA6"/>
    <w:rsid w:val="00DC43EE"/>
    <w:rsid w:val="00DC53D0"/>
    <w:rsid w:val="00DC6957"/>
    <w:rsid w:val="00DC6F16"/>
    <w:rsid w:val="00DC767A"/>
    <w:rsid w:val="00DC792C"/>
    <w:rsid w:val="00DC7A03"/>
    <w:rsid w:val="00DD019B"/>
    <w:rsid w:val="00DD0D2A"/>
    <w:rsid w:val="00DD1E2B"/>
    <w:rsid w:val="00DD237A"/>
    <w:rsid w:val="00DD2C8F"/>
    <w:rsid w:val="00DD3D07"/>
    <w:rsid w:val="00DD57FD"/>
    <w:rsid w:val="00DD5C2E"/>
    <w:rsid w:val="00DE3179"/>
    <w:rsid w:val="00DE4163"/>
    <w:rsid w:val="00DF0F60"/>
    <w:rsid w:val="00DF211B"/>
    <w:rsid w:val="00DF4BAB"/>
    <w:rsid w:val="00DF5F9F"/>
    <w:rsid w:val="00DF6FE7"/>
    <w:rsid w:val="00E00257"/>
    <w:rsid w:val="00E052FA"/>
    <w:rsid w:val="00E05477"/>
    <w:rsid w:val="00E075BC"/>
    <w:rsid w:val="00E10737"/>
    <w:rsid w:val="00E11C48"/>
    <w:rsid w:val="00E1752A"/>
    <w:rsid w:val="00E238CF"/>
    <w:rsid w:val="00E24C8F"/>
    <w:rsid w:val="00E24E7F"/>
    <w:rsid w:val="00E25BBC"/>
    <w:rsid w:val="00E3175E"/>
    <w:rsid w:val="00E33D77"/>
    <w:rsid w:val="00E3423F"/>
    <w:rsid w:val="00E401D5"/>
    <w:rsid w:val="00E45541"/>
    <w:rsid w:val="00E462B3"/>
    <w:rsid w:val="00E46E19"/>
    <w:rsid w:val="00E5128B"/>
    <w:rsid w:val="00E53E52"/>
    <w:rsid w:val="00E541EF"/>
    <w:rsid w:val="00E547EA"/>
    <w:rsid w:val="00E61B67"/>
    <w:rsid w:val="00E61FDC"/>
    <w:rsid w:val="00E62811"/>
    <w:rsid w:val="00E62B3D"/>
    <w:rsid w:val="00E66D78"/>
    <w:rsid w:val="00E6721B"/>
    <w:rsid w:val="00E70688"/>
    <w:rsid w:val="00E707AF"/>
    <w:rsid w:val="00E70D14"/>
    <w:rsid w:val="00E71497"/>
    <w:rsid w:val="00E72079"/>
    <w:rsid w:val="00E73BDA"/>
    <w:rsid w:val="00E770ED"/>
    <w:rsid w:val="00E77704"/>
    <w:rsid w:val="00E80F26"/>
    <w:rsid w:val="00E8574D"/>
    <w:rsid w:val="00E857CB"/>
    <w:rsid w:val="00E86DDB"/>
    <w:rsid w:val="00E91ACF"/>
    <w:rsid w:val="00E94B2E"/>
    <w:rsid w:val="00E951BA"/>
    <w:rsid w:val="00E95F8E"/>
    <w:rsid w:val="00EA2EFE"/>
    <w:rsid w:val="00EA54B4"/>
    <w:rsid w:val="00EB045D"/>
    <w:rsid w:val="00EB1E68"/>
    <w:rsid w:val="00EB58F6"/>
    <w:rsid w:val="00EC0649"/>
    <w:rsid w:val="00EC23AC"/>
    <w:rsid w:val="00EC2975"/>
    <w:rsid w:val="00EC4E60"/>
    <w:rsid w:val="00EC5DA1"/>
    <w:rsid w:val="00EC78FC"/>
    <w:rsid w:val="00EC7B5D"/>
    <w:rsid w:val="00ED0252"/>
    <w:rsid w:val="00ED26D2"/>
    <w:rsid w:val="00ED4359"/>
    <w:rsid w:val="00ED4368"/>
    <w:rsid w:val="00ED526D"/>
    <w:rsid w:val="00ED531B"/>
    <w:rsid w:val="00ED731D"/>
    <w:rsid w:val="00EE0BDF"/>
    <w:rsid w:val="00EE2B4C"/>
    <w:rsid w:val="00EE45B8"/>
    <w:rsid w:val="00EE46C1"/>
    <w:rsid w:val="00EE591F"/>
    <w:rsid w:val="00EE6C02"/>
    <w:rsid w:val="00EE7670"/>
    <w:rsid w:val="00EF015F"/>
    <w:rsid w:val="00EF1860"/>
    <w:rsid w:val="00EF2249"/>
    <w:rsid w:val="00EF2FAB"/>
    <w:rsid w:val="00EF63D8"/>
    <w:rsid w:val="00EF6DEE"/>
    <w:rsid w:val="00EF743A"/>
    <w:rsid w:val="00F008FC"/>
    <w:rsid w:val="00F01767"/>
    <w:rsid w:val="00F03C4B"/>
    <w:rsid w:val="00F067B9"/>
    <w:rsid w:val="00F07871"/>
    <w:rsid w:val="00F07BE5"/>
    <w:rsid w:val="00F10088"/>
    <w:rsid w:val="00F11DD2"/>
    <w:rsid w:val="00F12C0A"/>
    <w:rsid w:val="00F159AE"/>
    <w:rsid w:val="00F20E62"/>
    <w:rsid w:val="00F21549"/>
    <w:rsid w:val="00F26F61"/>
    <w:rsid w:val="00F31B93"/>
    <w:rsid w:val="00F33B04"/>
    <w:rsid w:val="00F34F88"/>
    <w:rsid w:val="00F35563"/>
    <w:rsid w:val="00F41CC7"/>
    <w:rsid w:val="00F44D01"/>
    <w:rsid w:val="00F457B2"/>
    <w:rsid w:val="00F45CAD"/>
    <w:rsid w:val="00F45DE3"/>
    <w:rsid w:val="00F503F1"/>
    <w:rsid w:val="00F52644"/>
    <w:rsid w:val="00F52E45"/>
    <w:rsid w:val="00F535A1"/>
    <w:rsid w:val="00F53665"/>
    <w:rsid w:val="00F5491D"/>
    <w:rsid w:val="00F54BEB"/>
    <w:rsid w:val="00F57BC6"/>
    <w:rsid w:val="00F627D8"/>
    <w:rsid w:val="00F62C74"/>
    <w:rsid w:val="00F63631"/>
    <w:rsid w:val="00F64B30"/>
    <w:rsid w:val="00F700D0"/>
    <w:rsid w:val="00F702C5"/>
    <w:rsid w:val="00F769C3"/>
    <w:rsid w:val="00F77FEA"/>
    <w:rsid w:val="00F815D2"/>
    <w:rsid w:val="00F8389C"/>
    <w:rsid w:val="00F83903"/>
    <w:rsid w:val="00F8393A"/>
    <w:rsid w:val="00F839E4"/>
    <w:rsid w:val="00F867E2"/>
    <w:rsid w:val="00F9204C"/>
    <w:rsid w:val="00F9556F"/>
    <w:rsid w:val="00F97774"/>
    <w:rsid w:val="00F97EDB"/>
    <w:rsid w:val="00FA35D9"/>
    <w:rsid w:val="00FA38BA"/>
    <w:rsid w:val="00FA54ED"/>
    <w:rsid w:val="00FA6C9C"/>
    <w:rsid w:val="00FA70E0"/>
    <w:rsid w:val="00FB21DD"/>
    <w:rsid w:val="00FB2602"/>
    <w:rsid w:val="00FB5069"/>
    <w:rsid w:val="00FB56A0"/>
    <w:rsid w:val="00FC2717"/>
    <w:rsid w:val="00FC505C"/>
    <w:rsid w:val="00FC59A9"/>
    <w:rsid w:val="00FD157E"/>
    <w:rsid w:val="00FE00D1"/>
    <w:rsid w:val="00FE0154"/>
    <w:rsid w:val="00FE20D2"/>
    <w:rsid w:val="00FE74DF"/>
    <w:rsid w:val="00FF0506"/>
    <w:rsid w:val="00FF3D08"/>
    <w:rsid w:val="00FF6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customStyle="1" w:styleId="EndNoteBibliographyTitle">
    <w:name w:val="EndNote Bibliography Title"/>
    <w:basedOn w:val="Normal"/>
    <w:link w:val="EndNoteBibliographyTitleChar"/>
    <w:rsid w:val="00357115"/>
    <w:pPr>
      <w:jc w:val="center"/>
    </w:pPr>
    <w:rPr>
      <w:noProof/>
    </w:rPr>
  </w:style>
  <w:style w:type="character" w:customStyle="1" w:styleId="EndNoteBibliographyTitleChar">
    <w:name w:val="EndNote Bibliography Title Char"/>
    <w:basedOn w:val="DefaultParagraphFont"/>
    <w:link w:val="EndNoteBibliographyTitle"/>
    <w:rsid w:val="00357115"/>
    <w:rPr>
      <w:noProof/>
    </w:rPr>
  </w:style>
  <w:style w:type="paragraph" w:customStyle="1" w:styleId="EndNoteBibliography">
    <w:name w:val="EndNote Bibliography"/>
    <w:basedOn w:val="Normal"/>
    <w:link w:val="EndNoteBibliographyChar"/>
    <w:rsid w:val="00357115"/>
    <w:rPr>
      <w:noProof/>
    </w:rPr>
  </w:style>
  <w:style w:type="character" w:customStyle="1" w:styleId="EndNoteBibliographyChar">
    <w:name w:val="EndNote Bibliography Char"/>
    <w:basedOn w:val="DefaultParagraphFont"/>
    <w:link w:val="EndNoteBibliography"/>
    <w:rsid w:val="00357115"/>
    <w:rPr>
      <w:noProof/>
    </w:rPr>
  </w:style>
  <w:style w:type="paragraph" w:styleId="Header">
    <w:name w:val="header"/>
    <w:basedOn w:val="Normal"/>
    <w:link w:val="HeaderChar"/>
    <w:uiPriority w:val="99"/>
    <w:semiHidden/>
    <w:unhideWhenUsed/>
    <w:rsid w:val="00592026"/>
    <w:pPr>
      <w:tabs>
        <w:tab w:val="center" w:pos="4513"/>
        <w:tab w:val="right" w:pos="9026"/>
      </w:tabs>
    </w:pPr>
  </w:style>
  <w:style w:type="character" w:customStyle="1" w:styleId="HeaderChar">
    <w:name w:val="Header Char"/>
    <w:basedOn w:val="DefaultParagraphFont"/>
    <w:link w:val="Header"/>
    <w:uiPriority w:val="99"/>
    <w:semiHidden/>
    <w:rsid w:val="005920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3023179">
      <w:bodyDiv w:val="1"/>
      <w:marLeft w:val="0"/>
      <w:marRight w:val="0"/>
      <w:marTop w:val="0"/>
      <w:marBottom w:val="0"/>
      <w:divBdr>
        <w:top w:val="none" w:sz="0" w:space="0" w:color="auto"/>
        <w:left w:val="none" w:sz="0" w:space="0" w:color="auto"/>
        <w:bottom w:val="none" w:sz="0" w:space="0" w:color="auto"/>
        <w:right w:val="none" w:sz="0" w:space="0" w:color="auto"/>
      </w:divBdr>
    </w:div>
    <w:div w:id="18758511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D9EA1-FEEA-4A2C-B934-BDC6AFC7B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609</Words>
  <Characters>4337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2-11T15:42:00Z</dcterms:created>
  <dcterms:modified xsi:type="dcterms:W3CDTF">2025-12-1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